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950B3" w14:textId="77777777" w:rsidR="006E4797" w:rsidRPr="00C04287" w:rsidRDefault="00551D82" w:rsidP="00AF748D">
      <w:pPr>
        <w:pBdr>
          <w:top w:val="nil"/>
          <w:left w:val="nil"/>
          <w:bottom w:val="nil"/>
          <w:right w:val="nil"/>
          <w:between w:val="nil"/>
        </w:pBdr>
        <w:rPr>
          <w:color w:val="000000"/>
        </w:rPr>
      </w:pPr>
      <w:r w:rsidRPr="00C04287">
        <w:rPr>
          <w:b/>
          <w:color w:val="000000"/>
        </w:rPr>
        <w:t>TITLE:</w:t>
      </w:r>
    </w:p>
    <w:p w14:paraId="4D29BED0" w14:textId="75632F16" w:rsidR="006E4797" w:rsidRPr="00C04287" w:rsidRDefault="00153902" w:rsidP="00AF748D">
      <w:r w:rsidRPr="00C04287">
        <w:t>A</w:t>
      </w:r>
      <w:r w:rsidR="00AF748D" w:rsidRPr="00C04287">
        <w:t xml:space="preserve"> Three-Dimensional Spheroid Model </w:t>
      </w:r>
      <w:r w:rsidR="005E485B" w:rsidRPr="00C04287">
        <w:t>t</w:t>
      </w:r>
      <w:r w:rsidR="00AF748D" w:rsidRPr="00C04287">
        <w:t xml:space="preserve">o Investigate </w:t>
      </w:r>
      <w:r w:rsidR="005E485B" w:rsidRPr="00C04287">
        <w:t>t</w:t>
      </w:r>
      <w:r w:rsidR="00AF748D" w:rsidRPr="00C04287">
        <w:t xml:space="preserve">he Tumor-Stromal Interaction </w:t>
      </w:r>
      <w:r w:rsidR="005E485B" w:rsidRPr="00C04287">
        <w:t>i</w:t>
      </w:r>
      <w:r w:rsidR="00AF748D" w:rsidRPr="00C04287">
        <w:t>n Hepatocellular Carcinoma</w:t>
      </w:r>
    </w:p>
    <w:p w14:paraId="558A1EF5" w14:textId="77777777" w:rsidR="00153902" w:rsidRPr="00C04287" w:rsidRDefault="00153902" w:rsidP="00AF748D">
      <w:pPr>
        <w:rPr>
          <w:b/>
        </w:rPr>
      </w:pPr>
    </w:p>
    <w:p w14:paraId="2ED27E56" w14:textId="77777777" w:rsidR="006E4797" w:rsidRPr="00C04287" w:rsidRDefault="00551D82" w:rsidP="00AF748D">
      <w:pPr>
        <w:rPr>
          <w:color w:val="808080"/>
        </w:rPr>
      </w:pPr>
      <w:r w:rsidRPr="00C04287">
        <w:rPr>
          <w:b/>
        </w:rPr>
        <w:t>AUTHORS AND AFFILIATIONS:</w:t>
      </w:r>
    </w:p>
    <w:p w14:paraId="717AB188" w14:textId="6018FDCE" w:rsidR="00922265" w:rsidRPr="00F45A24" w:rsidRDefault="00922265" w:rsidP="00AF748D">
      <w:pPr>
        <w:pStyle w:val="NormalWeb"/>
        <w:jc w:val="both"/>
        <w:rPr>
          <w:color w:val="000000"/>
          <w:sz w:val="24"/>
          <w:szCs w:val="24"/>
          <w:lang w:val="en-US"/>
        </w:rPr>
      </w:pPr>
      <w:r w:rsidRPr="00F45A24">
        <w:rPr>
          <w:color w:val="000000"/>
          <w:sz w:val="24"/>
          <w:szCs w:val="24"/>
          <w:lang w:val="en-US"/>
        </w:rPr>
        <w:t>Marco Y</w:t>
      </w:r>
      <w:r w:rsidR="0090489D" w:rsidRPr="00F45A24">
        <w:rPr>
          <w:color w:val="000000"/>
          <w:sz w:val="24"/>
          <w:szCs w:val="24"/>
          <w:lang w:val="en-US"/>
        </w:rPr>
        <w:t xml:space="preserve">. </w:t>
      </w:r>
      <w:r w:rsidRPr="00F45A24">
        <w:rPr>
          <w:color w:val="000000"/>
          <w:sz w:val="24"/>
          <w:szCs w:val="24"/>
          <w:lang w:val="en-US"/>
        </w:rPr>
        <w:t>W</w:t>
      </w:r>
      <w:r w:rsidR="0090489D" w:rsidRPr="00F45A24">
        <w:rPr>
          <w:color w:val="000000"/>
          <w:sz w:val="24"/>
          <w:szCs w:val="24"/>
          <w:lang w:val="en-US"/>
        </w:rPr>
        <w:t>.</w:t>
      </w:r>
      <w:r w:rsidRPr="00F45A24">
        <w:rPr>
          <w:color w:val="000000"/>
          <w:sz w:val="24"/>
          <w:szCs w:val="24"/>
          <w:lang w:val="en-US"/>
        </w:rPr>
        <w:t xml:space="preserve"> Zaki</w:t>
      </w:r>
      <w:r w:rsidRPr="00F45A24">
        <w:rPr>
          <w:color w:val="000000"/>
          <w:sz w:val="24"/>
          <w:szCs w:val="24"/>
          <w:vertAlign w:val="superscript"/>
          <w:lang w:val="en-US"/>
        </w:rPr>
        <w:t>1</w:t>
      </w:r>
      <w:r w:rsidR="00A22EFF" w:rsidRPr="00F45A24">
        <w:rPr>
          <w:color w:val="000000"/>
          <w:sz w:val="24"/>
          <w:szCs w:val="24"/>
          <w:vertAlign w:val="superscript"/>
          <w:lang w:val="en-US"/>
        </w:rPr>
        <w:t>,2</w:t>
      </w:r>
      <w:r w:rsidR="00533A78" w:rsidRPr="00F45A24">
        <w:rPr>
          <w:color w:val="000000"/>
          <w:sz w:val="24"/>
          <w:szCs w:val="24"/>
          <w:vertAlign w:val="superscript"/>
          <w:lang w:val="en-US"/>
        </w:rPr>
        <w:t>#</w:t>
      </w:r>
      <w:r w:rsidR="007C3746" w:rsidRPr="00F45A24">
        <w:rPr>
          <w:color w:val="000000"/>
          <w:sz w:val="24"/>
          <w:szCs w:val="24"/>
          <w:lang w:val="en-US"/>
        </w:rPr>
        <w:t>*</w:t>
      </w:r>
      <w:r w:rsidR="00533A78" w:rsidRPr="00F45A24">
        <w:rPr>
          <w:color w:val="000000"/>
          <w:sz w:val="24"/>
          <w:szCs w:val="24"/>
          <w:lang w:val="en-US"/>
        </w:rPr>
        <w:t xml:space="preserve">, </w:t>
      </w:r>
      <w:r w:rsidRPr="00F45A24">
        <w:rPr>
          <w:color w:val="000000"/>
          <w:sz w:val="24"/>
          <w:szCs w:val="24"/>
          <w:lang w:val="en-US"/>
        </w:rPr>
        <w:t>Shishir Shetty</w:t>
      </w:r>
      <w:r w:rsidRPr="00F45A24">
        <w:rPr>
          <w:color w:val="000000"/>
          <w:sz w:val="24"/>
          <w:szCs w:val="24"/>
          <w:vertAlign w:val="superscript"/>
          <w:lang w:val="en-US"/>
        </w:rPr>
        <w:t>2</w:t>
      </w:r>
      <w:r w:rsidR="00533A78" w:rsidRPr="00F45A24">
        <w:rPr>
          <w:color w:val="000000"/>
          <w:sz w:val="24"/>
          <w:szCs w:val="24"/>
          <w:vertAlign w:val="superscript"/>
          <w:lang w:val="en-US"/>
        </w:rPr>
        <w:t>#</w:t>
      </w:r>
      <w:r w:rsidRPr="00F45A24">
        <w:rPr>
          <w:color w:val="000000"/>
          <w:sz w:val="24"/>
          <w:szCs w:val="24"/>
          <w:lang w:val="en-US"/>
        </w:rPr>
        <w:t>,</w:t>
      </w:r>
      <w:r w:rsidR="0090489D" w:rsidRPr="00F45A24">
        <w:rPr>
          <w:color w:val="000000"/>
          <w:sz w:val="24"/>
          <w:szCs w:val="24"/>
          <w:lang w:val="en-US"/>
        </w:rPr>
        <w:t xml:space="preserve"> </w:t>
      </w:r>
      <w:r w:rsidRPr="00F45A24">
        <w:rPr>
          <w:color w:val="000000"/>
          <w:sz w:val="24"/>
          <w:szCs w:val="24"/>
          <w:lang w:val="en-US"/>
        </w:rPr>
        <w:t>Alex L</w:t>
      </w:r>
      <w:r w:rsidR="0090489D" w:rsidRPr="00F45A24">
        <w:rPr>
          <w:color w:val="000000"/>
          <w:sz w:val="24"/>
          <w:szCs w:val="24"/>
          <w:lang w:val="en-US"/>
        </w:rPr>
        <w:t>.</w:t>
      </w:r>
      <w:r w:rsidRPr="00F45A24">
        <w:rPr>
          <w:color w:val="000000"/>
          <w:sz w:val="24"/>
          <w:szCs w:val="24"/>
          <w:lang w:val="en-US"/>
        </w:rPr>
        <w:t xml:space="preserve"> Wilkinson</w:t>
      </w:r>
      <w:r w:rsidRPr="00F45A24">
        <w:rPr>
          <w:color w:val="000000"/>
          <w:sz w:val="24"/>
          <w:szCs w:val="24"/>
          <w:vertAlign w:val="superscript"/>
          <w:lang w:val="en-US"/>
        </w:rPr>
        <w:t>2</w:t>
      </w:r>
      <w:r w:rsidRPr="00F45A24">
        <w:rPr>
          <w:color w:val="000000"/>
          <w:sz w:val="24"/>
          <w:szCs w:val="24"/>
          <w:lang w:val="en-US"/>
        </w:rPr>
        <w:t>, Daniel A</w:t>
      </w:r>
      <w:r w:rsidR="0090489D" w:rsidRPr="00F45A24">
        <w:rPr>
          <w:color w:val="000000"/>
          <w:sz w:val="24"/>
          <w:szCs w:val="24"/>
          <w:lang w:val="en-US"/>
        </w:rPr>
        <w:t xml:space="preserve">. </w:t>
      </w:r>
      <w:r w:rsidRPr="00F45A24">
        <w:rPr>
          <w:color w:val="000000"/>
          <w:sz w:val="24"/>
          <w:szCs w:val="24"/>
          <w:lang w:val="en-US"/>
        </w:rPr>
        <w:t>Patten</w:t>
      </w:r>
      <w:r w:rsidRPr="00F45A24">
        <w:rPr>
          <w:color w:val="000000"/>
          <w:sz w:val="24"/>
          <w:szCs w:val="24"/>
          <w:vertAlign w:val="superscript"/>
          <w:lang w:val="en-US"/>
        </w:rPr>
        <w:t>2</w:t>
      </w:r>
      <w:r w:rsidRPr="00F45A24">
        <w:rPr>
          <w:color w:val="000000"/>
          <w:sz w:val="24"/>
          <w:szCs w:val="24"/>
          <w:lang w:val="en-US"/>
        </w:rPr>
        <w:t>, Fiona Oakley</w:t>
      </w:r>
      <w:r w:rsidRPr="00F45A24">
        <w:rPr>
          <w:color w:val="000000"/>
          <w:sz w:val="24"/>
          <w:szCs w:val="24"/>
          <w:vertAlign w:val="superscript"/>
          <w:lang w:val="en-US"/>
        </w:rPr>
        <w:t>3</w:t>
      </w:r>
      <w:r w:rsidR="00533A78" w:rsidRPr="00F45A24">
        <w:rPr>
          <w:color w:val="000000"/>
          <w:sz w:val="24"/>
          <w:szCs w:val="24"/>
          <w:vertAlign w:val="superscript"/>
          <w:lang w:val="en-US"/>
        </w:rPr>
        <w:t>$</w:t>
      </w:r>
      <w:r w:rsidRPr="00F45A24">
        <w:rPr>
          <w:color w:val="000000"/>
          <w:sz w:val="24"/>
          <w:szCs w:val="24"/>
          <w:lang w:val="en-US"/>
        </w:rPr>
        <w:t>, Helen Reeves</w:t>
      </w:r>
      <w:r w:rsidR="00657617" w:rsidRPr="00F45A24">
        <w:rPr>
          <w:color w:val="000000"/>
          <w:sz w:val="24"/>
          <w:szCs w:val="24"/>
          <w:vertAlign w:val="superscript"/>
          <w:lang w:val="en-US"/>
        </w:rPr>
        <w:t>4,5</w:t>
      </w:r>
      <w:r w:rsidR="00533A78" w:rsidRPr="00F45A24">
        <w:rPr>
          <w:color w:val="000000"/>
          <w:sz w:val="24"/>
          <w:szCs w:val="24"/>
          <w:vertAlign w:val="superscript"/>
          <w:lang w:val="en-US"/>
        </w:rPr>
        <w:t>$</w:t>
      </w:r>
    </w:p>
    <w:p w14:paraId="0AF9A219" w14:textId="77777777" w:rsidR="00922265" w:rsidRPr="00F45A24" w:rsidRDefault="00922265" w:rsidP="00AF748D">
      <w:pPr>
        <w:pStyle w:val="NormalWeb"/>
        <w:jc w:val="both"/>
        <w:rPr>
          <w:color w:val="000000"/>
          <w:sz w:val="24"/>
          <w:szCs w:val="24"/>
          <w:lang w:val="en-US"/>
        </w:rPr>
      </w:pPr>
    </w:p>
    <w:p w14:paraId="25CC5DF1" w14:textId="5D4DB0A0" w:rsidR="00392A7B" w:rsidRPr="00F45A24" w:rsidRDefault="009E6A6F" w:rsidP="00AF748D">
      <w:pPr>
        <w:pStyle w:val="NormalWeb"/>
        <w:jc w:val="both"/>
        <w:rPr>
          <w:color w:val="000000"/>
          <w:sz w:val="24"/>
          <w:szCs w:val="24"/>
          <w:lang w:val="en-US"/>
        </w:rPr>
      </w:pPr>
      <w:r w:rsidRPr="00C04287">
        <w:rPr>
          <w:rFonts w:eastAsia="Calibri"/>
          <w:color w:val="000000"/>
          <w:sz w:val="24"/>
          <w:szCs w:val="24"/>
          <w:vertAlign w:val="superscript"/>
          <w:lang w:val="en-US" w:eastAsia="en-US"/>
        </w:rPr>
        <w:t>1</w:t>
      </w:r>
      <w:r w:rsidR="00392A7B" w:rsidRPr="00C04287">
        <w:rPr>
          <w:rFonts w:eastAsia="Calibri"/>
          <w:color w:val="000000"/>
          <w:sz w:val="24"/>
          <w:szCs w:val="24"/>
          <w:lang w:val="en-US" w:eastAsia="en-US"/>
        </w:rPr>
        <w:t xml:space="preserve">Department of Biochemistry, Faculty of Pharmacy, </w:t>
      </w:r>
      <w:proofErr w:type="spellStart"/>
      <w:r w:rsidR="00392A7B" w:rsidRPr="00C04287">
        <w:rPr>
          <w:rFonts w:eastAsia="Calibri"/>
          <w:color w:val="000000"/>
          <w:sz w:val="24"/>
          <w:szCs w:val="24"/>
          <w:lang w:val="en-US" w:eastAsia="en-US"/>
        </w:rPr>
        <w:t>Minia</w:t>
      </w:r>
      <w:proofErr w:type="spellEnd"/>
      <w:r w:rsidR="00392A7B" w:rsidRPr="00C04287">
        <w:rPr>
          <w:rFonts w:eastAsia="Calibri"/>
          <w:color w:val="000000"/>
          <w:sz w:val="24"/>
          <w:szCs w:val="24"/>
          <w:lang w:val="en-US" w:eastAsia="en-US"/>
        </w:rPr>
        <w:t xml:space="preserve"> University, </w:t>
      </w:r>
      <w:proofErr w:type="spellStart"/>
      <w:r w:rsidR="00392A7B" w:rsidRPr="00C04287">
        <w:rPr>
          <w:rFonts w:eastAsia="Calibri"/>
          <w:color w:val="000000"/>
          <w:sz w:val="24"/>
          <w:szCs w:val="24"/>
          <w:lang w:val="en-US" w:eastAsia="en-US"/>
        </w:rPr>
        <w:t>Minia</w:t>
      </w:r>
      <w:proofErr w:type="spellEnd"/>
      <w:r w:rsidR="00392A7B" w:rsidRPr="00C04287">
        <w:rPr>
          <w:rFonts w:eastAsia="Calibri"/>
          <w:color w:val="000000"/>
          <w:sz w:val="24"/>
          <w:szCs w:val="24"/>
          <w:lang w:val="en-US" w:eastAsia="en-US"/>
        </w:rPr>
        <w:t>, Egypt</w:t>
      </w:r>
    </w:p>
    <w:p w14:paraId="2C3CBD9E" w14:textId="7B4B2973" w:rsidR="00922265" w:rsidRPr="00B2090B" w:rsidRDefault="009E6A6F" w:rsidP="00AF748D">
      <w:pPr>
        <w:rPr>
          <w:color w:val="000000"/>
        </w:rPr>
      </w:pPr>
      <w:r w:rsidRPr="00C04287">
        <w:rPr>
          <w:color w:val="000000"/>
          <w:vertAlign w:val="superscript"/>
        </w:rPr>
        <w:t>2</w:t>
      </w:r>
      <w:r w:rsidR="00922265" w:rsidRPr="00C04287">
        <w:rPr>
          <w:color w:val="000000"/>
        </w:rPr>
        <w:t>National Institute for Health Research Birmingham Liver Biomedical Research Unit and Centre for Liver and Gastrointestinal Research, Institute of Immunol</w:t>
      </w:r>
      <w:r w:rsidR="00922265" w:rsidRPr="00AF7DB3">
        <w:rPr>
          <w:color w:val="000000"/>
        </w:rPr>
        <w:t>ogy and Immunotherapy, University of Birmingham, Birmingham, United Kingdom</w:t>
      </w:r>
    </w:p>
    <w:p w14:paraId="314332C9" w14:textId="39CDC305" w:rsidR="00392A7B" w:rsidRPr="00B2090B" w:rsidRDefault="009E6A6F" w:rsidP="00AF748D">
      <w:pPr>
        <w:rPr>
          <w:color w:val="000000"/>
        </w:rPr>
      </w:pPr>
      <w:r w:rsidRPr="00B2090B">
        <w:rPr>
          <w:color w:val="000000"/>
          <w:vertAlign w:val="superscript"/>
        </w:rPr>
        <w:t>3</w:t>
      </w:r>
      <w:r w:rsidR="00392A7B" w:rsidRPr="00B2090B">
        <w:rPr>
          <w:color w:val="000000"/>
        </w:rPr>
        <w:t>Newcastle Fibrosis Research Group, Biosciences Institute, Faculty of Medical Sciences, Newcastle University, Newcastle-upon-Tyne, UK</w:t>
      </w:r>
    </w:p>
    <w:p w14:paraId="7A00216F" w14:textId="431DA4CA" w:rsidR="00657617" w:rsidRPr="00B2090B" w:rsidRDefault="00657617" w:rsidP="00AF748D">
      <w:pPr>
        <w:rPr>
          <w:color w:val="000000"/>
        </w:rPr>
      </w:pPr>
      <w:r w:rsidRPr="00B2090B">
        <w:rPr>
          <w:color w:val="000000"/>
          <w:vertAlign w:val="superscript"/>
        </w:rPr>
        <w:t>4</w:t>
      </w:r>
      <w:r w:rsidRPr="00B2090B">
        <w:rPr>
          <w:color w:val="000000"/>
        </w:rPr>
        <w:t>Newcastle University Translational and Clinical Research Institute, Faculty of Medical Sciences, Newcastle University, Newcastle-upon-Tyne, UK</w:t>
      </w:r>
    </w:p>
    <w:p w14:paraId="720F860C" w14:textId="04E1EFAD" w:rsidR="00787030" w:rsidRPr="00B2090B" w:rsidRDefault="00657617" w:rsidP="00AF748D">
      <w:pPr>
        <w:rPr>
          <w:color w:val="000000"/>
        </w:rPr>
      </w:pPr>
      <w:r w:rsidRPr="00B2090B">
        <w:rPr>
          <w:color w:val="000000"/>
          <w:vertAlign w:val="superscript"/>
        </w:rPr>
        <w:t>5</w:t>
      </w:r>
      <w:r w:rsidR="00171B6E" w:rsidRPr="00B2090B">
        <w:rPr>
          <w:color w:val="000000"/>
        </w:rPr>
        <w:t>The Liver Unit, Department of Medicine,</w:t>
      </w:r>
      <w:r w:rsidRPr="00B2090B">
        <w:rPr>
          <w:color w:val="000000"/>
        </w:rPr>
        <w:t xml:space="preserve"> Freeman Hospital, Newcastle-upon-Tyne Hospitals NHS </w:t>
      </w:r>
      <w:r w:rsidR="00143686" w:rsidRPr="00B2090B">
        <w:rPr>
          <w:color w:val="000000"/>
        </w:rPr>
        <w:t>F</w:t>
      </w:r>
      <w:r w:rsidRPr="00B2090B">
        <w:rPr>
          <w:color w:val="000000"/>
        </w:rPr>
        <w:t>oundation Trust</w:t>
      </w:r>
      <w:r w:rsidR="00171B6E" w:rsidRPr="00B2090B">
        <w:rPr>
          <w:color w:val="000000"/>
        </w:rPr>
        <w:t>, Newcastle upon Tyne, UK</w:t>
      </w:r>
    </w:p>
    <w:p w14:paraId="0370609A" w14:textId="5C23AB50" w:rsidR="00DC319D" w:rsidRPr="00F45A24" w:rsidRDefault="00DC319D" w:rsidP="00AF748D">
      <w:pPr>
        <w:rPr>
          <w:color w:val="000000"/>
        </w:rPr>
      </w:pPr>
    </w:p>
    <w:p w14:paraId="4376A424" w14:textId="77777777" w:rsidR="00DC319D" w:rsidRPr="00C04287" w:rsidRDefault="00DC319D" w:rsidP="00DC319D">
      <w:r w:rsidRPr="00C04287">
        <w:t>Email addresses of the authors:</w:t>
      </w:r>
    </w:p>
    <w:p w14:paraId="5F70027D" w14:textId="57D57FF9" w:rsidR="00DC319D" w:rsidRPr="005E5484" w:rsidRDefault="00DC319D" w:rsidP="00AF748D">
      <w:pPr>
        <w:rPr>
          <w:color w:val="000000"/>
        </w:rPr>
      </w:pPr>
      <w:r w:rsidRPr="005E5484">
        <w:rPr>
          <w:color w:val="000000"/>
        </w:rPr>
        <w:t>Marco Y</w:t>
      </w:r>
      <w:r w:rsidR="0090489D" w:rsidRPr="003F59B9">
        <w:rPr>
          <w:color w:val="000000"/>
        </w:rPr>
        <w:t>.</w:t>
      </w:r>
      <w:r w:rsidR="0090489D" w:rsidRPr="00AF7DB3">
        <w:rPr>
          <w:color w:val="000000"/>
        </w:rPr>
        <w:t xml:space="preserve"> </w:t>
      </w:r>
      <w:r w:rsidRPr="00AF7DB3">
        <w:rPr>
          <w:color w:val="000000"/>
        </w:rPr>
        <w:t>W</w:t>
      </w:r>
      <w:r w:rsidR="0090489D" w:rsidRPr="00B2090B">
        <w:rPr>
          <w:color w:val="000000"/>
        </w:rPr>
        <w:t>.</w:t>
      </w:r>
      <w:r w:rsidRPr="00B2090B">
        <w:rPr>
          <w:color w:val="000000"/>
        </w:rPr>
        <w:t xml:space="preserve"> </w:t>
      </w:r>
      <w:proofErr w:type="spellStart"/>
      <w:r w:rsidRPr="00B2090B">
        <w:rPr>
          <w:color w:val="000000"/>
        </w:rPr>
        <w:t>Zaki</w:t>
      </w:r>
      <w:proofErr w:type="spellEnd"/>
      <w:r w:rsidRPr="00B2090B">
        <w:rPr>
          <w:color w:val="000000"/>
        </w:rPr>
        <w:tab/>
      </w:r>
      <w:r w:rsidRPr="00B2090B">
        <w:rPr>
          <w:color w:val="000000"/>
        </w:rPr>
        <w:tab/>
        <w:t>(</w:t>
      </w:r>
      <w:hyperlink r:id="rId11" w:history="1">
        <w:r w:rsidRPr="005E5484">
          <w:rPr>
            <w:rStyle w:val="Hyperlink"/>
          </w:rPr>
          <w:t>marcozaki@mu.edu.eg</w:t>
        </w:r>
      </w:hyperlink>
      <w:r w:rsidRPr="00C04287">
        <w:rPr>
          <w:color w:val="000000"/>
        </w:rPr>
        <w:t>)</w:t>
      </w:r>
    </w:p>
    <w:p w14:paraId="58967BC2" w14:textId="6841AFFA" w:rsidR="00CF2226" w:rsidRPr="005E5484" w:rsidRDefault="00DC319D" w:rsidP="00AF748D">
      <w:pPr>
        <w:rPr>
          <w:color w:val="000000"/>
        </w:rPr>
      </w:pPr>
      <w:r w:rsidRPr="003F59B9">
        <w:rPr>
          <w:color w:val="000000"/>
        </w:rPr>
        <w:t>Shishir Shetty</w:t>
      </w:r>
      <w:r w:rsidRPr="00AF7DB3">
        <w:rPr>
          <w:color w:val="000000"/>
        </w:rPr>
        <w:tab/>
      </w:r>
      <w:r w:rsidRPr="00AF7DB3">
        <w:rPr>
          <w:color w:val="000000"/>
        </w:rPr>
        <w:tab/>
      </w:r>
      <w:r w:rsidRPr="00AF7DB3">
        <w:rPr>
          <w:color w:val="000000"/>
        </w:rPr>
        <w:tab/>
        <w:t>(</w:t>
      </w:r>
      <w:hyperlink r:id="rId12" w:history="1">
        <w:r w:rsidRPr="005E5484">
          <w:rPr>
            <w:rStyle w:val="Hyperlink"/>
          </w:rPr>
          <w:t>S.Shetty@bham.ac.uk</w:t>
        </w:r>
      </w:hyperlink>
      <w:r w:rsidRPr="00C04287">
        <w:rPr>
          <w:color w:val="000000"/>
        </w:rPr>
        <w:t>)</w:t>
      </w:r>
    </w:p>
    <w:p w14:paraId="4CE85310" w14:textId="21F06A83" w:rsidR="00DC319D" w:rsidRPr="005E5484" w:rsidRDefault="00DC319D" w:rsidP="00AF748D">
      <w:pPr>
        <w:rPr>
          <w:rFonts w:eastAsia="MS Mincho"/>
          <w:lang w:eastAsia="en-GB"/>
        </w:rPr>
      </w:pPr>
      <w:r w:rsidRPr="003F59B9">
        <w:rPr>
          <w:color w:val="000000"/>
        </w:rPr>
        <w:t>Alex L</w:t>
      </w:r>
      <w:r w:rsidR="005C42A1">
        <w:rPr>
          <w:color w:val="000000"/>
        </w:rPr>
        <w:t>.</w:t>
      </w:r>
      <w:r w:rsidRPr="003F59B9">
        <w:rPr>
          <w:color w:val="000000"/>
        </w:rPr>
        <w:t xml:space="preserve"> Wilkinson</w:t>
      </w:r>
      <w:r w:rsidRPr="00AF7DB3">
        <w:rPr>
          <w:color w:val="000000"/>
        </w:rPr>
        <w:tab/>
      </w:r>
      <w:r w:rsidRPr="00AF7DB3">
        <w:rPr>
          <w:color w:val="000000"/>
        </w:rPr>
        <w:tab/>
        <w:t>(</w:t>
      </w:r>
      <w:hyperlink r:id="rId13" w:history="1">
        <w:r w:rsidRPr="005E5484">
          <w:rPr>
            <w:rStyle w:val="Hyperlink"/>
          </w:rPr>
          <w:t>axw717@student.bham.ac.uk</w:t>
        </w:r>
      </w:hyperlink>
      <w:r w:rsidRPr="00C04287">
        <w:rPr>
          <w:color w:val="000000"/>
        </w:rPr>
        <w:t>)</w:t>
      </w:r>
    </w:p>
    <w:p w14:paraId="5293D3BE" w14:textId="25BF61F9" w:rsidR="00DC319D" w:rsidRPr="005E5484" w:rsidRDefault="00DC319D" w:rsidP="00AF748D">
      <w:pPr>
        <w:rPr>
          <w:rFonts w:eastAsia="MS Mincho"/>
          <w:lang w:eastAsia="en-GB"/>
        </w:rPr>
      </w:pPr>
      <w:r w:rsidRPr="003F59B9">
        <w:rPr>
          <w:color w:val="000000"/>
        </w:rPr>
        <w:t>Daniel A</w:t>
      </w:r>
      <w:r w:rsidR="0090489D" w:rsidRPr="00B2090B">
        <w:rPr>
          <w:color w:val="000000"/>
        </w:rPr>
        <w:t xml:space="preserve">. </w:t>
      </w:r>
      <w:r w:rsidRPr="00B2090B">
        <w:rPr>
          <w:color w:val="000000"/>
        </w:rPr>
        <w:t>Patten</w:t>
      </w:r>
      <w:r w:rsidRPr="00B2090B">
        <w:rPr>
          <w:color w:val="000000"/>
        </w:rPr>
        <w:tab/>
      </w:r>
      <w:r w:rsidRPr="00B2090B">
        <w:rPr>
          <w:color w:val="000000"/>
        </w:rPr>
        <w:tab/>
        <w:t>(</w:t>
      </w:r>
      <w:hyperlink r:id="rId14" w:history="1">
        <w:r w:rsidRPr="005E5484">
          <w:rPr>
            <w:rStyle w:val="Hyperlink"/>
          </w:rPr>
          <w:t>D.A.Patten@bham.ac.uk</w:t>
        </w:r>
      </w:hyperlink>
      <w:r w:rsidRPr="00C04287">
        <w:rPr>
          <w:color w:val="000000"/>
        </w:rPr>
        <w:t>)</w:t>
      </w:r>
    </w:p>
    <w:p w14:paraId="63857DE1" w14:textId="63A7038E" w:rsidR="00DC319D" w:rsidRPr="005E5484" w:rsidRDefault="00DC319D" w:rsidP="00AF748D">
      <w:pPr>
        <w:rPr>
          <w:rFonts w:eastAsia="MS Mincho"/>
          <w:lang w:eastAsia="en-GB"/>
        </w:rPr>
      </w:pPr>
      <w:r w:rsidRPr="003F59B9">
        <w:rPr>
          <w:color w:val="000000"/>
        </w:rPr>
        <w:t>Fiona Oakley</w:t>
      </w:r>
      <w:r w:rsidRPr="00AF7DB3">
        <w:rPr>
          <w:color w:val="000000"/>
        </w:rPr>
        <w:tab/>
      </w:r>
      <w:r w:rsidRPr="00AF7DB3">
        <w:rPr>
          <w:color w:val="000000"/>
        </w:rPr>
        <w:tab/>
      </w:r>
      <w:r w:rsidRPr="00AF7DB3">
        <w:rPr>
          <w:color w:val="000000"/>
        </w:rPr>
        <w:tab/>
        <w:t>(</w:t>
      </w:r>
      <w:hyperlink r:id="rId15" w:history="1">
        <w:r w:rsidRPr="005E5484">
          <w:rPr>
            <w:rStyle w:val="Hyperlink"/>
          </w:rPr>
          <w:t>fiona.oakley@newcastle.ac.uk</w:t>
        </w:r>
      </w:hyperlink>
      <w:r w:rsidRPr="00C04287">
        <w:rPr>
          <w:color w:val="000000"/>
        </w:rPr>
        <w:t>)</w:t>
      </w:r>
    </w:p>
    <w:p w14:paraId="1765B087" w14:textId="6A515DAF" w:rsidR="00DC319D" w:rsidRPr="005E5484" w:rsidRDefault="00DC319D" w:rsidP="00AF748D">
      <w:pPr>
        <w:rPr>
          <w:rFonts w:eastAsia="MS Mincho"/>
          <w:lang w:eastAsia="en-GB"/>
        </w:rPr>
      </w:pPr>
      <w:r w:rsidRPr="003F59B9">
        <w:rPr>
          <w:color w:val="000000"/>
        </w:rPr>
        <w:t>Helen Reeves</w:t>
      </w:r>
      <w:r w:rsidRPr="00AF7DB3">
        <w:rPr>
          <w:color w:val="000000"/>
        </w:rPr>
        <w:tab/>
      </w:r>
      <w:r w:rsidRPr="00AF7DB3">
        <w:rPr>
          <w:color w:val="000000"/>
        </w:rPr>
        <w:tab/>
      </w:r>
      <w:r w:rsidRPr="00AF7DB3">
        <w:rPr>
          <w:color w:val="000000"/>
        </w:rPr>
        <w:tab/>
        <w:t>(</w:t>
      </w:r>
      <w:hyperlink r:id="rId16" w:history="1">
        <w:r w:rsidRPr="005E5484">
          <w:rPr>
            <w:rStyle w:val="Hyperlink"/>
          </w:rPr>
          <w:t>helen.reeves@newcastle.ac.uk</w:t>
        </w:r>
      </w:hyperlink>
      <w:r w:rsidRPr="00C04287">
        <w:rPr>
          <w:color w:val="000000"/>
        </w:rPr>
        <w:t>)</w:t>
      </w:r>
    </w:p>
    <w:p w14:paraId="540EA73B" w14:textId="77777777" w:rsidR="00DC319D" w:rsidRPr="00AF7DB3" w:rsidRDefault="00DC319D" w:rsidP="00AF748D">
      <w:pPr>
        <w:rPr>
          <w:rFonts w:eastAsia="MS Mincho"/>
          <w:lang w:eastAsia="en-GB"/>
        </w:rPr>
      </w:pPr>
    </w:p>
    <w:p w14:paraId="3DFF0288" w14:textId="77777777" w:rsidR="00DC319D" w:rsidRPr="00B2090B" w:rsidRDefault="00DC319D" w:rsidP="00DC319D">
      <w:pPr>
        <w:rPr>
          <w:color w:val="000000" w:themeColor="text1"/>
        </w:rPr>
      </w:pPr>
      <w:r w:rsidRPr="00B2090B">
        <w:rPr>
          <w:color w:val="000000" w:themeColor="text1"/>
        </w:rPr>
        <w:t>*Email address of the corresponding author:</w:t>
      </w:r>
    </w:p>
    <w:p w14:paraId="64F8741C" w14:textId="15945398" w:rsidR="00DC319D" w:rsidRPr="005E5484" w:rsidRDefault="00DC319D" w:rsidP="00DC319D">
      <w:pPr>
        <w:rPr>
          <w:color w:val="000000"/>
        </w:rPr>
      </w:pPr>
      <w:r w:rsidRPr="00B2090B">
        <w:rPr>
          <w:color w:val="000000"/>
        </w:rPr>
        <w:t>Marco Y</w:t>
      </w:r>
      <w:r w:rsidR="0090489D" w:rsidRPr="00B2090B">
        <w:rPr>
          <w:color w:val="000000"/>
        </w:rPr>
        <w:t xml:space="preserve">. </w:t>
      </w:r>
      <w:r w:rsidRPr="00B2090B">
        <w:rPr>
          <w:color w:val="000000"/>
        </w:rPr>
        <w:t>W</w:t>
      </w:r>
      <w:r w:rsidR="0090489D" w:rsidRPr="00B2090B">
        <w:rPr>
          <w:color w:val="000000"/>
        </w:rPr>
        <w:t>.</w:t>
      </w:r>
      <w:r w:rsidRPr="00B2090B">
        <w:rPr>
          <w:color w:val="000000"/>
        </w:rPr>
        <w:t xml:space="preserve"> </w:t>
      </w:r>
      <w:proofErr w:type="spellStart"/>
      <w:r w:rsidRPr="00B2090B">
        <w:rPr>
          <w:color w:val="000000"/>
        </w:rPr>
        <w:t>Zaki</w:t>
      </w:r>
      <w:proofErr w:type="spellEnd"/>
      <w:r w:rsidRPr="00B2090B">
        <w:rPr>
          <w:color w:val="000000"/>
        </w:rPr>
        <w:tab/>
      </w:r>
      <w:r w:rsidRPr="00B2090B">
        <w:rPr>
          <w:color w:val="000000"/>
        </w:rPr>
        <w:tab/>
        <w:t>(</w:t>
      </w:r>
      <w:hyperlink r:id="rId17" w:history="1">
        <w:r w:rsidRPr="005E5484">
          <w:rPr>
            <w:rStyle w:val="Hyperlink"/>
          </w:rPr>
          <w:t>marcozaki@mu.edu.eg</w:t>
        </w:r>
      </w:hyperlink>
      <w:r w:rsidRPr="00C04287">
        <w:rPr>
          <w:color w:val="000000"/>
        </w:rPr>
        <w:t>)</w:t>
      </w:r>
    </w:p>
    <w:p w14:paraId="1DED9001" w14:textId="77777777" w:rsidR="00DC319D" w:rsidRPr="00AF7DB3" w:rsidRDefault="00DC319D" w:rsidP="00AF748D">
      <w:pPr>
        <w:rPr>
          <w:rFonts w:eastAsia="MS Mincho"/>
          <w:lang w:eastAsia="en-GB"/>
        </w:rPr>
      </w:pPr>
    </w:p>
    <w:p w14:paraId="2016B5FE" w14:textId="55C7864B" w:rsidR="00657617" w:rsidRPr="00B2090B" w:rsidRDefault="00533A78" w:rsidP="00AF748D">
      <w:pPr>
        <w:rPr>
          <w:rFonts w:eastAsia="MS Mincho"/>
          <w:lang w:eastAsia="en-GB"/>
        </w:rPr>
      </w:pPr>
      <w:r w:rsidRPr="00B2090B">
        <w:rPr>
          <w:rFonts w:eastAsia="MS Mincho"/>
          <w:vertAlign w:val="superscript"/>
          <w:lang w:eastAsia="en-GB"/>
        </w:rPr>
        <w:t>#</w:t>
      </w:r>
      <w:r w:rsidR="00657617" w:rsidRPr="00B2090B">
        <w:rPr>
          <w:rFonts w:eastAsia="MS Mincho"/>
          <w:lang w:eastAsia="en-GB"/>
        </w:rPr>
        <w:t>Author</w:t>
      </w:r>
      <w:r w:rsidRPr="00B2090B">
        <w:rPr>
          <w:rFonts w:eastAsia="MS Mincho"/>
          <w:lang w:eastAsia="en-GB"/>
        </w:rPr>
        <w:t>s</w:t>
      </w:r>
      <w:r w:rsidR="00657617" w:rsidRPr="00B2090B">
        <w:rPr>
          <w:rFonts w:eastAsia="MS Mincho"/>
          <w:lang w:eastAsia="en-GB"/>
        </w:rPr>
        <w:t xml:space="preserve"> shar</w:t>
      </w:r>
      <w:r w:rsidRPr="00B2090B">
        <w:rPr>
          <w:rFonts w:eastAsia="MS Mincho"/>
          <w:lang w:eastAsia="en-GB"/>
        </w:rPr>
        <w:t>ing</w:t>
      </w:r>
      <w:r w:rsidR="00657617" w:rsidRPr="00B2090B">
        <w:rPr>
          <w:rFonts w:eastAsia="MS Mincho"/>
          <w:lang w:eastAsia="en-GB"/>
        </w:rPr>
        <w:t xml:space="preserve"> </w:t>
      </w:r>
      <w:r w:rsidR="00975765" w:rsidRPr="00B2090B">
        <w:rPr>
          <w:rFonts w:eastAsia="MS Mincho"/>
          <w:lang w:eastAsia="en-GB"/>
        </w:rPr>
        <w:t xml:space="preserve">the </w:t>
      </w:r>
      <w:r w:rsidR="00AA09C9" w:rsidRPr="00B2090B">
        <w:rPr>
          <w:rFonts w:eastAsia="MS Mincho"/>
          <w:lang w:eastAsia="en-GB"/>
        </w:rPr>
        <w:t>first authorship</w:t>
      </w:r>
    </w:p>
    <w:p w14:paraId="2250960F" w14:textId="77777777" w:rsidR="00CF2226" w:rsidRPr="00B2090B" w:rsidRDefault="00CF2226" w:rsidP="00AF748D">
      <w:pPr>
        <w:rPr>
          <w:rFonts w:eastAsia="MS Mincho"/>
          <w:lang w:eastAsia="en-GB"/>
        </w:rPr>
      </w:pPr>
    </w:p>
    <w:p w14:paraId="08998D8D" w14:textId="67051CB9" w:rsidR="00787030" w:rsidRPr="00B2090B" w:rsidRDefault="00533A78" w:rsidP="00AF748D">
      <w:pPr>
        <w:rPr>
          <w:rFonts w:eastAsia="MS Mincho"/>
          <w:lang w:eastAsia="en-GB"/>
        </w:rPr>
      </w:pPr>
      <w:r w:rsidRPr="00B2090B">
        <w:rPr>
          <w:rFonts w:eastAsia="MS Mincho"/>
          <w:vertAlign w:val="superscript"/>
          <w:lang w:eastAsia="en-GB"/>
        </w:rPr>
        <w:t>$</w:t>
      </w:r>
      <w:r w:rsidR="000A6EDA" w:rsidRPr="00B2090B">
        <w:rPr>
          <w:rFonts w:eastAsia="MS Mincho"/>
          <w:lang w:eastAsia="en-GB"/>
        </w:rPr>
        <w:t>Author</w:t>
      </w:r>
      <w:r w:rsidRPr="00B2090B">
        <w:rPr>
          <w:rFonts w:eastAsia="MS Mincho"/>
          <w:lang w:eastAsia="en-GB"/>
        </w:rPr>
        <w:t>s</w:t>
      </w:r>
      <w:r w:rsidR="000A6EDA" w:rsidRPr="00B2090B">
        <w:rPr>
          <w:rFonts w:eastAsia="MS Mincho"/>
          <w:lang w:eastAsia="en-GB"/>
        </w:rPr>
        <w:t xml:space="preserve"> shar</w:t>
      </w:r>
      <w:r w:rsidRPr="00B2090B">
        <w:rPr>
          <w:rFonts w:eastAsia="MS Mincho"/>
          <w:lang w:eastAsia="en-GB"/>
        </w:rPr>
        <w:t xml:space="preserve">ing </w:t>
      </w:r>
      <w:r w:rsidR="00975765" w:rsidRPr="00B2090B">
        <w:rPr>
          <w:rFonts w:eastAsia="MS Mincho"/>
          <w:lang w:eastAsia="en-GB"/>
        </w:rPr>
        <w:t xml:space="preserve">the </w:t>
      </w:r>
      <w:r w:rsidR="000A6EDA" w:rsidRPr="00B2090B">
        <w:rPr>
          <w:rFonts w:eastAsia="MS Mincho"/>
          <w:lang w:eastAsia="en-GB"/>
        </w:rPr>
        <w:t>last authorship</w:t>
      </w:r>
    </w:p>
    <w:p w14:paraId="05D8145F" w14:textId="77777777" w:rsidR="4EF096E1" w:rsidRPr="00B2090B" w:rsidRDefault="4EF096E1" w:rsidP="00AF748D">
      <w:pPr>
        <w:rPr>
          <w:rFonts w:eastAsia="MS Mincho"/>
          <w:lang w:eastAsia="en-GB"/>
        </w:rPr>
      </w:pPr>
    </w:p>
    <w:p w14:paraId="55A22560" w14:textId="77777777" w:rsidR="006E4797" w:rsidRPr="00B2090B" w:rsidRDefault="00551D82" w:rsidP="00AF748D">
      <w:r w:rsidRPr="00B2090B">
        <w:rPr>
          <w:b/>
        </w:rPr>
        <w:t>SUMMARY:</w:t>
      </w:r>
    </w:p>
    <w:p w14:paraId="4880A64C" w14:textId="157301B9" w:rsidR="006E4797" w:rsidRPr="00B2090B" w:rsidRDefault="00866E48" w:rsidP="00AF748D">
      <w:r w:rsidRPr="00B2090B">
        <w:t xml:space="preserve">Comprehensive </w:t>
      </w:r>
      <w:r w:rsidRPr="00B2090B">
        <w:rPr>
          <w:i/>
          <w:iCs/>
        </w:rPr>
        <w:t>in</w:t>
      </w:r>
      <w:r w:rsidR="00DA2DBC" w:rsidRPr="00B2090B">
        <w:rPr>
          <w:i/>
          <w:iCs/>
        </w:rPr>
        <w:t xml:space="preserve"> </w:t>
      </w:r>
      <w:r w:rsidRPr="00B2090B">
        <w:rPr>
          <w:i/>
          <w:iCs/>
        </w:rPr>
        <w:t>vitro</w:t>
      </w:r>
      <w:r w:rsidRPr="00B2090B">
        <w:t xml:space="preserve"> models that faithfully recapitulate the relevant human disease</w:t>
      </w:r>
      <w:r w:rsidR="001F5864" w:rsidRPr="00B2090B">
        <w:t xml:space="preserve"> are lacking</w:t>
      </w:r>
      <w:r w:rsidRPr="00B2090B">
        <w:t>. The current study present</w:t>
      </w:r>
      <w:r w:rsidR="001F5864" w:rsidRPr="00B2090B">
        <w:t>s</w:t>
      </w:r>
      <w:r w:rsidRPr="00B2090B">
        <w:t xml:space="preserve"> three-dimensional (3D) tumor spheroid</w:t>
      </w:r>
      <w:r w:rsidR="00491E6A" w:rsidRPr="00B2090B">
        <w:t xml:space="preserve"> </w:t>
      </w:r>
      <w:r w:rsidR="00E64B73" w:rsidRPr="00B2090B">
        <w:t>creation and culture</w:t>
      </w:r>
      <w:r w:rsidR="00DA2DBC" w:rsidRPr="00B2090B">
        <w:t>,</w:t>
      </w:r>
      <w:r w:rsidRPr="00B2090B">
        <w:t xml:space="preserve"> a reliable </w:t>
      </w:r>
      <w:r w:rsidRPr="00B2090B">
        <w:rPr>
          <w:i/>
          <w:iCs/>
        </w:rPr>
        <w:t>in</w:t>
      </w:r>
      <w:r w:rsidR="00DA2DBC" w:rsidRPr="00B2090B">
        <w:rPr>
          <w:i/>
          <w:iCs/>
        </w:rPr>
        <w:t xml:space="preserve"> </w:t>
      </w:r>
      <w:r w:rsidRPr="00B2090B">
        <w:rPr>
          <w:i/>
          <w:iCs/>
        </w:rPr>
        <w:t>vitro</w:t>
      </w:r>
      <w:r w:rsidR="00DA2DBC" w:rsidRPr="00B2090B">
        <w:rPr>
          <w:i/>
          <w:iCs/>
        </w:rPr>
        <w:t xml:space="preserve"> </w:t>
      </w:r>
      <w:r w:rsidRPr="00B2090B">
        <w:t xml:space="preserve">tool to study the tumor-stromal interaction </w:t>
      </w:r>
      <w:r w:rsidR="007F12A7" w:rsidRPr="00B2090B">
        <w:t>in human hepatocellular carcinoma.</w:t>
      </w:r>
    </w:p>
    <w:p w14:paraId="0A7883F6" w14:textId="77777777" w:rsidR="006E4797" w:rsidRPr="00B2090B" w:rsidRDefault="006E4797" w:rsidP="00AF748D"/>
    <w:p w14:paraId="4C6B1962" w14:textId="77777777" w:rsidR="006E4797" w:rsidRPr="00B2090B" w:rsidRDefault="00551D82" w:rsidP="00AF748D">
      <w:pPr>
        <w:rPr>
          <w:color w:val="808080"/>
        </w:rPr>
      </w:pPr>
      <w:r w:rsidRPr="00B2090B">
        <w:rPr>
          <w:b/>
        </w:rPr>
        <w:t>ABSTRACT:</w:t>
      </w:r>
    </w:p>
    <w:p w14:paraId="41737892" w14:textId="3A1E480D" w:rsidR="001D44B2" w:rsidRPr="00B2090B" w:rsidRDefault="00B07D02" w:rsidP="00AF748D">
      <w:pPr>
        <w:tabs>
          <w:tab w:val="left" w:pos="7980"/>
        </w:tabs>
      </w:pPr>
      <w:r w:rsidRPr="00B2090B">
        <w:t xml:space="preserve">The aggressiveness and lack of </w:t>
      </w:r>
      <w:r w:rsidR="00171B6E" w:rsidRPr="00B2090B">
        <w:t>well</w:t>
      </w:r>
      <w:r w:rsidR="00815156" w:rsidRPr="00B2090B">
        <w:t>-</w:t>
      </w:r>
      <w:r w:rsidR="00171B6E" w:rsidRPr="00B2090B">
        <w:t>tolerated and widely effective treatments</w:t>
      </w:r>
      <w:r w:rsidRPr="00B2090B">
        <w:t xml:space="preserve"> for </w:t>
      </w:r>
      <w:r w:rsidR="00171B6E" w:rsidRPr="00B2090B">
        <w:t xml:space="preserve">advanced </w:t>
      </w:r>
      <w:r w:rsidRPr="00B2090B">
        <w:t xml:space="preserve">hepatocellular carcinoma (HCC), the predominant form of liver cancer, </w:t>
      </w:r>
      <w:r w:rsidR="00410B61" w:rsidRPr="00B2090B">
        <w:t>rationali</w:t>
      </w:r>
      <w:r w:rsidR="00840546" w:rsidRPr="00B2090B">
        <w:t>z</w:t>
      </w:r>
      <w:r w:rsidR="00410B61" w:rsidRPr="00B2090B">
        <w:t>e</w:t>
      </w:r>
      <w:r w:rsidRPr="00B2090B">
        <w:t xml:space="preserve"> its rank as the second most common cause of cancer-related death. </w:t>
      </w:r>
      <w:r w:rsidR="00171B6E" w:rsidRPr="00B2090B">
        <w:t>P</w:t>
      </w:r>
      <w:r w:rsidRPr="00B2090B">
        <w:t xml:space="preserve">reclinical models </w:t>
      </w:r>
      <w:r w:rsidR="00171B6E" w:rsidRPr="00B2090B">
        <w:t>need to</w:t>
      </w:r>
      <w:r w:rsidRPr="00B2090B">
        <w:t xml:space="preserve"> be adapted to recapitulate the human conditions</w:t>
      </w:r>
      <w:r w:rsidR="00815156" w:rsidRPr="00B2090B">
        <w:t xml:space="preserve"> to select the best therapeutic candidates for clinical </w:t>
      </w:r>
      <w:r w:rsidR="00815156" w:rsidRPr="00B2090B">
        <w:lastRenderedPageBreak/>
        <w:t>development and</w:t>
      </w:r>
      <w:r w:rsidR="00171B6E" w:rsidRPr="00B2090B">
        <w:t xml:space="preserve"> aid the delivery of personali</w:t>
      </w:r>
      <w:r w:rsidR="00A00770" w:rsidRPr="00B2090B">
        <w:t>z</w:t>
      </w:r>
      <w:r w:rsidR="00171B6E" w:rsidRPr="00B2090B">
        <w:t>ed medicine</w:t>
      </w:r>
      <w:r w:rsidRPr="00B2090B">
        <w:t xml:space="preserve">. </w:t>
      </w:r>
      <w:r w:rsidR="00811CCC" w:rsidRPr="00B2090B">
        <w:t>Three</w:t>
      </w:r>
      <w:r w:rsidRPr="00B2090B">
        <w:t>-dimensional (3D) cellular spheroid model</w:t>
      </w:r>
      <w:r w:rsidR="007C7989" w:rsidRPr="00B2090B">
        <w:t xml:space="preserve">s </w:t>
      </w:r>
      <w:r w:rsidR="00171B6E" w:rsidRPr="00B2090B">
        <w:t>show promise as</w:t>
      </w:r>
      <w:r w:rsidRPr="00B2090B">
        <w:t xml:space="preserve"> an emerging </w:t>
      </w:r>
      <w:r w:rsidRPr="00B2090B">
        <w:rPr>
          <w:i/>
          <w:iCs/>
        </w:rPr>
        <w:t>in</w:t>
      </w:r>
      <w:r w:rsidR="00A05B34" w:rsidRPr="00B2090B">
        <w:rPr>
          <w:i/>
          <w:iCs/>
        </w:rPr>
        <w:t xml:space="preserve"> </w:t>
      </w:r>
      <w:r w:rsidRPr="00B2090B">
        <w:rPr>
          <w:i/>
          <w:iCs/>
        </w:rPr>
        <w:t>vitro</w:t>
      </w:r>
      <w:r w:rsidRPr="00B2090B">
        <w:t xml:space="preserve"> alternative to </w:t>
      </w:r>
      <w:r w:rsidR="000C4F9B" w:rsidRPr="00B2090B">
        <w:t>two-dimensional (</w:t>
      </w:r>
      <w:r w:rsidRPr="00B2090B">
        <w:t>2D</w:t>
      </w:r>
      <w:r w:rsidR="000C4F9B" w:rsidRPr="00B2090B">
        <w:t>)</w:t>
      </w:r>
      <w:r w:rsidRPr="00B2090B">
        <w:t xml:space="preserve"> monolayer cultures. 3D tumor spheroids </w:t>
      </w:r>
      <w:r w:rsidR="00171B6E" w:rsidRPr="00B2090B">
        <w:t xml:space="preserve">exploit </w:t>
      </w:r>
      <w:r w:rsidRPr="00B2090B">
        <w:t>the ability of individual cells to aggregate when maintained in hanging droplets</w:t>
      </w:r>
      <w:r w:rsidR="00171B6E" w:rsidRPr="00B2090B">
        <w:t xml:space="preserve">, more representative of an </w:t>
      </w:r>
      <w:r w:rsidR="00171B6E" w:rsidRPr="00B2090B">
        <w:rPr>
          <w:i/>
          <w:iCs/>
        </w:rPr>
        <w:t>in</w:t>
      </w:r>
      <w:r w:rsidR="00A05B34" w:rsidRPr="00B2090B">
        <w:rPr>
          <w:i/>
          <w:iCs/>
        </w:rPr>
        <w:t xml:space="preserve"> </w:t>
      </w:r>
      <w:r w:rsidR="00171B6E" w:rsidRPr="00B2090B">
        <w:rPr>
          <w:i/>
          <w:iCs/>
        </w:rPr>
        <w:t>vivo</w:t>
      </w:r>
      <w:r w:rsidR="00171B6E" w:rsidRPr="00B2090B">
        <w:t xml:space="preserve"> environment than standard monolayers</w:t>
      </w:r>
      <w:r w:rsidRPr="00B2090B">
        <w:t xml:space="preserve">. </w:t>
      </w:r>
      <w:r w:rsidR="00171B6E" w:rsidRPr="00B2090B">
        <w:t xml:space="preserve">Furthermore, </w:t>
      </w:r>
      <w:r w:rsidRPr="00B2090B">
        <w:t xml:space="preserve">3D spheroids can be </w:t>
      </w:r>
      <w:r w:rsidR="00811CCC" w:rsidRPr="00B2090B">
        <w:t>produced</w:t>
      </w:r>
      <w:r w:rsidRPr="00B2090B">
        <w:t xml:space="preserve"> by </w:t>
      </w:r>
      <w:r w:rsidR="00811CCC" w:rsidRPr="00B2090B">
        <w:t>combining</w:t>
      </w:r>
      <w:r w:rsidRPr="00B2090B">
        <w:t xml:space="preserve"> homotypic or heterotypic cells</w:t>
      </w:r>
      <w:r w:rsidR="00171B6E" w:rsidRPr="00B2090B">
        <w:t xml:space="preserve">, more </w:t>
      </w:r>
      <w:r w:rsidRPr="00B2090B">
        <w:t>reflect</w:t>
      </w:r>
      <w:r w:rsidR="00171B6E" w:rsidRPr="00B2090B">
        <w:t>ive of</w:t>
      </w:r>
      <w:r w:rsidRPr="00B2090B">
        <w:t xml:space="preserve"> the</w:t>
      </w:r>
      <w:r w:rsidR="00171B6E" w:rsidRPr="00B2090B">
        <w:t xml:space="preserve"> cellular</w:t>
      </w:r>
      <w:r w:rsidRPr="00B2090B">
        <w:t xml:space="preserve"> heterogeneity </w:t>
      </w:r>
      <w:r w:rsidR="00171B6E" w:rsidRPr="00B2090B">
        <w:rPr>
          <w:i/>
          <w:iCs/>
        </w:rPr>
        <w:t>in</w:t>
      </w:r>
      <w:r w:rsidR="00A05B34" w:rsidRPr="00B2090B">
        <w:rPr>
          <w:i/>
          <w:iCs/>
        </w:rPr>
        <w:t xml:space="preserve"> </w:t>
      </w:r>
      <w:r w:rsidR="00171B6E" w:rsidRPr="00B2090B">
        <w:rPr>
          <w:i/>
          <w:iCs/>
        </w:rPr>
        <w:t>vivo</w:t>
      </w:r>
      <w:r w:rsidR="00171B6E" w:rsidRPr="00B2090B">
        <w:t>, potentially enabling the study of environmental interactions that can influence progression and treatment responses</w:t>
      </w:r>
      <w:r w:rsidRPr="00B2090B">
        <w:t xml:space="preserve">. The current </w:t>
      </w:r>
      <w:r w:rsidR="00A05B34" w:rsidRPr="00B2090B">
        <w:t>research</w:t>
      </w:r>
      <w:r w:rsidRPr="00B2090B">
        <w:t xml:space="preserve"> </w:t>
      </w:r>
      <w:r w:rsidR="000C4F9B" w:rsidRPr="00B2090B">
        <w:t>optimi</w:t>
      </w:r>
      <w:r w:rsidR="00A00770" w:rsidRPr="00B2090B">
        <w:t>z</w:t>
      </w:r>
      <w:r w:rsidR="000C4F9B" w:rsidRPr="00B2090B">
        <w:t>ed</w:t>
      </w:r>
      <w:r w:rsidRPr="00B2090B">
        <w:t xml:space="preserve"> the cell density to form 3D </w:t>
      </w:r>
      <w:r w:rsidR="00171B6E" w:rsidRPr="00B2090B">
        <w:t xml:space="preserve">homotypic </w:t>
      </w:r>
      <w:r w:rsidRPr="00B2090B">
        <w:t xml:space="preserve">and </w:t>
      </w:r>
      <w:r w:rsidR="00171B6E" w:rsidRPr="00B2090B">
        <w:t xml:space="preserve">heterotypic </w:t>
      </w:r>
      <w:r w:rsidRPr="00B2090B">
        <w:t xml:space="preserve">tumor spheroids by </w:t>
      </w:r>
      <w:r w:rsidR="000C4F9B" w:rsidRPr="00B2090B">
        <w:t>immobili</w:t>
      </w:r>
      <w:r w:rsidR="00A00770" w:rsidRPr="00B2090B">
        <w:t>z</w:t>
      </w:r>
      <w:r w:rsidR="000C4F9B" w:rsidRPr="00B2090B">
        <w:t>ing</w:t>
      </w:r>
      <w:r w:rsidRPr="00B2090B">
        <w:t xml:space="preserve"> cell suspension on the lid</w:t>
      </w:r>
      <w:r w:rsidR="00CE188F" w:rsidRPr="00B2090B">
        <w:t>s</w:t>
      </w:r>
      <w:r w:rsidRPr="00B2090B">
        <w:t xml:space="preserve"> of</w:t>
      </w:r>
      <w:r w:rsidR="00CE188F" w:rsidRPr="00B2090B">
        <w:t xml:space="preserve"> standard</w:t>
      </w:r>
      <w:r w:rsidRPr="00B2090B">
        <w:t xml:space="preserve"> 10 cm</w:t>
      </w:r>
      <w:r w:rsidRPr="00B2090B">
        <w:rPr>
          <w:vertAlign w:val="superscript"/>
        </w:rPr>
        <w:t>3</w:t>
      </w:r>
      <w:r w:rsidR="00A05B34" w:rsidRPr="00B2090B">
        <w:rPr>
          <w:vertAlign w:val="superscript"/>
        </w:rPr>
        <w:t xml:space="preserve"> </w:t>
      </w:r>
      <w:r w:rsidR="00CE188F" w:rsidRPr="00B2090B">
        <w:t xml:space="preserve">Petri </w:t>
      </w:r>
      <w:r w:rsidRPr="00B2090B">
        <w:t>dish</w:t>
      </w:r>
      <w:r w:rsidR="00CE188F" w:rsidRPr="00B2090B">
        <w:t>es</w:t>
      </w:r>
      <w:r w:rsidRPr="00B2090B">
        <w:t xml:space="preserve">. Longitudinal analysis was performed to </w:t>
      </w:r>
      <w:r w:rsidR="00CE188F" w:rsidRPr="00B2090B">
        <w:t>generate</w:t>
      </w:r>
      <w:r w:rsidRPr="00B2090B">
        <w:t xml:space="preserve"> growth curve</w:t>
      </w:r>
      <w:r w:rsidR="00AF1033" w:rsidRPr="00B2090B">
        <w:t>s</w:t>
      </w:r>
      <w:r w:rsidRPr="00B2090B">
        <w:t xml:space="preserve"> for </w:t>
      </w:r>
      <w:r w:rsidR="00171B6E" w:rsidRPr="00B2090B">
        <w:t xml:space="preserve">homotypic versus </w:t>
      </w:r>
      <w:r w:rsidRPr="00B2090B">
        <w:t xml:space="preserve">heterotypic tumor/fibroblasts spheroids. Finally, the proliferative impact of </w:t>
      </w:r>
      <w:r w:rsidR="00171B6E" w:rsidRPr="00B2090B">
        <w:t>fibroblasts (</w:t>
      </w:r>
      <w:r w:rsidR="00896F2F" w:rsidRPr="00B2090B">
        <w:t>COS7</w:t>
      </w:r>
      <w:r w:rsidR="00171B6E" w:rsidRPr="00B2090B">
        <w:t xml:space="preserve"> cells) and </w:t>
      </w:r>
      <w:r w:rsidRPr="00B2090B">
        <w:t xml:space="preserve">liver myofibroblasts </w:t>
      </w:r>
      <w:r w:rsidR="00171B6E" w:rsidRPr="00B2090B">
        <w:t xml:space="preserve">(LX2) </w:t>
      </w:r>
      <w:r w:rsidRPr="00B2090B">
        <w:t xml:space="preserve">on homotypic tumor </w:t>
      </w:r>
      <w:r w:rsidR="00171B6E" w:rsidRPr="00B2090B">
        <w:t xml:space="preserve">(Hep3B) </w:t>
      </w:r>
      <w:r w:rsidRPr="00B2090B">
        <w:t xml:space="preserve">spheroids </w:t>
      </w:r>
      <w:r w:rsidR="00896F2F" w:rsidRPr="00B2090B">
        <w:t>was</w:t>
      </w:r>
      <w:r w:rsidRPr="00B2090B">
        <w:t xml:space="preserve"> investigated. </w:t>
      </w:r>
      <w:r w:rsidR="00CE188F" w:rsidRPr="00B2090B">
        <w:t xml:space="preserve">A seeding density of </w:t>
      </w:r>
      <w:r w:rsidRPr="00B2090B">
        <w:t>3</w:t>
      </w:r>
      <w:r w:rsidR="00A05B34" w:rsidRPr="00B2090B">
        <w:t>,</w:t>
      </w:r>
      <w:r w:rsidRPr="00B2090B">
        <w:t>000 cell</w:t>
      </w:r>
      <w:r w:rsidR="00A05B34" w:rsidRPr="00B2090B">
        <w:t>s</w:t>
      </w:r>
      <w:r w:rsidRPr="00B2090B">
        <w:t xml:space="preserve"> </w:t>
      </w:r>
      <w:r w:rsidR="00CE188F" w:rsidRPr="00B2090B">
        <w:t xml:space="preserve">(in 20 </w:t>
      </w:r>
      <w:proofErr w:type="spellStart"/>
      <w:r w:rsidR="00CE188F" w:rsidRPr="00B2090B">
        <w:t>μ</w:t>
      </w:r>
      <w:r w:rsidR="00A05B34" w:rsidRPr="00B2090B">
        <w:t>L</w:t>
      </w:r>
      <w:proofErr w:type="spellEnd"/>
      <w:r w:rsidR="00A05B34" w:rsidRPr="00B2090B">
        <w:t xml:space="preserve"> media</w:t>
      </w:r>
      <w:r w:rsidR="00CE188F" w:rsidRPr="00B2090B">
        <w:t xml:space="preserve">) successfully yielded </w:t>
      </w:r>
      <w:r w:rsidRPr="00B2090B">
        <w:t>Huh7/</w:t>
      </w:r>
      <w:r w:rsidR="00896F2F" w:rsidRPr="00B2090B">
        <w:t>COS7</w:t>
      </w:r>
      <w:r w:rsidRPr="00B2090B">
        <w:t xml:space="preserve"> heterotypic spheroids</w:t>
      </w:r>
      <w:r w:rsidR="00380623" w:rsidRPr="00B2090B">
        <w:t>,</w:t>
      </w:r>
      <w:r w:rsidR="0033070D" w:rsidRPr="00B2090B">
        <w:t xml:space="preserve"> which displayed </w:t>
      </w:r>
      <w:r w:rsidR="007C7989" w:rsidRPr="00B2090B">
        <w:t xml:space="preserve">a </w:t>
      </w:r>
      <w:r w:rsidRPr="00B2090B">
        <w:t xml:space="preserve">steady increase in size up to </w:t>
      </w:r>
      <w:r w:rsidR="0033070D" w:rsidRPr="00B2090B">
        <w:t xml:space="preserve">culture day </w:t>
      </w:r>
      <w:r w:rsidRPr="00B2090B">
        <w:t>8</w:t>
      </w:r>
      <w:r w:rsidR="00171B6E" w:rsidRPr="00B2090B">
        <w:t>,</w:t>
      </w:r>
      <w:r w:rsidRPr="00B2090B">
        <w:t xml:space="preserve"> followed by growth retardation. This finding was </w:t>
      </w:r>
      <w:r w:rsidR="00171B6E" w:rsidRPr="00B2090B">
        <w:t xml:space="preserve">corroborated </w:t>
      </w:r>
      <w:r w:rsidRPr="00B2090B">
        <w:t xml:space="preserve">using Hep3B homotypic spheroids </w:t>
      </w:r>
      <w:r w:rsidR="002F3460" w:rsidRPr="00B2090B">
        <w:t>cultured</w:t>
      </w:r>
      <w:r w:rsidRPr="00B2090B">
        <w:t xml:space="preserve"> in LX2 </w:t>
      </w:r>
      <w:r w:rsidR="002F3460" w:rsidRPr="00B2090B">
        <w:t>(human hepatic stellate cell line)</w:t>
      </w:r>
      <w:r w:rsidRPr="00B2090B">
        <w:t xml:space="preserve"> conditioned medium (CM). LX2 CM </w:t>
      </w:r>
      <w:r w:rsidR="00336063" w:rsidRPr="00B2090B">
        <w:t>triggered</w:t>
      </w:r>
      <w:r w:rsidR="0007775D" w:rsidRPr="00B2090B">
        <w:t xml:space="preserve"> </w:t>
      </w:r>
      <w:r w:rsidRPr="00B2090B">
        <w:t xml:space="preserve">the proliferation of Hep3B spheroids compared to </w:t>
      </w:r>
      <w:r w:rsidR="00336063" w:rsidRPr="00B2090B">
        <w:t xml:space="preserve">control </w:t>
      </w:r>
      <w:r w:rsidRPr="00B2090B">
        <w:t xml:space="preserve">tumor spheroids. </w:t>
      </w:r>
      <w:r w:rsidR="00AF1033" w:rsidRPr="00B2090B">
        <w:t>In conclusion</w:t>
      </w:r>
      <w:r w:rsidRPr="00B2090B">
        <w:t xml:space="preserve">, </w:t>
      </w:r>
      <w:r w:rsidR="00380623" w:rsidRPr="00B2090B">
        <w:t>this protocol</w:t>
      </w:r>
      <w:r w:rsidR="00171B6E" w:rsidRPr="00B2090B">
        <w:t xml:space="preserve"> ha</w:t>
      </w:r>
      <w:r w:rsidR="00380623" w:rsidRPr="00B2090B">
        <w:t>s</w:t>
      </w:r>
      <w:r w:rsidR="00171B6E" w:rsidRPr="00B2090B">
        <w:t xml:space="preserve"> shown that </w:t>
      </w:r>
      <w:r w:rsidRPr="00B2090B">
        <w:t>3D tumor spheroids</w:t>
      </w:r>
      <w:r w:rsidR="00171B6E" w:rsidRPr="00B2090B">
        <w:t xml:space="preserve"> can</w:t>
      </w:r>
      <w:r w:rsidR="00380623" w:rsidRPr="00B2090B">
        <w:t xml:space="preserve"> </w:t>
      </w:r>
      <w:r w:rsidR="00171B6E" w:rsidRPr="00B2090B">
        <w:t>be used as a simple</w:t>
      </w:r>
      <w:r w:rsidR="000A6EDA" w:rsidRPr="00B2090B">
        <w:t xml:space="preserve">, </w:t>
      </w:r>
      <w:r w:rsidR="00171B6E" w:rsidRPr="00B2090B">
        <w:t>economic</w:t>
      </w:r>
      <w:r w:rsidR="00A00770" w:rsidRPr="00B2090B">
        <w:t xml:space="preserve">al, and prescreen </w:t>
      </w:r>
      <w:r w:rsidR="00A00770" w:rsidRPr="00B2090B">
        <w:rPr>
          <w:i/>
          <w:iCs/>
        </w:rPr>
        <w:t>in vitro</w:t>
      </w:r>
      <w:r w:rsidR="00A00770" w:rsidRPr="00B2090B">
        <w:t xml:space="preserve"> tool to study tumo</w:t>
      </w:r>
      <w:r w:rsidRPr="00B2090B">
        <w:t>r</w:t>
      </w:r>
      <w:r w:rsidR="00A00770" w:rsidRPr="00B2090B">
        <w:t>-</w:t>
      </w:r>
      <w:r w:rsidRPr="00B2090B">
        <w:t>stromal interaction</w:t>
      </w:r>
      <w:r w:rsidR="00171B6E" w:rsidRPr="00B2090B">
        <w:t xml:space="preserve">s </w:t>
      </w:r>
      <w:r w:rsidR="00A00770" w:rsidRPr="00B2090B">
        <w:t>more comprehensively</w:t>
      </w:r>
      <w:r w:rsidR="00171B6E" w:rsidRPr="00B2090B">
        <w:t>.</w:t>
      </w:r>
    </w:p>
    <w:p w14:paraId="00232CDD" w14:textId="77777777" w:rsidR="00530AE8" w:rsidRPr="00B2090B" w:rsidRDefault="00530AE8" w:rsidP="00AF748D">
      <w:pPr>
        <w:tabs>
          <w:tab w:val="left" w:pos="7980"/>
        </w:tabs>
      </w:pPr>
    </w:p>
    <w:p w14:paraId="05E54BB0" w14:textId="77777777" w:rsidR="006E4797" w:rsidRPr="00B2090B" w:rsidRDefault="00551D82" w:rsidP="00AF748D">
      <w:pPr>
        <w:rPr>
          <w:color w:val="808080"/>
        </w:rPr>
      </w:pPr>
      <w:r w:rsidRPr="00B2090B">
        <w:rPr>
          <w:b/>
        </w:rPr>
        <w:t>INTRODUCTION:</w:t>
      </w:r>
    </w:p>
    <w:p w14:paraId="4D66B6E5" w14:textId="56F84723" w:rsidR="002D2C2B" w:rsidRPr="005E5484" w:rsidRDefault="00B07D02" w:rsidP="00AF748D">
      <w:pPr>
        <w:tabs>
          <w:tab w:val="left" w:pos="7980"/>
        </w:tabs>
      </w:pPr>
      <w:r w:rsidRPr="00B2090B">
        <w:t xml:space="preserve">The global incidence and mortality from liver cancer </w:t>
      </w:r>
      <w:r w:rsidR="00AF1033" w:rsidRPr="00B2090B">
        <w:t xml:space="preserve">have </w:t>
      </w:r>
      <w:r w:rsidR="00171B6E" w:rsidRPr="00B2090B">
        <w:t>continued to increase, despite advances in treatments for liver disease and most other types of cancer</w:t>
      </w:r>
      <w:r w:rsidRPr="00B2090B">
        <w:t xml:space="preserve">. </w:t>
      </w:r>
      <w:r w:rsidR="00171B6E" w:rsidRPr="00B2090B">
        <w:t>In 2018, liver cancer surpassed colorectal and stomach cancer to become the 2</w:t>
      </w:r>
      <w:r w:rsidR="00171B6E" w:rsidRPr="00B2090B">
        <w:rPr>
          <w:vertAlign w:val="superscript"/>
        </w:rPr>
        <w:t>nd</w:t>
      </w:r>
      <w:r w:rsidR="00171B6E" w:rsidRPr="00B2090B">
        <w:t xml:space="preserve"> most common cause of cancer-related death globally</w:t>
      </w:r>
      <w:r w:rsidR="00B96CD0" w:rsidRPr="00B2090B">
        <w:rPr>
          <w:vertAlign w:val="superscript"/>
        </w:rPr>
        <w:t>1</w:t>
      </w:r>
      <w:r w:rsidR="00171B6E" w:rsidRPr="00B2090B">
        <w:t xml:space="preserve">. </w:t>
      </w:r>
      <w:r w:rsidRPr="00B2090B">
        <w:t xml:space="preserve">In 2020, </w:t>
      </w:r>
      <w:r w:rsidR="00171B6E" w:rsidRPr="00B2090B">
        <w:t xml:space="preserve">there were </w:t>
      </w:r>
      <w:r w:rsidRPr="00B2090B">
        <w:t>more than 9</w:t>
      </w:r>
      <w:r w:rsidR="00D1469F" w:rsidRPr="00B2090B">
        <w:t>,</w:t>
      </w:r>
      <w:r w:rsidRPr="00B2090B">
        <w:t>00,000 new diagnose</w:t>
      </w:r>
      <w:r w:rsidR="00171B6E" w:rsidRPr="00B2090B">
        <w:t xml:space="preserve">s, </w:t>
      </w:r>
      <w:r w:rsidRPr="00B2090B">
        <w:t>accounting for 4.7% of total cancer cases worldwide</w:t>
      </w:r>
      <w:r w:rsidR="001D44B2" w:rsidRPr="005E5484">
        <w:fldChar w:fldCharType="begin"/>
      </w:r>
      <w:r w:rsidR="00F3365B" w:rsidRPr="00B2090B">
        <w:instrText xml:space="preserve"> ADDIN EN.CITE &lt;EndNote&gt;&lt;Cite&gt;&lt;Author&gt;Ferlay&lt;/Author&gt;&lt;Year&gt;2021&lt;/Year&gt;&lt;RecNum&gt;1855&lt;/RecNum&gt;&lt;DisplayText&gt;&lt;style face="superscript"&gt;1&lt;/style&gt;&lt;/DisplayText&gt;&lt;record&gt;&lt;rec-number&gt;1&lt;/rec-number&gt;&lt;foreign-keys&gt;&lt;key app="EN" db-id="vtrrf5pvbpwedxer09pvassaa0wwrp9wd0ar" timestamp="1627431461"&gt;1&lt;/key&gt;&lt;/foreign-keys&gt;&lt;ref-type name="Journal Article"&gt;17&lt;/ref-type&gt;&lt;contributors&gt;&lt;authors&gt;&lt;author&gt;Ferlay, J.&lt;/author&gt;&lt;author&gt;Colombet, M.&lt;/author&gt;&lt;author&gt;Soerjomataram, I.&lt;/author&gt;&lt;author&gt;Parkin, D. M.&lt;/author&gt;&lt;author&gt;Pineros, M.&lt;/author&gt;&lt;author&gt;Znaor, A.&lt;/author&gt;&lt;author&gt;Bray, F.&lt;/author&gt;&lt;/authors&gt;&lt;/contributors&gt;&lt;auth-address&gt;Cancer Surveillance Branch, International Agency for Research on Cancer, Lyon, France.&amp;#xD;School of Cancer &amp;amp; Pharmaceutical Sciences, King&amp;apos;s College London, U.K.&amp;#xD;CTSU, Nuffield Department of Population Health, University of Oxford, UK.&lt;/auth-address&gt;&lt;titles&gt;&lt;title&gt;Cancer statistics for the year 2020: an overview&lt;/title&gt;&lt;secondary-title&gt;International  Journal of Cancer&lt;/secondary-title&gt;&lt;/titles&gt;&lt;periodical&gt;&lt;full-title&gt;International  Journal of Cancer&lt;/full-title&gt;&lt;/periodical&gt;&lt;edition&gt;2021/04/06&lt;/edition&gt;&lt;keywords&gt;&lt;keyword&gt;Globocan&lt;/keyword&gt;&lt;keyword&gt;Incidence&lt;/keyword&gt;&lt;keyword&gt;cancer&lt;/keyword&gt;&lt;keyword&gt;global estimates&lt;/keyword&gt;&lt;keyword&gt;mortality&lt;/keyword&gt;&lt;/keywords&gt;&lt;dates&gt;&lt;year&gt;2021&lt;/year&gt;&lt;pub-dates&gt;&lt;date&gt;Apr 5&lt;/date&gt;&lt;/pub-dates&gt;&lt;/dates&gt;&lt;isbn&gt;1097-0215 (Electronic)&amp;#xD;0020-7136 (Linking)&lt;/isbn&gt;&lt;accession-num&gt;33818764&lt;/accession-num&gt;&lt;urls&gt;&lt;related-urls&gt;&lt;url&gt;https://www.ncbi.nlm.nih.gov/pubmed/33818764&lt;/url&gt;&lt;/related-urls&gt;&lt;/urls&gt;&lt;electronic-resource-num&gt;10.1002/ijc.33588&lt;/electronic-resource-num&gt;&lt;/record&gt;&lt;/Cite&gt;&lt;/EndNote&gt;</w:instrText>
      </w:r>
      <w:r w:rsidR="001D44B2" w:rsidRPr="00F45A24">
        <w:fldChar w:fldCharType="separate"/>
      </w:r>
      <w:r w:rsidR="001712AB" w:rsidRPr="00F45A24">
        <w:rPr>
          <w:vertAlign w:val="superscript"/>
        </w:rPr>
        <w:t>1</w:t>
      </w:r>
      <w:r w:rsidR="001D44B2" w:rsidRPr="005E5484">
        <w:fldChar w:fldCharType="end"/>
      </w:r>
      <w:r w:rsidRPr="00C04287">
        <w:t>. This is particular</w:t>
      </w:r>
      <w:r w:rsidR="00171B6E" w:rsidRPr="005E5484">
        <w:t>ly disappointing,</w:t>
      </w:r>
      <w:r w:rsidRPr="005E5484">
        <w:t xml:space="preserve"> given that </w:t>
      </w:r>
      <w:r w:rsidR="00171B6E" w:rsidRPr="00AB04BD">
        <w:t xml:space="preserve">the </w:t>
      </w:r>
      <w:r w:rsidR="00D1469F" w:rsidRPr="003F59B9">
        <w:t>significant</w:t>
      </w:r>
      <w:r w:rsidR="00171B6E" w:rsidRPr="00AF7DB3">
        <w:t xml:space="preserve"> </w:t>
      </w:r>
      <w:r w:rsidRPr="00B2090B">
        <w:t>risk factors for the development of HCC, the most common form of liver cancer, are well characterised</w:t>
      </w:r>
      <w:r w:rsidR="001D44B2" w:rsidRPr="005E5484">
        <w:fldChar w:fldCharType="begin">
          <w:fldData xml:space="preserve">PEVuZE5vdGU+PENpdGU+PEF1dGhvcj5MbG92ZXQ8L0F1dGhvcj48WWVhcj4yMDIxPC9ZZWFyPjxS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</w:fldData>
        </w:fldChar>
      </w:r>
      <w:r w:rsidR="00F3365B" w:rsidRPr="00B2090B">
        <w:instrText xml:space="preserve"> ADDIN EN.CITE </w:instrText>
      </w:r>
      <w:r w:rsidR="00F3365B" w:rsidRPr="00F45A24">
        <w:fldChar w:fldCharType="begin">
          <w:fldData xml:space="preserve">PEVuZE5vdGU+PENpdGU+PEF1dGhvcj5MbG92ZXQ8L0F1dGhvcj48WWVhcj4yMDIxPC9ZZWFyPjxS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w:t>
      </w:r>
      <w:r w:rsidR="001D44B2" w:rsidRPr="005E5484">
        <w:fldChar w:fldCharType="end"/>
      </w:r>
      <w:r w:rsidRPr="00C04287">
        <w:t xml:space="preserve">. Cirrhosis is the most common risk factor for the development of HCC, </w:t>
      </w:r>
      <w:r w:rsidR="00171B6E" w:rsidRPr="005E5484">
        <w:t xml:space="preserve">with </w:t>
      </w:r>
      <w:r w:rsidRPr="005E5484">
        <w:t>80% of cases develop</w:t>
      </w:r>
      <w:r w:rsidR="00171B6E" w:rsidRPr="00AB04BD">
        <w:t>ing</w:t>
      </w:r>
      <w:r w:rsidRPr="00AB04BD">
        <w:t xml:space="preserve"> on the background of established cirrhosis</w:t>
      </w:r>
      <w:r w:rsidR="001D44B2" w:rsidRPr="005E5484">
        <w:fldChar w:fldCharType="begin">
          <w:fldData xml:space="preserve">PEVuZE5vdGU+PENpdGU+PEF1dGhvcj5MbG92ZXQ8L0F1dGhvcj48WWVhcj4yMDIxPC9ZZWFyPjxS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</w:fldData>
        </w:fldChar>
      </w:r>
      <w:r w:rsidR="00F3365B" w:rsidRPr="00B2090B">
        <w:instrText xml:space="preserve"> ADDIN EN.CITE </w:instrText>
      </w:r>
      <w:r w:rsidR="00F3365B" w:rsidRPr="00F45A24">
        <w:fldChar w:fldCharType="begin">
          <w:fldData xml:space="preserve">PEVuZE5vdGU+PENpdGU+PEF1dGhvcj5MbG92ZXQ8L0F1dGhvcj48WWVhcj4yMDIxPC9ZZWFyPjxS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w:t>
      </w:r>
      <w:r w:rsidR="001D44B2" w:rsidRPr="005E5484">
        <w:fldChar w:fldCharType="end"/>
      </w:r>
      <w:r w:rsidRPr="00C04287">
        <w:t xml:space="preserve">. </w:t>
      </w:r>
      <w:r w:rsidR="00171B6E" w:rsidRPr="005E5484">
        <w:t>Chronic liver diseases</w:t>
      </w:r>
      <w:r w:rsidR="00AB04BD">
        <w:t>,</w:t>
      </w:r>
      <w:r w:rsidR="00171B6E" w:rsidRPr="005E5484">
        <w:t xml:space="preserve"> which progress to c</w:t>
      </w:r>
      <w:r w:rsidRPr="00AF7DB3">
        <w:t>irrhosis, and consequent</w:t>
      </w:r>
      <w:r w:rsidRPr="00B2090B">
        <w:t xml:space="preserve">ly HCC, </w:t>
      </w:r>
      <w:r w:rsidR="00171B6E" w:rsidRPr="00B2090B">
        <w:t>include</w:t>
      </w:r>
      <w:r w:rsidRPr="00B2090B">
        <w:t xml:space="preserve"> Hepatitis B virus (HBV), Hepatitis C virus (HCV), </w:t>
      </w:r>
      <w:r w:rsidR="00171B6E" w:rsidRPr="00B2090B">
        <w:t>alcohol</w:t>
      </w:r>
      <w:r w:rsidR="0004298B" w:rsidRPr="00B2090B">
        <w:t>-</w:t>
      </w:r>
      <w:r w:rsidR="00171B6E" w:rsidRPr="00B2090B">
        <w:t>related liver disease</w:t>
      </w:r>
      <w:r w:rsidRPr="00B2090B">
        <w:t xml:space="preserve"> (</w:t>
      </w:r>
      <w:r w:rsidR="00171B6E" w:rsidRPr="00B2090B">
        <w:t>ARLD</w:t>
      </w:r>
      <w:r w:rsidRPr="00B2090B">
        <w:t xml:space="preserve">), non-alcoholic fatty liver diseases (NAFLD) </w:t>
      </w:r>
      <w:r w:rsidR="00171B6E" w:rsidRPr="00B2090B">
        <w:t xml:space="preserve">– the latter attributed to obesity </w:t>
      </w:r>
      <w:r w:rsidRPr="00B2090B">
        <w:t>and type 2 diabetes mellitus (T2DM)</w:t>
      </w:r>
      <w:r w:rsidR="001D44B2" w:rsidRPr="005E5484">
        <w:fldChar w:fldCharType="begin">
          <w:fldData xml:space="preserve">PEVuZE5vdGU+PENpdGU+PEF1dGhvcj5MbG92ZXQ8L0F1dGhvcj48WWVhcj4yMDIxPC9ZZWFyPjxS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</w:fldData>
        </w:fldChar>
      </w:r>
      <w:r w:rsidR="00F3365B" w:rsidRPr="00B2090B">
        <w:instrText xml:space="preserve"> ADDIN EN.CITE </w:instrText>
      </w:r>
      <w:r w:rsidR="00F3365B" w:rsidRPr="00F45A24">
        <w:fldChar w:fldCharType="begin">
          <w:fldData xml:space="preserve">PEVuZE5vdGU+PENpdGU+PEF1dGhvcj5MbG92ZXQ8L0F1dGhvcj48WWVhcj4yMDIxPC9ZZWFyPjxS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3</w:t>
      </w:r>
      <w:r w:rsidR="001D44B2" w:rsidRPr="005E5484">
        <w:fldChar w:fldCharType="end"/>
      </w:r>
      <w:r w:rsidRPr="00C04287">
        <w:t>. The current management</w:t>
      </w:r>
      <w:r w:rsidRPr="005E5484">
        <w:t xml:space="preserve"> protocols for HCC are stage-dependent</w:t>
      </w:r>
      <w:r w:rsidR="00171B6E" w:rsidRPr="00AF7DB3">
        <w:t xml:space="preserve"> and limited for those with advanced cancer</w:t>
      </w:r>
      <w:r w:rsidRPr="00B2090B">
        <w:t xml:space="preserve">, </w:t>
      </w:r>
      <w:r w:rsidR="00171B6E" w:rsidRPr="00B2090B">
        <w:t xml:space="preserve">who most </w:t>
      </w:r>
      <w:r w:rsidRPr="00B2090B">
        <w:t xml:space="preserve">often </w:t>
      </w:r>
      <w:r w:rsidR="00171B6E" w:rsidRPr="00B2090B">
        <w:t xml:space="preserve">have a </w:t>
      </w:r>
      <w:r w:rsidRPr="00B2090B">
        <w:t>poor outcome</w:t>
      </w:r>
      <w:r w:rsidR="001D44B2" w:rsidRPr="005E5484">
        <w:fldChar w:fldCharType="begin">
          <w:fldData xml:space="preserve">PEVuZE5vdGU+PENpdGU+PEF1dGhvcj5Gb3JuZXI8L0F1dGhvcj48WWVhcj4yMDE4PC9ZZWFyPjxS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MwMS0xMzE0PC9wYWdlcz48dm9sdW1lPjM5MTwvdm9sdW1lPjxudW1iZXI+MTAx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</w:fldData>
        </w:fldChar>
      </w:r>
      <w:r w:rsidR="00F3365B" w:rsidRPr="00B2090B">
        <w:instrText xml:space="preserve"> ADDIN EN.CITE </w:instrText>
      </w:r>
      <w:r w:rsidR="00F3365B" w:rsidRPr="00F45A24">
        <w:fldChar w:fldCharType="begin">
          <w:fldData xml:space="preserve">PEVuZE5vdGU+PENpdGU+PEF1dGhvcj5Gb3JuZXI8L0F1dGhvcj48WWVhcj4yMDE4PC9ZZWFyPjxS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MwMS0xMzE0PC9wYWdlcz48dm9sdW1lPjM5MTwvdm9sdW1lPjxudW1iZXI+MTAx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4</w:t>
      </w:r>
      <w:r w:rsidR="001D44B2" w:rsidRPr="005E5484">
        <w:fldChar w:fldCharType="end"/>
      </w:r>
      <w:r w:rsidRPr="00C04287">
        <w:t xml:space="preserve">. </w:t>
      </w:r>
      <w:r w:rsidR="00171B6E" w:rsidRPr="005E5484">
        <w:t xml:space="preserve">There have been </w:t>
      </w:r>
      <w:r w:rsidR="002D2C2B" w:rsidRPr="005E5484">
        <w:t>significant</w:t>
      </w:r>
      <w:r w:rsidR="00171B6E" w:rsidRPr="00AB04BD">
        <w:t xml:space="preserve"> advances using kinase inhibitors and</w:t>
      </w:r>
      <w:r w:rsidR="002D2C2B" w:rsidRPr="003F59B9">
        <w:t>,</w:t>
      </w:r>
      <w:r w:rsidR="00171B6E" w:rsidRPr="00AF7DB3">
        <w:t xml:space="preserve"> more recently</w:t>
      </w:r>
      <w:r w:rsidR="002D2C2B" w:rsidRPr="00B2090B">
        <w:t>,</w:t>
      </w:r>
      <w:r w:rsidR="00171B6E" w:rsidRPr="00B2090B">
        <w:t xml:space="preserve"> immune-oncology treatments, although realistically</w:t>
      </w:r>
      <w:r w:rsidR="002D2C2B" w:rsidRPr="00B2090B">
        <w:t>,</w:t>
      </w:r>
      <w:r w:rsidR="00171B6E" w:rsidRPr="00B2090B">
        <w:t xml:space="preserve"> benefit a minority of patients with advanced liver cancers</w:t>
      </w:r>
      <w:r w:rsidR="001D44B2" w:rsidRPr="005E5484">
        <w:fldChar w:fldCharType="begin">
          <w:fldData xml:space="preserve">PEVuZE5vdGU+PENpdGU+PEF1dGhvcj5SZWlnPC9BdXRob3I+PFllYXI+MjAyMTwvWWVhcj48UmVj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</w:fldData>
        </w:fldChar>
      </w:r>
      <w:r w:rsidR="00F3365B" w:rsidRPr="00B2090B">
        <w:instrText xml:space="preserve"> ADDIN EN.CITE </w:instrText>
      </w:r>
      <w:r w:rsidR="00F3365B" w:rsidRPr="00F45A24">
        <w:fldChar w:fldCharType="begin">
          <w:fldData xml:space="preserve">PEVuZE5vdGU+PENpdGU+PEF1dGhvcj5SZWlnPC9BdXRob3I+PFllYXI+MjAyMTwvWWVhcj48UmVj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5</w:t>
      </w:r>
      <w:r w:rsidR="001D44B2" w:rsidRPr="005E5484">
        <w:fldChar w:fldCharType="end"/>
      </w:r>
      <w:r w:rsidR="00171B6E" w:rsidRPr="00C04287">
        <w:t xml:space="preserve">. Moreover, there is concern that </w:t>
      </w:r>
      <w:r w:rsidRPr="005E5484">
        <w:t xml:space="preserve">HCCs arising </w:t>
      </w:r>
      <w:r w:rsidR="00171B6E" w:rsidRPr="005E5484">
        <w:t>in patients with NAFLD – the most rapidly growing underlying cause, accounting for</w:t>
      </w:r>
      <w:r w:rsidRPr="00AF7DB3">
        <w:t xml:space="preserve"> more than 50% of newly diagnosed HCC cases</w:t>
      </w:r>
      <w:r w:rsidR="00171B6E" w:rsidRPr="00B2090B">
        <w:t xml:space="preserve"> in western nations</w:t>
      </w:r>
      <w:r w:rsidRPr="00B2090B">
        <w:t xml:space="preserve">, </w:t>
      </w:r>
      <w:r w:rsidR="00171B6E" w:rsidRPr="00B2090B">
        <w:t xml:space="preserve">may </w:t>
      </w:r>
      <w:r w:rsidR="00AF1033" w:rsidRPr="00B2090B">
        <w:t>be</w:t>
      </w:r>
      <w:r w:rsidR="00171B6E" w:rsidRPr="00B2090B">
        <w:t xml:space="preserve"> more</w:t>
      </w:r>
      <w:r w:rsidRPr="00B2090B">
        <w:t xml:space="preserve"> resistant to</w:t>
      </w:r>
      <w:r w:rsidR="002B4649" w:rsidRPr="00B2090B">
        <w:t xml:space="preserve"> Programmed death 1</w:t>
      </w:r>
      <w:r w:rsidRPr="00B2090B">
        <w:t xml:space="preserve"> </w:t>
      </w:r>
      <w:r w:rsidR="002B4649" w:rsidRPr="00B2090B">
        <w:t>(</w:t>
      </w:r>
      <w:r w:rsidRPr="00B2090B">
        <w:t>PD1</w:t>
      </w:r>
      <w:r w:rsidR="002B4649" w:rsidRPr="00B2090B">
        <w:t>)</w:t>
      </w:r>
      <w:r w:rsidRPr="00B2090B">
        <w:t xml:space="preserve"> checkpoint inhibitor</w:t>
      </w:r>
      <w:r w:rsidR="00AF1033" w:rsidRPr="00B2090B">
        <w:t xml:space="preserve"> therapy</w:t>
      </w:r>
      <w:r w:rsidR="001D44B2" w:rsidRPr="005E5484">
        <w:fldChar w:fldCharType="begin">
          <w:fldData xml:space="preserve">PEVuZE5vdGU+PENpdGU+PEF1dGhvcj5QZmlzdGVyPC9BdXRob3I+PFllYXI+MjAyMTwvWWVhcj48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</w:fldData>
        </w:fldChar>
      </w:r>
      <w:r w:rsidR="00F3365B" w:rsidRPr="00B2090B">
        <w:instrText xml:space="preserve"> ADDIN EN.CITE </w:instrText>
      </w:r>
      <w:r w:rsidR="00F3365B" w:rsidRPr="00F45A24">
        <w:fldChar w:fldCharType="begin">
          <w:fldData xml:space="preserve">PEVuZE5vdGU+PENpdGU+PEF1dGhvcj5QZmlzdGVyPC9BdXRob3I+PFllYXI+MjAyMTwvWWVhcj48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6</w:t>
      </w:r>
      <w:r w:rsidR="001D44B2" w:rsidRPr="005E5484">
        <w:fldChar w:fldCharType="end"/>
      </w:r>
      <w:r w:rsidRPr="00C04287">
        <w:t>.</w:t>
      </w:r>
    </w:p>
    <w:p w14:paraId="48955FD3" w14:textId="323766E0" w:rsidR="00B07D02" w:rsidRPr="00B2090B" w:rsidRDefault="00B07D02" w:rsidP="00AF748D">
      <w:pPr>
        <w:tabs>
          <w:tab w:val="left" w:pos="7980"/>
        </w:tabs>
      </w:pPr>
    </w:p>
    <w:p w14:paraId="550A6A20" w14:textId="074C821C" w:rsidR="00D0648A" w:rsidRPr="00B2090B" w:rsidRDefault="006253DF" w:rsidP="00AF748D">
      <w:pPr>
        <w:tabs>
          <w:tab w:val="left" w:pos="7980"/>
        </w:tabs>
      </w:pPr>
      <w:r w:rsidRPr="00B2090B">
        <w:t xml:space="preserve">There has been </w:t>
      </w:r>
      <w:r w:rsidR="0004298B" w:rsidRPr="00B2090B">
        <w:t xml:space="preserve">a </w:t>
      </w:r>
      <w:r w:rsidR="00D4543F" w:rsidRPr="00B2090B">
        <w:t>massiv</w:t>
      </w:r>
      <w:r w:rsidRPr="00B2090B">
        <w:t xml:space="preserve">e investment in clinical trials for patients with HCC, including </w:t>
      </w:r>
      <w:r w:rsidR="00D4543F" w:rsidRPr="00B2090B">
        <w:t>significant</w:t>
      </w:r>
      <w:r w:rsidRPr="00B2090B">
        <w:t xml:space="preserve"> improvements in </w:t>
      </w:r>
      <w:r w:rsidR="00B07D02" w:rsidRPr="00B2090B">
        <w:t>clinical trials</w:t>
      </w:r>
      <w:r w:rsidRPr="00B2090B">
        <w:t xml:space="preserve"> and their </w:t>
      </w:r>
      <w:r w:rsidR="000C4F9B" w:rsidRPr="00B2090B">
        <w:t>endpoints</w:t>
      </w:r>
      <w:r w:rsidR="001D44B2" w:rsidRPr="005E5484">
        <w:fldChar w:fldCharType="begin">
          <w:fldData xml:space="preserve">PEVuZE5vdGU+PENpdGU+PEF1dGhvcj5MbG92ZXQ8L0F1dGhvcj48WWVhcj4yMDIxPC9ZZWFyPjxS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</w:fldData>
        </w:fldChar>
      </w:r>
      <w:r w:rsidR="00F3365B" w:rsidRPr="00B2090B">
        <w:instrText xml:space="preserve"> ADDIN EN.CITE </w:instrText>
      </w:r>
      <w:r w:rsidR="00F3365B" w:rsidRPr="00F45A24">
        <w:fldChar w:fldCharType="begin">
          <w:fldData xml:space="preserve">PEVuZE5vdGU+PENpdGU+PEF1dGhvcj5MbG92ZXQ8L0F1dGhvcj48WWVhcj4yMDIxPC9ZZWFyPjxS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7</w:t>
      </w:r>
      <w:r w:rsidR="001D44B2" w:rsidRPr="005E5484">
        <w:fldChar w:fldCharType="end"/>
      </w:r>
      <w:r w:rsidRPr="00C04287">
        <w:t xml:space="preserve">. After a decade of failures, these investments have started to change the opportunities for patients. </w:t>
      </w:r>
      <w:r w:rsidR="00C0700F" w:rsidRPr="005E5484">
        <w:t>However, the reality</w:t>
      </w:r>
      <w:r w:rsidRPr="00AB04BD">
        <w:t xml:space="preserve"> is that </w:t>
      </w:r>
      <w:r w:rsidR="00C0700F" w:rsidRPr="003F59B9">
        <w:t xml:space="preserve">the </w:t>
      </w:r>
      <w:r w:rsidR="003F01BB" w:rsidRPr="00AF7DB3">
        <w:t>overall proportion of</w:t>
      </w:r>
      <w:r w:rsidRPr="00B2090B">
        <w:t xml:space="preserve"> </w:t>
      </w:r>
      <w:r w:rsidR="004841D2" w:rsidRPr="00B2090B">
        <w:t>responders remains</w:t>
      </w:r>
      <w:r w:rsidRPr="00B2090B">
        <w:t xml:space="preserve"> relatively poor, with patients included in trials often poorly </w:t>
      </w:r>
      <w:r w:rsidRPr="00B2090B">
        <w:lastRenderedPageBreak/>
        <w:t xml:space="preserve">represent those cared for in the clinics. The danger is that the advances are costly and </w:t>
      </w:r>
      <w:r w:rsidR="001A192A" w:rsidRPr="00B2090B">
        <w:t>benefit</w:t>
      </w:r>
      <w:r w:rsidRPr="00B2090B">
        <w:t xml:space="preserve"> the few rather than the many. As more candidate therapies emerge for </w:t>
      </w:r>
      <w:r w:rsidR="003F01BB" w:rsidRPr="00B2090B">
        <w:t>single</w:t>
      </w:r>
      <w:r w:rsidR="001A192A" w:rsidRPr="00B2090B">
        <w:t>-</w:t>
      </w:r>
      <w:r w:rsidR="003F01BB" w:rsidRPr="00B2090B">
        <w:t>use</w:t>
      </w:r>
      <w:r w:rsidRPr="00B2090B">
        <w:t xml:space="preserve"> or combination, it is essential to have </w:t>
      </w:r>
      <w:r w:rsidR="00B07D02" w:rsidRPr="00B2090B">
        <w:t xml:space="preserve">preclinical </w:t>
      </w:r>
      <w:r w:rsidRPr="00B2090B">
        <w:t xml:space="preserve">models more predictive of </w:t>
      </w:r>
      <w:r w:rsidRPr="00B2090B">
        <w:rPr>
          <w:i/>
          <w:iCs/>
        </w:rPr>
        <w:t>in</w:t>
      </w:r>
      <w:r w:rsidR="007E5897" w:rsidRPr="00B2090B">
        <w:rPr>
          <w:i/>
          <w:iCs/>
        </w:rPr>
        <w:t xml:space="preserve"> </w:t>
      </w:r>
      <w:r w:rsidRPr="00B2090B">
        <w:rPr>
          <w:i/>
          <w:iCs/>
        </w:rPr>
        <w:t>vivo</w:t>
      </w:r>
      <w:r w:rsidRPr="00B2090B">
        <w:t xml:space="preserve"> responses. These are likely to be models that incorporate additional factors contributing </w:t>
      </w:r>
      <w:r w:rsidR="00F37941" w:rsidRPr="00B2090B">
        <w:t xml:space="preserve">to the variability seen in patient responses that better reflect </w:t>
      </w:r>
      <w:r w:rsidR="00B07D02" w:rsidRPr="00B2090B">
        <w:t>human HCC heterogeneity and pathological complexity</w:t>
      </w:r>
      <w:r w:rsidR="001D44B2" w:rsidRPr="00C04287">
        <w:fldChar w:fldCharType="begin">
          <w:fldData xml:space="preserve">PEVuZE5vdGU+PENpdGU+PEF1dGhvcj5MbG92ZXQ8L0F1dGhvcj48WWVhcj4yMDE0PC9ZZWFyPjxS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</w:fldData>
        </w:fldChar>
      </w:r>
      <w:r w:rsidR="00F3365B" w:rsidRPr="00B2090B">
        <w:instrText xml:space="preserve"> ADDIN EN.CITE </w:instrText>
      </w:r>
      <w:r w:rsidR="00F3365B" w:rsidRPr="00F45A24">
        <w:fldChar w:fldCharType="begin">
          <w:fldData xml:space="preserve">PEVuZE5vdGU+PENpdGU+PEF1dGhvcj5MbG92ZXQ8L0F1dGhvcj48WWVhcj4yMDE0PC9ZZWFyPjxS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8</w:t>
      </w:r>
      <w:r w:rsidR="001D44B2" w:rsidRPr="00C04287">
        <w:fldChar w:fldCharType="end"/>
      </w:r>
      <w:r w:rsidR="00B07D02" w:rsidRPr="00C04287">
        <w:t xml:space="preserve">. </w:t>
      </w:r>
      <w:r w:rsidR="00F37941" w:rsidRPr="00AF7DB3">
        <w:t>S</w:t>
      </w:r>
      <w:r w:rsidR="00B07D02" w:rsidRPr="00B2090B">
        <w:t xml:space="preserve">ystems that </w:t>
      </w:r>
      <w:r w:rsidR="00771A9C" w:rsidRPr="00B2090B">
        <w:t xml:space="preserve">recreate </w:t>
      </w:r>
      <w:r w:rsidR="00B07D02" w:rsidRPr="00B2090B">
        <w:t xml:space="preserve">the </w:t>
      </w:r>
      <w:r w:rsidR="00B07D02" w:rsidRPr="00B2090B">
        <w:rPr>
          <w:i/>
          <w:iCs/>
        </w:rPr>
        <w:t>in</w:t>
      </w:r>
      <w:r w:rsidR="001A192A" w:rsidRPr="00B2090B">
        <w:rPr>
          <w:i/>
          <w:iCs/>
        </w:rPr>
        <w:t xml:space="preserve"> </w:t>
      </w:r>
      <w:r w:rsidR="00B07D02" w:rsidRPr="00B2090B">
        <w:rPr>
          <w:i/>
          <w:iCs/>
        </w:rPr>
        <w:t>vivo</w:t>
      </w:r>
      <w:r w:rsidR="00B07D02" w:rsidRPr="00B2090B">
        <w:t xml:space="preserve"> pathophysiological conditions</w:t>
      </w:r>
      <w:r w:rsidR="001D4DAB" w:rsidRPr="00B2090B">
        <w:t xml:space="preserve"> of HCC</w:t>
      </w:r>
      <w:r w:rsidR="004841D2" w:rsidRPr="00B2090B">
        <w:t xml:space="preserve"> </w:t>
      </w:r>
      <w:r w:rsidR="00F37941" w:rsidRPr="00B2090B">
        <w:t xml:space="preserve">are needed to </w:t>
      </w:r>
      <w:r w:rsidR="00B07D02" w:rsidRPr="00B2090B">
        <w:t>help understand the biology of tumor evolution, growth</w:t>
      </w:r>
      <w:r w:rsidR="00645AAA" w:rsidRPr="00B2090B">
        <w:t>,</w:t>
      </w:r>
      <w:r w:rsidR="00B07D02" w:rsidRPr="00B2090B">
        <w:t xml:space="preserve"> and progression. The existing experimental models of chronic liver diseases and HCC usually fall under three main categories: </w:t>
      </w:r>
      <w:r w:rsidR="00B07D02" w:rsidRPr="00B2090B">
        <w:rPr>
          <w:i/>
          <w:iCs/>
        </w:rPr>
        <w:t>in</w:t>
      </w:r>
      <w:r w:rsidR="001A192A" w:rsidRPr="00B2090B">
        <w:rPr>
          <w:i/>
          <w:iCs/>
        </w:rPr>
        <w:t xml:space="preserve"> </w:t>
      </w:r>
      <w:r w:rsidR="00B07D02" w:rsidRPr="00B2090B">
        <w:rPr>
          <w:i/>
          <w:iCs/>
        </w:rPr>
        <w:t>vivo</w:t>
      </w:r>
      <w:r w:rsidR="00B07D02" w:rsidRPr="00B2090B">
        <w:t xml:space="preserve"> animal-based models (reviewed in</w:t>
      </w:r>
      <w:r w:rsidR="001D44B2" w:rsidRPr="00C04287">
        <w:fldChar w:fldCharType="begin"/>
      </w:r>
      <w:r w:rsidR="00F3365B" w:rsidRPr="00B2090B">
        <w:instrText xml:space="preserve"> ADDIN EN.CITE &lt;EndNote&gt;&lt;Cite&gt;&lt;Author&gt;Brown&lt;/Author&gt;&lt;Year&gt;2018&lt;/Year&gt;&lt;RecNum&gt;1431&lt;/RecNum&gt;&lt;DisplayText&gt;&lt;style face="superscript"&gt;9&lt;/style&gt;&lt;/DisplayText&gt;&lt;record&gt;&lt;rec-number&gt;9&lt;/rec-number&gt;&lt;foreign-keys&gt;&lt;key app="EN" db-id="vtrrf5pvbpwedxer09pvassaa0wwrp9wd0ar" timestamp="1627431462"&gt;9&lt;/key&gt;&lt;/foreign-keys&gt;&lt;ref-type name="Journal Article"&gt;17&lt;/ref-type&gt;&lt;contributors&gt;&lt;authors&gt;&lt;author&gt;Brown, Z. J.&lt;/author&gt;&lt;author&gt;Heinrich, B.&lt;/author&gt;&lt;author&gt;Greten, T. F.&lt;/author&gt;&lt;/authors&gt;&lt;/contributors&gt;&lt;auth-address&gt;Gastrointestinal Malignancy Section, Thoracic and Gastrointestinal Oncology Branch, Center for Cancer Research, National Cancer Institute, National Institutes of Health, Bethesda, MD, USA.&amp;#xD;Gastrointestinal Malignancy Section, Thoracic and Gastrointestinal Oncology Branch, Center for Cancer Research, National Cancer Institute, National Institutes of Health, Bethesda, MD, USA. tim.greten@nih.gov.&lt;/auth-address&gt;&lt;titles&gt;&lt;title&gt;Mouse models of hepatocellular carcinoma: an overview and highlights for immunotherapy research&lt;/title&gt;&lt;secondary-title&gt;Nature Reviews Gastroenterology and Hepatology&lt;/secondary-title&gt;&lt;alt-title&gt;Nature reviews. Gastroenterology &amp;amp; hepatology&lt;/alt-title&gt;&lt;/titles&gt;&lt;periodical&gt;&lt;full-title&gt;Nature Reviews Gastroenterology and Hepatology&lt;/full-title&gt;&lt;abbr-1&gt;Nature reviews. Gastroenterology &amp;amp; hepatology&lt;/abbr-1&gt;&lt;/periodical&gt;&lt;alt-periodical&gt;&lt;full-title&gt;Nature Reviews Gastroenterology and Hepatology&lt;/full-title&gt;&lt;abbr-1&gt;Nature reviews. Gastroenterology &amp;amp; hepatology&lt;/abbr-1&gt;&lt;/alt-periodical&gt;&lt;pages&gt;536-554&lt;/pages&gt;&lt;volume&gt;15&lt;/volume&gt;&lt;number&gt;9&lt;/number&gt;&lt;dates&gt;&lt;year&gt;2018&lt;/year&gt;&lt;pub-dates&gt;&lt;date&gt;Sep&lt;/date&gt;&lt;/pub-dates&gt;&lt;/dates&gt;&lt;isbn&gt;1759-5053 (Electronic)&amp;#xD;1759-5045 (Linking)&lt;/isbn&gt;&lt;accession-num&gt;29904153&lt;/accession-num&gt;&lt;urls&gt;&lt;related-urls&gt;&lt;url&gt;http://www.ncbi.nlm.nih.gov/pubmed/29904153&lt;/url&gt;&lt;/related-urls&gt;&lt;/urls&gt;&lt;electronic-resource-num&gt;10.1038/s41575-018-0033-6&lt;/electronic-resource-num&gt;&lt;/record&gt;&lt;/Cite&gt;&lt;/EndNote&gt;</w:instrText>
      </w:r>
      <w:r w:rsidR="001D44B2" w:rsidRPr="00F45A24">
        <w:fldChar w:fldCharType="separate"/>
      </w:r>
      <w:r w:rsidR="001712AB" w:rsidRPr="00F45A24">
        <w:rPr>
          <w:vertAlign w:val="superscript"/>
        </w:rPr>
        <w:t>9</w:t>
      </w:r>
      <w:r w:rsidR="001D44B2" w:rsidRPr="00C04287">
        <w:fldChar w:fldCharType="end"/>
      </w:r>
      <w:r w:rsidR="00B07D02" w:rsidRPr="00C04287">
        <w:t xml:space="preserve">), </w:t>
      </w:r>
      <w:r w:rsidR="00B07D02" w:rsidRPr="00C04287">
        <w:rPr>
          <w:i/>
          <w:iCs/>
        </w:rPr>
        <w:t>in</w:t>
      </w:r>
      <w:r w:rsidR="001A192A" w:rsidRPr="005E5484">
        <w:rPr>
          <w:i/>
          <w:iCs/>
        </w:rPr>
        <w:t xml:space="preserve"> </w:t>
      </w:r>
      <w:r w:rsidR="00B07D02" w:rsidRPr="005E5484">
        <w:rPr>
          <w:i/>
          <w:iCs/>
        </w:rPr>
        <w:t>vitro</w:t>
      </w:r>
      <w:r w:rsidR="00B07D02" w:rsidRPr="00E758A0">
        <w:t xml:space="preserve"> cultures</w:t>
      </w:r>
      <w:r w:rsidR="001D44B2" w:rsidRPr="00C04287">
        <w:fldChar w:fldCharType="begin"/>
      </w:r>
      <w:r w:rsidR="00F3365B" w:rsidRPr="00B2090B">
        <w:instrText xml:space="preserve"> ADDIN EN.CITE &lt;EndNote&gt;&lt;Cite&gt;&lt;Author&gt;Nikolic&lt;/Author&gt;&lt;Year&gt;2018&lt;/Year&gt;&lt;RecNum&gt;1860&lt;/RecNum&gt;&lt;DisplayText&gt;&lt;style face="superscript"&gt;10&lt;/style&gt;&lt;/DisplayText&gt;&lt;record&gt;&lt;rec-number&gt;10&lt;/rec-number&gt;&lt;foreign-keys&gt;&lt;key app="EN" db-id="vtrrf5pvbpwedxer09pvassaa0wwrp9wd0ar" timestamp="1627431462"&gt;10&lt;/key&gt;&lt;/foreign-keys&gt;&lt;ref-type name="Journal Article"&gt;17&lt;/ref-type&gt;&lt;contributors&gt;&lt;authors&gt;&lt;author&gt;Nikolic, M.&lt;/author&gt;&lt;author&gt;Sustersic, T.&lt;/author&gt;&lt;author&gt;Filipovic, N.&lt;/author&gt;&lt;/authors&gt;&lt;/contributors&gt;&lt;auth-address&gt;Faculty of Engineering, University of Kragujevac, Kragujevac, Serbia.&amp;#xD;Steinbeis Advanced Risk Technologies Institute doo Kragujevac, Kragujevac, Serbia.&amp;#xD;Bioengineering Research and Development Center, Kragujevac, Serbia.&lt;/auth-address&gt;&lt;titles&gt;&lt;title&gt;In vitro Models and On-Chip Systems: Biomaterial Interaction Studies With Tissues Generated Using Lung Epithelial and Liver Metabolic Cell Lines&lt;/title&gt;&lt;secondary-title&gt;Frontiers in Bioengineering and Biotechnology&lt;/secondary-title&gt;&lt;/titles&gt;&lt;periodical&gt;&lt;full-title&gt;Frontiers in Bioengineering and Biotechnology&lt;/full-title&gt;&lt;/periodical&gt;&lt;pages&gt;120&lt;/pages&gt;&lt;volume&gt;6&lt;/volume&gt;&lt;edition&gt;2018/09/21&lt;/edition&gt;&lt;keywords&gt;&lt;keyword&gt;Calu-3&lt;/keyword&gt;&lt;keyword&gt;HepG2&lt;/keyword&gt;&lt;keyword&gt;epithelial barrier&lt;/keyword&gt;&lt;keyword&gt;in vitro models&lt;/keyword&gt;&lt;keyword&gt;organ-on-a-chip&lt;/keyword&gt;&lt;keyword&gt;toxicology&lt;/keyword&gt;&lt;/keywords&gt;&lt;dates&gt;&lt;year&gt;2018&lt;/year&gt;&lt;/dates&gt;&lt;isbn&gt;2296-4185 (Print)&amp;#xD;2296-4185 (Linking)&lt;/isbn&gt;&lt;accession-num&gt;30234106&lt;/accession-num&gt;&lt;urls&gt;&lt;related-urls&gt;&lt;url&gt;https://www.ncbi.nlm.nih.gov/pubmed/30234106&lt;/url&gt;&lt;/related-urls&gt;&lt;/urls&gt;&lt;custom2&gt;PMC6129577&lt;/custom2&gt;&lt;electronic-resource-num&gt;10.3389/fbioe.2018.00120&lt;/electronic-resource-num&gt;&lt;/record&gt;&lt;/Cite&gt;&lt;/EndNote&gt;</w:instrText>
      </w:r>
      <w:r w:rsidR="001D44B2" w:rsidRPr="00F45A24">
        <w:fldChar w:fldCharType="separate"/>
      </w:r>
      <w:r w:rsidR="001712AB" w:rsidRPr="00F45A24">
        <w:rPr>
          <w:vertAlign w:val="superscript"/>
        </w:rPr>
        <w:t>10</w:t>
      </w:r>
      <w:r w:rsidR="001D44B2" w:rsidRPr="00C04287">
        <w:fldChar w:fldCharType="end"/>
      </w:r>
      <w:r w:rsidR="00645AAA" w:rsidRPr="00C04287">
        <w:t>,</w:t>
      </w:r>
      <w:r w:rsidR="00B07D02" w:rsidRPr="00C04287">
        <w:t xml:space="preserve"> and </w:t>
      </w:r>
      <w:r w:rsidR="00B07D02" w:rsidRPr="005E5484">
        <w:rPr>
          <w:i/>
          <w:iCs/>
        </w:rPr>
        <w:t>ex</w:t>
      </w:r>
      <w:r w:rsidR="001A192A" w:rsidRPr="005E5484">
        <w:rPr>
          <w:i/>
          <w:iCs/>
        </w:rPr>
        <w:t xml:space="preserve"> </w:t>
      </w:r>
      <w:r w:rsidR="00B07D02" w:rsidRPr="00E758A0">
        <w:rPr>
          <w:i/>
          <w:iCs/>
        </w:rPr>
        <w:t>vivo</w:t>
      </w:r>
      <w:r w:rsidR="001D44B2" w:rsidRPr="00C04287">
        <w:fldChar w:fldCharType="begin">
          <w:fldData xml:space="preserve">PEVuZE5vdGU+PENpdGU+PEF1dGhvcj5DbGFyazwvQXV0aG9yPjxZZWFyPjIwMTY8L1llYXI+PFJl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</w:fldData>
        </w:fldChar>
      </w:r>
      <w:r w:rsidR="00F3365B" w:rsidRPr="00B2090B">
        <w:instrText xml:space="preserve"> ADDIN EN.CITE </w:instrText>
      </w:r>
      <w:r w:rsidR="00F3365B" w:rsidRPr="00F45A24">
        <w:fldChar w:fldCharType="begin">
          <w:fldData xml:space="preserve">PEVuZE5vdGU+PENpdGU+PEF1dGhvcj5DbGFyazwvQXV0aG9yPjxZZWFyPjIwMTY8L1llYXI+PFJl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1,12</w:t>
      </w:r>
      <w:r w:rsidR="001D44B2" w:rsidRPr="00C04287">
        <w:fldChar w:fldCharType="end"/>
      </w:r>
      <w:r w:rsidR="0097494C" w:rsidRPr="00C04287">
        <w:t xml:space="preserve"> </w:t>
      </w:r>
      <w:r w:rsidR="00B07D02" w:rsidRPr="00C04287">
        <w:t>models.</w:t>
      </w:r>
      <w:r w:rsidR="00D65BBC">
        <w:t xml:space="preserve"> </w:t>
      </w:r>
      <w:r w:rsidR="00B07D02" w:rsidRPr="00C04287">
        <w:t>Animal-based approaches are extensively used to study chronic liver diseases</w:t>
      </w:r>
      <w:r w:rsidR="00D0648A" w:rsidRPr="00AF7DB3">
        <w:t>,</w:t>
      </w:r>
      <w:r w:rsidR="00B07D02" w:rsidRPr="00B2090B">
        <w:t xml:space="preserve"> including HCC</w:t>
      </w:r>
      <w:r w:rsidR="00D0648A" w:rsidRPr="00B2090B">
        <w:t>;</w:t>
      </w:r>
      <w:r w:rsidR="00B07D02" w:rsidRPr="00B2090B">
        <w:t xml:space="preserve"> however, the genetic variability, high running costs, and the di</w:t>
      </w:r>
      <w:r w:rsidR="00D0648A" w:rsidRPr="00B2090B">
        <w:t>fferen</w:t>
      </w:r>
      <w:r w:rsidR="00B07D02" w:rsidRPr="00B2090B">
        <w:t>t immune system between species are among the main limitations for applying such models</w:t>
      </w:r>
      <w:r w:rsidR="001D44B2" w:rsidRPr="00C04287">
        <w:fldChar w:fldCharType="begin"/>
      </w:r>
      <w:r w:rsidR="00F3365B" w:rsidRPr="00B2090B">
        <w:instrText xml:space="preserve"> ADDIN EN.CITE &lt;EndNote&gt;&lt;Cite&gt;&lt;Author&gt;Brown&lt;/Author&gt;&lt;Year&gt;2018&lt;/Year&gt;&lt;RecNum&gt;1431&lt;/RecNum&gt;&lt;DisplayText&gt;&lt;style face="superscript"&gt;9&lt;/style&gt;&lt;/DisplayText&gt;&lt;record&gt;&lt;rec-number&gt;9&lt;/rec-number&gt;&lt;foreign-keys&gt;&lt;key app="EN" db-id="vtrrf5pvbpwedxer09pvassaa0wwrp9wd0ar" timestamp="1627431462"&gt;9&lt;/key&gt;&lt;/foreign-keys&gt;&lt;ref-type name="Journal Article"&gt;17&lt;/ref-type&gt;&lt;contributors&gt;&lt;authors&gt;&lt;author&gt;Brown, Z. J.&lt;/author&gt;&lt;author&gt;Heinrich, B.&lt;/author&gt;&lt;author&gt;Greten, T. F.&lt;/author&gt;&lt;/authors&gt;&lt;/contributors&gt;&lt;auth-address&gt;Gastrointestinal Malignancy Section, Thoracic and Gastrointestinal Oncology Branch, Center for Cancer Research, National Cancer Institute, National Institutes of Health, Bethesda, MD, USA.&amp;#xD;Gastrointestinal Malignancy Section, Thoracic and Gastrointestinal Oncology Branch, Center for Cancer Research, National Cancer Institute, National Institutes of Health, Bethesda, MD, USA. tim.greten@nih.gov.&lt;/auth-address&gt;&lt;titles&gt;&lt;title&gt;Mouse models of hepatocellular carcinoma: an overview and highlights for immunotherapy research&lt;/title&gt;&lt;secondary-title&gt;Nature Reviews Gastroenterology and Hepatology&lt;/secondary-title&gt;&lt;alt-title&gt;Nature reviews. Gastroenterology &amp;amp; hepatology&lt;/alt-title&gt;&lt;/titles&gt;&lt;periodical&gt;&lt;full-title&gt;Nature Reviews Gastroenterology and Hepatology&lt;/full-title&gt;&lt;abbr-1&gt;Nature reviews. Gastroenterology &amp;amp; hepatology&lt;/abbr-1&gt;&lt;/periodical&gt;&lt;alt-periodical&gt;&lt;full-title&gt;Nature Reviews Gastroenterology and Hepatology&lt;/full-title&gt;&lt;abbr-1&gt;Nature reviews. Gastroenterology &amp;amp; hepatology&lt;/abbr-1&gt;&lt;/alt-periodical&gt;&lt;pages&gt;536-554&lt;/pages&gt;&lt;volume&gt;15&lt;/volume&gt;&lt;number&gt;9&lt;/number&gt;&lt;dates&gt;&lt;year&gt;2018&lt;/year&gt;&lt;pub-dates&gt;&lt;date&gt;Sep&lt;/date&gt;&lt;/pub-dates&gt;&lt;/dates&gt;&lt;isbn&gt;1759-5053 (Electronic)&amp;#xD;1759-5045 (Linking)&lt;/isbn&gt;&lt;accession-num&gt;29904153&lt;/accession-num&gt;&lt;urls&gt;&lt;related-urls&gt;&lt;url&gt;http://www.ncbi.nlm.nih.gov/pubmed/29904153&lt;/url&gt;&lt;/related-urls&gt;&lt;/urls&gt;&lt;electronic-resource-num&gt;10.1038/s41575-018-0033-6&lt;/electronic-resource-num&gt;&lt;/record&gt;&lt;/Cite&gt;&lt;/EndNote&gt;</w:instrText>
      </w:r>
      <w:r w:rsidR="001D44B2" w:rsidRPr="00F45A24">
        <w:fldChar w:fldCharType="separate"/>
      </w:r>
      <w:r w:rsidR="001712AB" w:rsidRPr="00F45A24">
        <w:rPr>
          <w:vertAlign w:val="superscript"/>
        </w:rPr>
        <w:t>9</w:t>
      </w:r>
      <w:r w:rsidR="001D44B2" w:rsidRPr="00C04287">
        <w:fldChar w:fldCharType="end"/>
      </w:r>
      <w:r w:rsidR="00B07D02" w:rsidRPr="00C04287">
        <w:t xml:space="preserve">. While some </w:t>
      </w:r>
      <w:r w:rsidR="00B07D02" w:rsidRPr="00C04287">
        <w:rPr>
          <w:i/>
          <w:iCs/>
        </w:rPr>
        <w:t>ex</w:t>
      </w:r>
      <w:r w:rsidR="00D0648A" w:rsidRPr="005E5484">
        <w:rPr>
          <w:i/>
          <w:iCs/>
        </w:rPr>
        <w:t xml:space="preserve"> </w:t>
      </w:r>
      <w:r w:rsidR="00B07D02" w:rsidRPr="005E5484">
        <w:rPr>
          <w:i/>
          <w:iCs/>
        </w:rPr>
        <w:t>vivo</w:t>
      </w:r>
      <w:r w:rsidR="00B07D02" w:rsidRPr="00E758A0">
        <w:t xml:space="preserve"> models provide </w:t>
      </w:r>
      <w:r w:rsidR="00AF1033" w:rsidRPr="00E758A0">
        <w:t>a</w:t>
      </w:r>
      <w:r w:rsidR="00D0648A" w:rsidRPr="003F59B9">
        <w:t>n excellent</w:t>
      </w:r>
      <w:r w:rsidR="00B07D02" w:rsidRPr="00AF7DB3">
        <w:t xml:space="preserve"> tool </w:t>
      </w:r>
      <w:r w:rsidR="00D0648A" w:rsidRPr="00B2090B">
        <w:t>for focusing</w:t>
      </w:r>
      <w:r w:rsidR="00B07D02" w:rsidRPr="00B2090B">
        <w:t xml:space="preserve"> on human tissues compared to other </w:t>
      </w:r>
      <w:r w:rsidR="00B07D02" w:rsidRPr="00B2090B">
        <w:rPr>
          <w:i/>
          <w:iCs/>
        </w:rPr>
        <w:t>in</w:t>
      </w:r>
      <w:r w:rsidR="00D0648A" w:rsidRPr="00B2090B">
        <w:rPr>
          <w:i/>
          <w:iCs/>
        </w:rPr>
        <w:t xml:space="preserve"> </w:t>
      </w:r>
      <w:r w:rsidR="00B07D02" w:rsidRPr="00B2090B">
        <w:rPr>
          <w:i/>
          <w:iCs/>
        </w:rPr>
        <w:t>vitro</w:t>
      </w:r>
      <w:r w:rsidR="00B07D02" w:rsidRPr="00B2090B">
        <w:t xml:space="preserve"> cell line models, tissue availability and the limited experimental time course obstruct their </w:t>
      </w:r>
      <w:r w:rsidR="00410B61" w:rsidRPr="00B2090B">
        <w:t>utili</w:t>
      </w:r>
      <w:r w:rsidR="00645AAA" w:rsidRPr="00B2090B">
        <w:t>z</w:t>
      </w:r>
      <w:r w:rsidR="00410B61" w:rsidRPr="00B2090B">
        <w:t>ation</w:t>
      </w:r>
      <w:r w:rsidR="00B07D02" w:rsidRPr="00B2090B">
        <w:t xml:space="preserve"> on a large scale.</w:t>
      </w:r>
    </w:p>
    <w:p w14:paraId="437F54A7" w14:textId="77777777" w:rsidR="00D0648A" w:rsidRPr="00B2090B" w:rsidRDefault="00D0648A" w:rsidP="00AF748D">
      <w:pPr>
        <w:tabs>
          <w:tab w:val="left" w:pos="7980"/>
        </w:tabs>
      </w:pPr>
    </w:p>
    <w:p w14:paraId="78EC1C9D" w14:textId="0DC66DB6" w:rsidR="00D0648A" w:rsidRPr="00C04287" w:rsidRDefault="00B07D02" w:rsidP="00AF748D">
      <w:pPr>
        <w:tabs>
          <w:tab w:val="left" w:pos="7980"/>
        </w:tabs>
      </w:pPr>
      <w:r w:rsidRPr="00B2090B">
        <w:t xml:space="preserve">On the other hand, </w:t>
      </w:r>
      <w:r w:rsidR="002B4649" w:rsidRPr="00B2090B">
        <w:t xml:space="preserve">the </w:t>
      </w:r>
      <w:r w:rsidRPr="00B2090B">
        <w:rPr>
          <w:i/>
          <w:iCs/>
        </w:rPr>
        <w:t>in</w:t>
      </w:r>
      <w:r w:rsidR="00D0648A" w:rsidRPr="00B2090B">
        <w:rPr>
          <w:i/>
          <w:iCs/>
        </w:rPr>
        <w:t xml:space="preserve"> </w:t>
      </w:r>
      <w:r w:rsidRPr="00B2090B">
        <w:rPr>
          <w:i/>
          <w:iCs/>
        </w:rPr>
        <w:t>vitro</w:t>
      </w:r>
      <w:r w:rsidRPr="00B2090B">
        <w:t xml:space="preserve"> cell line models remain a good option for scientists working with limited resources</w:t>
      </w:r>
      <w:r w:rsidR="00F37941" w:rsidRPr="00B2090B">
        <w:t>,</w:t>
      </w:r>
      <w:r w:rsidRPr="00B2090B">
        <w:t xml:space="preserve"> with </w:t>
      </w:r>
      <w:r w:rsidR="00F37941" w:rsidRPr="00B2090B">
        <w:t xml:space="preserve">a lesser </w:t>
      </w:r>
      <w:r w:rsidRPr="00B2090B">
        <w:t xml:space="preserve">need to have </w:t>
      </w:r>
      <w:r w:rsidR="00F26D2F" w:rsidRPr="00B2090B">
        <w:t xml:space="preserve">a </w:t>
      </w:r>
      <w:r w:rsidRPr="00B2090B">
        <w:t>constant supply of fresh human tissues</w:t>
      </w:r>
      <w:r w:rsidR="001D44B2" w:rsidRPr="00C04287">
        <w:fldChar w:fldCharType="begin"/>
      </w:r>
      <w:r w:rsidR="00F3365B" w:rsidRPr="00B2090B">
        <w:instrText xml:space="preserve"> ADDIN EN.CITE &lt;EndNote&gt;&lt;Cite&gt;&lt;Author&gt;Nikolic&lt;/Author&gt;&lt;Year&gt;2018&lt;/Year&gt;&lt;RecNum&gt;1860&lt;/RecNum&gt;&lt;DisplayText&gt;&lt;style face="superscript"&gt;10&lt;/style&gt;&lt;/DisplayText&gt;&lt;record&gt;&lt;rec-number&gt;10&lt;/rec-number&gt;&lt;foreign-keys&gt;&lt;key app="EN" db-id="vtrrf5pvbpwedxer09pvassaa0wwrp9wd0ar" timestamp="1627431462"&gt;10&lt;/key&gt;&lt;/foreign-keys&gt;&lt;ref-type name="Journal Article"&gt;17&lt;/ref-type&gt;&lt;contributors&gt;&lt;authors&gt;&lt;author&gt;Nikolic, M.&lt;/author&gt;&lt;author&gt;Sustersic, T.&lt;/author&gt;&lt;author&gt;Filipovic, N.&lt;/author&gt;&lt;/authors&gt;&lt;/contributors&gt;&lt;auth-address&gt;Faculty of Engineering, University of Kragujevac, Kragujevac, Serbia.&amp;#xD;Steinbeis Advanced Risk Technologies Institute doo Kragujevac, Kragujevac, Serbia.&amp;#xD;Bioengineering Research and Development Center, Kragujevac, Serbia.&lt;/auth-address&gt;&lt;titles&gt;&lt;title&gt;In vitro Models and On-Chip Systems: Biomaterial Interaction Studies With Tissues Generated Using Lung Epithelial and Liver Metabolic Cell Lines&lt;/title&gt;&lt;secondary-title&gt;Frontiers in Bioengineering and Biotechnology&lt;/secondary-title&gt;&lt;/titles&gt;&lt;periodical&gt;&lt;full-title&gt;Frontiers in Bioengineering and Biotechnology&lt;/full-title&gt;&lt;/periodical&gt;&lt;pages&gt;120&lt;/pages&gt;&lt;volume&gt;6&lt;/volume&gt;&lt;edition&gt;2018/09/21&lt;/edition&gt;&lt;keywords&gt;&lt;keyword&gt;Calu-3&lt;/keyword&gt;&lt;keyword&gt;HepG2&lt;/keyword&gt;&lt;keyword&gt;epithelial barrier&lt;/keyword&gt;&lt;keyword&gt;in vitro models&lt;/keyword&gt;&lt;keyword&gt;organ-on-a-chip&lt;/keyword&gt;&lt;keyword&gt;toxicology&lt;/keyword&gt;&lt;/keywords&gt;&lt;dates&gt;&lt;year&gt;2018&lt;/year&gt;&lt;/dates&gt;&lt;isbn&gt;2296-4185 (Print)&amp;#xD;2296-4185 (Linking)&lt;/isbn&gt;&lt;accession-num&gt;30234106&lt;/accession-num&gt;&lt;urls&gt;&lt;related-urls&gt;&lt;url&gt;https://www.ncbi.nlm.nih.gov/pubmed/30234106&lt;/url&gt;&lt;/related-urls&gt;&lt;/urls&gt;&lt;custom2&gt;PMC6129577&lt;/custom2&gt;&lt;electronic-resource-num&gt;10.3389/fbioe.2018.00120&lt;/electronic-resource-num&gt;&lt;/record&gt;&lt;/Cite&gt;&lt;/EndNote&gt;</w:instrText>
      </w:r>
      <w:r w:rsidR="001D44B2" w:rsidRPr="00F45A24">
        <w:fldChar w:fldCharType="separate"/>
      </w:r>
      <w:r w:rsidR="001712AB" w:rsidRPr="00F45A24">
        <w:rPr>
          <w:vertAlign w:val="superscript"/>
        </w:rPr>
        <w:t>10</w:t>
      </w:r>
      <w:r w:rsidR="001D44B2" w:rsidRPr="00C04287">
        <w:fldChar w:fldCharType="end"/>
      </w:r>
      <w:r w:rsidRPr="00C04287">
        <w:t xml:space="preserve">. </w:t>
      </w:r>
      <w:r w:rsidR="00FD0CE0" w:rsidRPr="00C04287">
        <w:t xml:space="preserve">These models also provide a tool </w:t>
      </w:r>
      <w:r w:rsidR="00917F14" w:rsidRPr="00AF7DB3">
        <w:t>that</w:t>
      </w:r>
      <w:r w:rsidR="00FD0CE0" w:rsidRPr="00B2090B">
        <w:t xml:space="preserve"> can be used as a first screen to help with target validation of drug selection before proceeding to more complex </w:t>
      </w:r>
      <w:r w:rsidR="00FD0CE0" w:rsidRPr="00F45A24">
        <w:rPr>
          <w:i/>
          <w:iCs/>
        </w:rPr>
        <w:t>in</w:t>
      </w:r>
      <w:r w:rsidR="00E758A0" w:rsidRPr="00F45A24">
        <w:rPr>
          <w:i/>
          <w:iCs/>
        </w:rPr>
        <w:t xml:space="preserve"> </w:t>
      </w:r>
      <w:r w:rsidR="00FD0CE0" w:rsidRPr="00F45A24">
        <w:rPr>
          <w:i/>
          <w:iCs/>
        </w:rPr>
        <w:t>vivo</w:t>
      </w:r>
      <w:r w:rsidR="00FD0CE0" w:rsidRPr="00E758A0">
        <w:t xml:space="preserve"> models. </w:t>
      </w:r>
      <w:r w:rsidR="00F37941" w:rsidRPr="00E758A0">
        <w:t xml:space="preserve">The </w:t>
      </w:r>
      <w:r w:rsidRPr="003F59B9">
        <w:t xml:space="preserve">recent modification of the traditional 2D monolayer cultures into 3D cultures </w:t>
      </w:r>
      <w:r w:rsidR="00F37941" w:rsidRPr="00AF7DB3">
        <w:t>h</w:t>
      </w:r>
      <w:r w:rsidR="004841D2" w:rsidRPr="00B2090B">
        <w:t>as</w:t>
      </w:r>
      <w:r w:rsidR="00F37941" w:rsidRPr="00B2090B">
        <w:t xml:space="preserve"> </w:t>
      </w:r>
      <w:r w:rsidRPr="00B2090B">
        <w:t xml:space="preserve">improved the efficacy of these </w:t>
      </w:r>
      <w:r w:rsidRPr="00B2090B">
        <w:rPr>
          <w:i/>
          <w:iCs/>
        </w:rPr>
        <w:t>in</w:t>
      </w:r>
      <w:r w:rsidR="00D0648A" w:rsidRPr="00B2090B">
        <w:rPr>
          <w:i/>
          <w:iCs/>
        </w:rPr>
        <w:t xml:space="preserve"> </w:t>
      </w:r>
      <w:r w:rsidRPr="00B2090B">
        <w:rPr>
          <w:i/>
          <w:iCs/>
        </w:rPr>
        <w:t>vitro</w:t>
      </w:r>
      <w:r w:rsidRPr="00B2090B">
        <w:t xml:space="preserve"> models</w:t>
      </w:r>
      <w:r w:rsidR="001D44B2" w:rsidRPr="00C04287">
        <w:fldChar w:fldCharType="begin">
          <w:fldData xml:space="preserve">PEVuZE5vdGU+PENpdGU+PEF1dGhvcj5CcmFzc2FyZC1Kb2xsaXZlPC9BdXRob3I+PFllYXI+MjAy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</w:fldData>
        </w:fldChar>
      </w:r>
      <w:r w:rsidR="00F3365B" w:rsidRPr="00B2090B">
        <w:instrText xml:space="preserve"> ADDIN EN.CITE </w:instrText>
      </w:r>
      <w:r w:rsidR="00F3365B" w:rsidRPr="00F45A24">
        <w:fldChar w:fldCharType="begin">
          <w:fldData xml:space="preserve">PEVuZE5vdGU+PENpdGU+PEF1dGhvcj5CcmFzc2FyZC1Kb2xsaXZlPC9BdXRob3I+PFllYXI+MjAy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3,14</w:t>
      </w:r>
      <w:r w:rsidR="001D44B2" w:rsidRPr="00C04287">
        <w:fldChar w:fldCharType="end"/>
      </w:r>
      <w:r w:rsidRPr="00C04287">
        <w:t>.</w:t>
      </w:r>
    </w:p>
    <w:p w14:paraId="258A0708" w14:textId="106B8988" w:rsidR="00B07D02" w:rsidRPr="005E5484" w:rsidRDefault="00B07D02" w:rsidP="00AF748D">
      <w:pPr>
        <w:tabs>
          <w:tab w:val="left" w:pos="7980"/>
        </w:tabs>
      </w:pPr>
    </w:p>
    <w:p w14:paraId="3B3C8E88" w14:textId="3593D028" w:rsidR="00B07D02" w:rsidRPr="00C04287" w:rsidRDefault="00B07D02" w:rsidP="00AF748D">
      <w:pPr>
        <w:tabs>
          <w:tab w:val="left" w:pos="7980"/>
        </w:tabs>
      </w:pPr>
      <w:r w:rsidRPr="00E758A0">
        <w:t xml:space="preserve">3D </w:t>
      </w:r>
      <w:r w:rsidRPr="00E758A0">
        <w:rPr>
          <w:i/>
          <w:iCs/>
        </w:rPr>
        <w:t>in</w:t>
      </w:r>
      <w:r w:rsidR="001921AE" w:rsidRPr="00E758A0">
        <w:rPr>
          <w:i/>
          <w:iCs/>
        </w:rPr>
        <w:t xml:space="preserve"> </w:t>
      </w:r>
      <w:r w:rsidRPr="003F59B9">
        <w:rPr>
          <w:i/>
          <w:iCs/>
        </w:rPr>
        <w:t>vitro</w:t>
      </w:r>
      <w:r w:rsidRPr="00AF7DB3">
        <w:t xml:space="preserve"> model</w:t>
      </w:r>
      <w:r w:rsidR="00E758A0">
        <w:t>s</w:t>
      </w:r>
      <w:r w:rsidR="00F37941" w:rsidRPr="00E758A0">
        <w:t xml:space="preserve"> can</w:t>
      </w:r>
      <w:r w:rsidRPr="00E758A0">
        <w:t xml:space="preserve"> recapitulate </w:t>
      </w:r>
      <w:r w:rsidR="001921AE" w:rsidRPr="00E758A0">
        <w:t>critical</w:t>
      </w:r>
      <w:r w:rsidRPr="003F59B9">
        <w:t xml:space="preserve"> features seen in human normal and pathological conditions. Under physiological conditions, signal transduction is initiated through cellular crosstalk and interaction with other con</w:t>
      </w:r>
      <w:r w:rsidRPr="00AF7DB3">
        <w:t>nective tissue molecules, namely</w:t>
      </w:r>
      <w:r w:rsidR="00E758A0">
        <w:t>,</w:t>
      </w:r>
      <w:r w:rsidRPr="00E758A0">
        <w:t xml:space="preserve"> the extracellular matrix (ECM) proteins, forming a 3D interaction network</w:t>
      </w:r>
      <w:r w:rsidR="001D44B2" w:rsidRPr="00C04287">
        <w:fldChar w:fldCharType="begin">
          <w:fldData xml:space="preserve">PEVuZE5vdGU+PENpdGU+PEF1dGhvcj5LbGVpbm1hbjwvQXV0aG9yPjxZZWFyPjIwMDM8L1llYXI+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</w:fldData>
        </w:fldChar>
      </w:r>
      <w:r w:rsidR="00F3365B" w:rsidRPr="00B2090B">
        <w:instrText xml:space="preserve"> ADDIN EN.CITE </w:instrText>
      </w:r>
      <w:r w:rsidR="00F3365B" w:rsidRPr="00F45A24">
        <w:fldChar w:fldCharType="begin">
          <w:fldData xml:space="preserve">PEVuZE5vdGU+PENpdGU+PEF1dGhvcj5LbGVpbm1hbjwvQXV0aG9yPjxZZWFyPjIwMDM8L1llYXI+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5,16</w:t>
      </w:r>
      <w:r w:rsidR="001D44B2" w:rsidRPr="00C04287">
        <w:fldChar w:fldCharType="end"/>
      </w:r>
      <w:r w:rsidRPr="00C04287">
        <w:t xml:space="preserve">. </w:t>
      </w:r>
      <w:r w:rsidR="00645AAA" w:rsidRPr="00C04287">
        <w:t>The tumor evolves in a 3D spherical form during malignant transformation</w:t>
      </w:r>
      <w:r w:rsidR="00F37941" w:rsidRPr="00AF7DB3">
        <w:t xml:space="preserve">, </w:t>
      </w:r>
      <w:r w:rsidRPr="00B2090B">
        <w:t>for which oxygen and nutrients are readily abundant in non-tumor/tumor interphase</w:t>
      </w:r>
      <w:r w:rsidR="001921AE" w:rsidRPr="00B2090B">
        <w:t>. At the same time,</w:t>
      </w:r>
      <w:r w:rsidRPr="00B2090B">
        <w:t xml:space="preserve"> hypoxic conditions predominate at the tumor core. This heterogeneity in nutrient availability results in </w:t>
      </w:r>
      <w:r w:rsidR="00374301" w:rsidRPr="00B2090B">
        <w:t xml:space="preserve">the </w:t>
      </w:r>
      <w:r w:rsidRPr="00B2090B">
        <w:t xml:space="preserve">activation of spatially distinct signaling and metabolic pathways that regulate </w:t>
      </w:r>
      <w:r w:rsidR="001D4DAB" w:rsidRPr="00B2090B">
        <w:t>tumori</w:t>
      </w:r>
      <w:r w:rsidRPr="00B2090B">
        <w:t>genesis. These conditions are poorly recapitulated in the conventional 2D monolayer cultures</w:t>
      </w:r>
      <w:r w:rsidR="001D44B2" w:rsidRPr="00C04287">
        <w:fldChar w:fldCharType="begin"/>
      </w:r>
      <w:r w:rsidR="00F3365B" w:rsidRPr="00B2090B">
        <w:instrText xml:space="preserve"> ADDIN EN.CITE &lt;EndNote&gt;&lt;Cite&gt;&lt;Author&gt;Pampaloni&lt;/Author&gt;&lt;Year&gt;2007&lt;/Year&gt;&lt;RecNum&gt;1831&lt;/RecNum&gt;&lt;DisplayText&gt;&lt;style face="superscript"&gt;14&lt;/style&gt;&lt;/DisplayText&gt;&lt;record&gt;&lt;rec-number&gt;14&lt;/rec-number&gt;&lt;foreign-keys&gt;&lt;key app="EN" db-id="vtrrf5pvbpwedxer09pvassaa0wwrp9wd0ar" timestamp="1627431462"&gt;14&lt;/key&gt;&lt;/foreign-keys&gt;&lt;ref-type name="Journal Article"&gt;17&lt;/ref-type&gt;&lt;contributors&gt;&lt;authors&gt;&lt;author&gt;Pampaloni, F.&lt;/author&gt;&lt;author&gt;Reynaud, E. G.&lt;/author&gt;&lt;author&gt;Stelzer, E. H.&lt;/author&gt;&lt;/authors&gt;&lt;/contributors&gt;&lt;auth-address&gt;Francesco Pampaloni, Emmanuel G. Reynaud and Ernst H. K. Stelzer are at the Cell Biology and Biophysics Unit, European Molecular Biology Laboratory, Meyerhofstrasse 1, D-69117 Heidelberg, Germany.&lt;/auth-address&gt;&lt;titles&gt;&lt;title&gt;The third dimension bridges the gap between cell culture and live tissue&lt;/title&gt;&lt;secondary-title&gt;Nature Reviews Molecular Cell Biology&lt;/secondary-title&gt;&lt;/titles&gt;&lt;periodical&gt;&lt;full-title&gt;Nature Reviews Molecular Cell Biology&lt;/full-title&gt;&lt;/periodical&gt;&lt;pages&gt;839-45&lt;/pages&gt;&lt;volume&gt;8&lt;/volume&gt;&lt;number&gt;10&lt;/number&gt;&lt;edition&gt;2007/08/09&lt;/edition&gt;&lt;keywords&gt;&lt;keyword&gt;Animals&lt;/keyword&gt;&lt;keyword&gt;Cell Adhesion/physiology&lt;/keyword&gt;&lt;keyword&gt;Cell Culture Techniques&lt;/keyword&gt;&lt;keyword&gt;Cell Movement/physiology&lt;/keyword&gt;&lt;keyword&gt;Humans&lt;/keyword&gt;&lt;keyword&gt;*Tissue Culture Techniques&lt;/keyword&gt;&lt;/keywords&gt;&lt;dates&gt;&lt;year&gt;2007&lt;/year&gt;&lt;pub-dates&gt;&lt;date&gt;Oct&lt;/date&gt;&lt;/pub-dates&gt;&lt;/dates&gt;&lt;isbn&gt;1471-0080 (Electronic)&amp;#xD;1471-0072 (Linking)&lt;/isbn&gt;&lt;accession-num&gt;17684528&lt;/accession-num&gt;&lt;urls&gt;&lt;related-urls&gt;&lt;url&gt;https://www.ncbi.nlm.nih.gov/pubmed/17684528&lt;/url&gt;&lt;/related-urls&gt;&lt;/urls&gt;&lt;electronic-resource-num&gt;10.1038/nrm2236&lt;/electronic-resource-num&gt;&lt;/record&gt;&lt;/Cite&gt;&lt;/EndNote&gt;</w:instrText>
      </w:r>
      <w:r w:rsidR="001D44B2" w:rsidRPr="00F45A24">
        <w:fldChar w:fldCharType="separate"/>
      </w:r>
      <w:r w:rsidR="001712AB" w:rsidRPr="00F45A24">
        <w:rPr>
          <w:vertAlign w:val="superscript"/>
        </w:rPr>
        <w:t>14</w:t>
      </w:r>
      <w:r w:rsidR="001D44B2" w:rsidRPr="00C04287">
        <w:fldChar w:fldCharType="end"/>
      </w:r>
      <w:r w:rsidR="001456B2" w:rsidRPr="00C04287">
        <w:t>,</w:t>
      </w:r>
      <w:r w:rsidRPr="00C04287">
        <w:t xml:space="preserve"> in which cells </w:t>
      </w:r>
      <w:r w:rsidRPr="005E5484">
        <w:t xml:space="preserve">grow on </w:t>
      </w:r>
      <w:r w:rsidR="001D4DAB" w:rsidRPr="005E5484">
        <w:t xml:space="preserve">stiff culture </w:t>
      </w:r>
      <w:r w:rsidRPr="00E758A0">
        <w:t>plastic in a physiologically</w:t>
      </w:r>
      <w:r w:rsidR="004841D2" w:rsidRPr="00AF7DB3">
        <w:t xml:space="preserve"> </w:t>
      </w:r>
      <w:r w:rsidRPr="00B2090B">
        <w:t xml:space="preserve">irrelevant fashion. Cancer cells also communicate with other non-parenchymal cells, </w:t>
      </w:r>
      <w:r w:rsidR="001456B2" w:rsidRPr="00B2090B">
        <w:t>the primary source of ECM, growth,</w:t>
      </w:r>
      <w:r w:rsidRPr="00B2090B">
        <w:t xml:space="preserve"> and invasion signaling within the tumor microenvironment. Unlike 2D cultures, 3D </w:t>
      </w:r>
      <w:r w:rsidRPr="00B2090B">
        <w:rPr>
          <w:i/>
          <w:iCs/>
        </w:rPr>
        <w:t>in</w:t>
      </w:r>
      <w:r w:rsidR="006A7C78" w:rsidRPr="00B2090B">
        <w:rPr>
          <w:i/>
          <w:iCs/>
        </w:rPr>
        <w:t xml:space="preserve"> </w:t>
      </w:r>
      <w:r w:rsidRPr="00B2090B">
        <w:rPr>
          <w:i/>
          <w:iCs/>
        </w:rPr>
        <w:t>vitro</w:t>
      </w:r>
      <w:r w:rsidRPr="00B2090B">
        <w:t xml:space="preserve"> models </w:t>
      </w:r>
      <w:r w:rsidR="00F37941" w:rsidRPr="00B2090B">
        <w:t xml:space="preserve">can provide </w:t>
      </w:r>
      <w:r w:rsidR="00AF1033" w:rsidRPr="00B2090B">
        <w:t xml:space="preserve">a </w:t>
      </w:r>
      <w:r w:rsidR="00F37941" w:rsidRPr="00B2090B">
        <w:t xml:space="preserve">more </w:t>
      </w:r>
      <w:r w:rsidRPr="00B2090B">
        <w:t>suitable platform to study this tumor-stromal interaction</w:t>
      </w:r>
      <w:r w:rsidR="001D44B2" w:rsidRPr="00C04287">
        <w:fldChar w:fldCharType="begin">
          <w:fldData xml:space="preserve">PEVuZE5vdGU+PENpdGU+PEF1dGhvcj5Sb25ub3YtSmVzc2VuPC9BdXRob3I+PFllYXI+MTk5NTwv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=
</w:fldData>
        </w:fldChar>
      </w:r>
      <w:r w:rsidR="00F3365B" w:rsidRPr="00B2090B">
        <w:instrText xml:space="preserve"> ADDIN EN.CITE </w:instrText>
      </w:r>
      <w:r w:rsidR="00F3365B" w:rsidRPr="00F45A24">
        <w:fldChar w:fldCharType="begin">
          <w:fldData xml:space="preserve">PEVuZE5vdGU+PENpdGU+PEF1dGhvcj5Sb25ub3YtSmVzc2VuPC9BdXRob3I+PFllYXI+MTk5NTwv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=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7</w:t>
      </w:r>
      <w:r w:rsidR="001D44B2" w:rsidRPr="00C04287">
        <w:fldChar w:fldCharType="end"/>
      </w:r>
      <w:r w:rsidRPr="00C04287">
        <w:t>.</w:t>
      </w:r>
    </w:p>
    <w:p w14:paraId="7CE4E50B" w14:textId="77777777" w:rsidR="006A7C78" w:rsidRPr="00AF7DB3" w:rsidRDefault="006A7C78" w:rsidP="00AF748D">
      <w:pPr>
        <w:tabs>
          <w:tab w:val="left" w:pos="7980"/>
        </w:tabs>
      </w:pPr>
    </w:p>
    <w:p w14:paraId="45ABE164" w14:textId="0D1C5926" w:rsidR="00D03EA4" w:rsidRPr="00B2090B" w:rsidRDefault="00C210A6" w:rsidP="00AF748D">
      <w:r w:rsidRPr="00AF7DB3">
        <w:t>3D models are widely used i</w:t>
      </w:r>
      <w:r w:rsidRPr="00B2090B">
        <w:t xml:space="preserve">n </w:t>
      </w:r>
      <w:r w:rsidR="00972A87" w:rsidRPr="00B2090B">
        <w:t xml:space="preserve">the </w:t>
      </w:r>
      <w:r w:rsidRPr="00B2090B">
        <w:t xml:space="preserve">HCC </w:t>
      </w:r>
      <w:r w:rsidR="00A50B4E" w:rsidRPr="00B2090B">
        <w:t>field,</w:t>
      </w:r>
      <w:r w:rsidRPr="00B2090B">
        <w:t xml:space="preserve"> and they vary in the way the micro-tissue is formed</w:t>
      </w:r>
      <w:r w:rsidR="001D44B2" w:rsidRPr="00C04287">
        <w:fldChar w:fldCharType="begin">
          <w:fldData xml:space="preserve">PEVuZE5vdGU+PENpdGU+PEF1dGhvcj5TaGFvPC9BdXRob3I+PFllYXI+MjAyMDwvWWVhcj48UmVj
TnVtPjIxNTQ8L1JlY051bT48RGlzcGxheVRleHQ+PHN0eWxlIGZhY2U9InN1cGVyc2NyaXB0Ij4x
OC0yMz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ENpdGU+PEF1dGhvcj5GZWF2ZXI8L0F1dGhvcj48WWVhcj4yMDE2PC9ZZWFy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</w:fldData>
        </w:fldChar>
      </w:r>
      <w:r w:rsidR="00F3365B" w:rsidRPr="00B2090B">
        <w:instrText xml:space="preserve"> ADDIN EN.CITE </w:instrText>
      </w:r>
      <w:r w:rsidR="00F3365B" w:rsidRPr="00F45A24">
        <w:fldChar w:fldCharType="begin">
          <w:fldData xml:space="preserve">PEVuZE5vdGU+PENpdGU+PEF1dGhvcj5TaGFvPC9BdXRob3I+PFllYXI+MjAyMDwvWWVhcj48UmVj
TnVtPjIxNTQ8L1JlY051bT48RGlzcGxheVRleHQ+PHN0eWxlIGZhY2U9InN1cGVyc2NyaXB0Ij4x
OC0yMz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ENpdGU+PEF1dGhvcj5GZWF2ZXI8L0F1dGhvcj48WWVhcj4yMDE2PC9ZZWFy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8</w:t>
      </w:r>
      <w:r w:rsidR="005E5484">
        <w:rPr>
          <w:vertAlign w:val="superscript"/>
        </w:rPr>
        <w:t>–</w:t>
      </w:r>
      <w:r w:rsidR="001712AB" w:rsidRPr="00F45A24">
        <w:rPr>
          <w:vertAlign w:val="superscript"/>
        </w:rPr>
        <w:t>23</w:t>
      </w:r>
      <w:r w:rsidR="001D44B2" w:rsidRPr="00C04287">
        <w:fldChar w:fldCharType="end"/>
      </w:r>
      <w:r w:rsidRPr="00C04287">
        <w:t>.</w:t>
      </w:r>
      <w:r w:rsidR="00A50B4E" w:rsidRPr="00C04287">
        <w:t xml:space="preserve"> Most of these models used either the ultra-low binding plates</w:t>
      </w:r>
      <w:r w:rsidR="001D44B2" w:rsidRPr="00C04287">
        <w:fldChar w:fldCharType="begin">
          <w:fldData xml:space="preserve">PEVuZE5vdGU+PENpdGU+PEF1dGhvcj5TaGFvPC9BdXRob3I+PFllYXI+MjAyMDwvWWVhcj48UmVj
TnVtPjIxNTQ8L1JlY051bT48RGlzcGxheVRleHQ+PHN0eWxlIGZhY2U9InN1cGVyc2NyaXB0Ij4x
OC0yMj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C9FbmROb3RlPn==
</w:fldData>
        </w:fldChar>
      </w:r>
      <w:r w:rsidR="00F3365B" w:rsidRPr="00B2090B">
        <w:instrText xml:space="preserve"> ADDIN EN.CITE </w:instrText>
      </w:r>
      <w:r w:rsidR="00F3365B" w:rsidRPr="00F45A24">
        <w:fldChar w:fldCharType="begin">
          <w:fldData xml:space="preserve">PEVuZE5vdGU+PENpdGU+PEF1dGhvcj5TaGFvPC9BdXRob3I+PFllYXI+MjAyMDwvWWVhcj48UmVj
TnVtPjIxNTQ8L1JlY051bT48RGlzcGxheVRleHQ+PHN0eWxlIGZhY2U9InN1cGVyc2NyaXB0Ij4x
OC0yMj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8</w:t>
      </w:r>
      <w:r w:rsidR="005E5484">
        <w:rPr>
          <w:vertAlign w:val="superscript"/>
        </w:rPr>
        <w:t>–</w:t>
      </w:r>
      <w:r w:rsidR="001712AB" w:rsidRPr="00F45A24">
        <w:rPr>
          <w:vertAlign w:val="superscript"/>
        </w:rPr>
        <w:t>22</w:t>
      </w:r>
      <w:r w:rsidR="001D44B2" w:rsidRPr="00C04287">
        <w:fldChar w:fldCharType="end"/>
      </w:r>
      <w:r w:rsidR="00A50B4E" w:rsidRPr="00C04287">
        <w:t xml:space="preserve"> or trans-wells</w:t>
      </w:r>
      <w:r w:rsidR="001D44B2" w:rsidRPr="00C04287">
        <w:fldChar w:fldCharType="begin">
          <w:fldData xml:space="preserve">PEVuZE5vdGU+PENpdGU+PEF1dGhvcj5GZWF2ZXI8L0F1dGhvcj48WWVhcj4yMDE2PC9ZZWFyPjxS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</w:fldData>
        </w:fldChar>
      </w:r>
      <w:r w:rsidR="00F3365B" w:rsidRPr="00B2090B">
        <w:instrText xml:space="preserve"> ADDIN EN.CITE </w:instrText>
      </w:r>
      <w:r w:rsidR="00F3365B" w:rsidRPr="00F45A24">
        <w:fldChar w:fldCharType="begin">
          <w:fldData xml:space="preserve">PEVuZE5vdGU+PENpdGU+PEF1dGhvcj5GZWF2ZXI8L0F1dGhvcj48WWVhcj4yMDE2PC9ZZWFyPjxS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3</w:t>
      </w:r>
      <w:r w:rsidR="001D44B2" w:rsidRPr="00C04287">
        <w:fldChar w:fldCharType="end"/>
      </w:r>
      <w:r w:rsidR="00A50B4E" w:rsidRPr="00C04287">
        <w:t xml:space="preserve"> in the process of spheroid formation. </w:t>
      </w:r>
      <w:r w:rsidR="00B07D02" w:rsidRPr="005E5484">
        <w:t>The</w:t>
      </w:r>
      <w:r w:rsidR="004841D2" w:rsidRPr="00E758A0">
        <w:t xml:space="preserve"> </w:t>
      </w:r>
      <w:r w:rsidR="00E64B73" w:rsidRPr="00E758A0">
        <w:t>protocol described</w:t>
      </w:r>
      <w:r w:rsidR="004841D2" w:rsidRPr="00E758A0">
        <w:t xml:space="preserve"> </w:t>
      </w:r>
      <w:r w:rsidR="00A50B4E" w:rsidRPr="003F59B9">
        <w:t>introduce</w:t>
      </w:r>
      <w:r w:rsidR="00E64B73" w:rsidRPr="00AF7DB3">
        <w:t>s</w:t>
      </w:r>
      <w:r w:rsidR="00A50B4E" w:rsidRPr="00B2090B">
        <w:t xml:space="preserve"> the hanging droplet technique as an alternative, plastic-free</w:t>
      </w:r>
      <w:r w:rsidR="003B5CE8" w:rsidRPr="00B2090B">
        <w:t>,</w:t>
      </w:r>
      <w:r w:rsidR="00A50B4E" w:rsidRPr="00B2090B">
        <w:t xml:space="preserve"> </w:t>
      </w:r>
      <w:r w:rsidR="00670BB3" w:rsidRPr="00B2090B">
        <w:t xml:space="preserve">and cost-effective </w:t>
      </w:r>
      <w:r w:rsidR="001D44B2" w:rsidRPr="00B2090B">
        <w:rPr>
          <w:i/>
          <w:iCs/>
        </w:rPr>
        <w:t>in</w:t>
      </w:r>
      <w:r w:rsidR="00295B5A" w:rsidRPr="00B2090B">
        <w:rPr>
          <w:i/>
          <w:iCs/>
        </w:rPr>
        <w:t xml:space="preserve"> </w:t>
      </w:r>
      <w:r w:rsidR="001D44B2" w:rsidRPr="00B2090B">
        <w:rPr>
          <w:i/>
          <w:iCs/>
        </w:rPr>
        <w:t>vitro</w:t>
      </w:r>
      <w:r w:rsidR="00295B5A" w:rsidRPr="00B2090B">
        <w:rPr>
          <w:i/>
          <w:iCs/>
        </w:rPr>
        <w:t xml:space="preserve"> </w:t>
      </w:r>
      <w:r w:rsidR="00670BB3" w:rsidRPr="00B2090B">
        <w:t xml:space="preserve">3D tumor spheroid </w:t>
      </w:r>
      <w:r w:rsidR="00B07D02" w:rsidRPr="00B2090B">
        <w:t xml:space="preserve">model. This </w:t>
      </w:r>
      <w:r w:rsidR="00F37941" w:rsidRPr="00B2090B">
        <w:t xml:space="preserve">may facilitate </w:t>
      </w:r>
      <w:r w:rsidR="00295B5A" w:rsidRPr="00B2090B">
        <w:t>assessing</w:t>
      </w:r>
      <w:r w:rsidR="00B07D02" w:rsidRPr="00B2090B">
        <w:t xml:space="preserve"> the paracrine and autocrine role</w:t>
      </w:r>
      <w:r w:rsidR="00A10181" w:rsidRPr="00B2090B">
        <w:t>s</w:t>
      </w:r>
      <w:r w:rsidR="00B07D02" w:rsidRPr="00B2090B">
        <w:t xml:space="preserve"> of fibroblasts on the proliferation of the tumor cells in </w:t>
      </w:r>
      <w:r w:rsidR="00AF1033" w:rsidRPr="00B2090B">
        <w:t xml:space="preserve">a </w:t>
      </w:r>
      <w:r w:rsidR="00B07D02" w:rsidRPr="00B2090B">
        <w:t>3D format.</w:t>
      </w:r>
    </w:p>
    <w:p w14:paraId="3CBAD04E" w14:textId="77777777" w:rsidR="00295B5A" w:rsidRPr="00B2090B" w:rsidRDefault="00295B5A" w:rsidP="00AF748D">
      <w:pPr>
        <w:rPr>
          <w:b/>
        </w:rPr>
      </w:pPr>
    </w:p>
    <w:p w14:paraId="6DF2903E" w14:textId="66051118" w:rsidR="006E4797" w:rsidRPr="00B2090B" w:rsidRDefault="00551D82" w:rsidP="00AF748D">
      <w:pPr>
        <w:rPr>
          <w:b/>
        </w:rPr>
      </w:pPr>
      <w:r w:rsidRPr="00B2090B">
        <w:rPr>
          <w:b/>
        </w:rPr>
        <w:t>PROTOCOL:</w:t>
      </w:r>
    </w:p>
    <w:p w14:paraId="6B6DB523" w14:textId="77777777" w:rsidR="00F45EE8" w:rsidRPr="00B2090B" w:rsidRDefault="00F45EE8" w:rsidP="00AF748D">
      <w:pPr>
        <w:rPr>
          <w:color w:val="808080"/>
        </w:rPr>
      </w:pPr>
    </w:p>
    <w:p w14:paraId="0D948F57" w14:textId="2C360ECA" w:rsidR="00D47F85" w:rsidRPr="00B2090B" w:rsidRDefault="00D47F85" w:rsidP="00F45EE8">
      <w:pPr>
        <w:pStyle w:val="ListParagraph"/>
        <w:numPr>
          <w:ilvl w:val="0"/>
          <w:numId w:val="13"/>
        </w:numPr>
        <w:ind w:left="0" w:firstLine="0"/>
        <w:rPr>
          <w:b/>
          <w:bCs/>
          <w:highlight w:val="yellow"/>
        </w:rPr>
      </w:pPr>
      <w:bookmarkStart w:id="0" w:name="_Hlk78220852"/>
      <w:r w:rsidRPr="00B2090B">
        <w:rPr>
          <w:b/>
          <w:bCs/>
          <w:highlight w:val="yellow"/>
        </w:rPr>
        <w:t>Cell preparation</w:t>
      </w:r>
    </w:p>
    <w:p w14:paraId="66785D74" w14:textId="77777777" w:rsidR="00F45EE8" w:rsidRPr="00B2090B" w:rsidRDefault="00F45EE8" w:rsidP="00F45A24">
      <w:pPr>
        <w:rPr>
          <w:highlight w:val="yellow"/>
        </w:rPr>
      </w:pPr>
    </w:p>
    <w:p w14:paraId="174BB6FA" w14:textId="1E9AE8EF" w:rsidR="00D47F85" w:rsidRPr="00B2090B" w:rsidRDefault="00D47F85" w:rsidP="00783C4B">
      <w:pPr>
        <w:pStyle w:val="ListParagraph"/>
        <w:numPr>
          <w:ilvl w:val="1"/>
          <w:numId w:val="13"/>
        </w:numPr>
        <w:ind w:left="0" w:firstLine="0"/>
      </w:pPr>
      <w:r w:rsidRPr="00B2090B">
        <w:t xml:space="preserve">Perform all </w:t>
      </w:r>
      <w:r w:rsidR="00E758A0">
        <w:t xml:space="preserve">the </w:t>
      </w:r>
      <w:r w:rsidRPr="00E758A0">
        <w:t>experiments under sterile conditions in</w:t>
      </w:r>
      <w:r w:rsidR="004841D2" w:rsidRPr="00E758A0">
        <w:t xml:space="preserve"> </w:t>
      </w:r>
      <w:r w:rsidR="00771497" w:rsidRPr="00E758A0">
        <w:t>C</w:t>
      </w:r>
      <w:r w:rsidRPr="00E758A0">
        <w:t>lass II laminar flow</w:t>
      </w:r>
      <w:r w:rsidR="007378CA" w:rsidRPr="003F59B9">
        <w:t xml:space="preserve"> microbiological safety cabinet</w:t>
      </w:r>
      <w:r w:rsidR="00A86C3E" w:rsidRPr="00AF7DB3">
        <w:t xml:space="preserve"> (see </w:t>
      </w:r>
      <w:r w:rsidR="00A86C3E" w:rsidRPr="00B2090B">
        <w:rPr>
          <w:b/>
          <w:bCs/>
        </w:rPr>
        <w:t>Table of Materials</w:t>
      </w:r>
      <w:r w:rsidR="00A86C3E" w:rsidRPr="00B2090B">
        <w:t>)</w:t>
      </w:r>
      <w:r w:rsidRPr="00B2090B">
        <w:t>.</w:t>
      </w:r>
    </w:p>
    <w:p w14:paraId="60705A0D" w14:textId="77777777" w:rsidR="00783C4B" w:rsidRPr="00B2090B" w:rsidRDefault="00783C4B" w:rsidP="00F45A24"/>
    <w:p w14:paraId="4EB75B67" w14:textId="19806D84" w:rsidR="009211A4" w:rsidRPr="00B2090B" w:rsidRDefault="009211A4" w:rsidP="001C225D">
      <w:pPr>
        <w:pStyle w:val="ListParagraph"/>
        <w:numPr>
          <w:ilvl w:val="2"/>
          <w:numId w:val="13"/>
        </w:numPr>
        <w:ind w:left="0" w:firstLine="0"/>
      </w:pPr>
      <w:r w:rsidRPr="00B2090B">
        <w:t>Turn on the hood and allow for the stabili</w:t>
      </w:r>
      <w:r w:rsidR="000F70D8" w:rsidRPr="00B2090B">
        <w:t>z</w:t>
      </w:r>
      <w:r w:rsidRPr="00B2090B">
        <w:t>ation of the airflow.</w:t>
      </w:r>
    </w:p>
    <w:p w14:paraId="3C6A27B1" w14:textId="77777777" w:rsidR="001C225D" w:rsidRPr="00B2090B" w:rsidRDefault="001C225D" w:rsidP="00F45A24"/>
    <w:p w14:paraId="0D5EE75D" w14:textId="110A87A2" w:rsidR="001C225D" w:rsidRPr="00B2090B" w:rsidRDefault="009211A4" w:rsidP="001C225D">
      <w:pPr>
        <w:pStyle w:val="ListParagraph"/>
        <w:numPr>
          <w:ilvl w:val="2"/>
          <w:numId w:val="13"/>
        </w:numPr>
        <w:ind w:left="0" w:firstLine="0"/>
      </w:pPr>
      <w:r w:rsidRPr="00B2090B">
        <w:t>Thoroughly spray the interior hood surface with 70% ethanol to eliminate any possible contamination from previous users.</w:t>
      </w:r>
    </w:p>
    <w:p w14:paraId="6A64A120" w14:textId="77777777" w:rsidR="001C225D" w:rsidRPr="00B2090B" w:rsidRDefault="001C225D" w:rsidP="00F45A24"/>
    <w:p w14:paraId="38F3E6AA" w14:textId="03C0AC46" w:rsidR="009211A4" w:rsidRPr="00B2090B" w:rsidRDefault="009211A4" w:rsidP="001C225D">
      <w:pPr>
        <w:pStyle w:val="ListParagraph"/>
        <w:numPr>
          <w:ilvl w:val="2"/>
          <w:numId w:val="13"/>
        </w:numPr>
        <w:ind w:left="0" w:firstLine="0"/>
      </w:pPr>
      <w:r w:rsidRPr="00B2090B">
        <w:t xml:space="preserve">Prepare 5% </w:t>
      </w:r>
      <w:r w:rsidR="004E3F07" w:rsidRPr="00B2090B">
        <w:t>of a disinfectant solution</w:t>
      </w:r>
      <w:r w:rsidRPr="00B2090B">
        <w:t xml:space="preserve"> in</w:t>
      </w:r>
      <w:r w:rsidR="004E3F07" w:rsidRPr="00B2090B">
        <w:t xml:space="preserve"> a</w:t>
      </w:r>
      <w:r w:rsidRPr="00B2090B">
        <w:t xml:space="preserve"> 500</w:t>
      </w:r>
      <w:r w:rsidR="004E3F07" w:rsidRPr="00B2090B">
        <w:t xml:space="preserve"> </w:t>
      </w:r>
      <w:r w:rsidRPr="00B2090B">
        <w:t>m</w:t>
      </w:r>
      <w:r w:rsidR="004E3F07" w:rsidRPr="00B2090B">
        <w:t>L</w:t>
      </w:r>
      <w:r w:rsidRPr="00B2090B">
        <w:t xml:space="preserve"> glass beaker. Discard any cell supernatant or cell debris in</w:t>
      </w:r>
      <w:r w:rsidR="004E3F07" w:rsidRPr="00B2090B">
        <w:t>side</w:t>
      </w:r>
      <w:r w:rsidRPr="00B2090B">
        <w:t xml:space="preserve"> the </w:t>
      </w:r>
      <w:r w:rsidR="004E3F07" w:rsidRPr="00B2090B">
        <w:t>solution</w:t>
      </w:r>
      <w:r w:rsidRPr="00B2090B">
        <w:t>.</w:t>
      </w:r>
    </w:p>
    <w:p w14:paraId="18857296" w14:textId="77777777" w:rsidR="001C225D" w:rsidRPr="00B2090B" w:rsidRDefault="001C225D" w:rsidP="001C225D"/>
    <w:p w14:paraId="7FE4E8C9" w14:textId="34DB399C" w:rsidR="009211A4" w:rsidRPr="00B2090B" w:rsidRDefault="009211A4" w:rsidP="001C225D">
      <w:pPr>
        <w:pStyle w:val="ListParagraph"/>
        <w:numPr>
          <w:ilvl w:val="2"/>
          <w:numId w:val="13"/>
        </w:numPr>
        <w:ind w:left="0" w:firstLine="0"/>
      </w:pPr>
      <w:r w:rsidRPr="00B2090B">
        <w:t>Thoroughly clean all the micropipettes and tip boxes with 70% ethanol.</w:t>
      </w:r>
    </w:p>
    <w:p w14:paraId="67F95DEC" w14:textId="77777777" w:rsidR="001C225D" w:rsidRPr="00B2090B" w:rsidRDefault="001C225D" w:rsidP="00F45A24">
      <w:pPr>
        <w:rPr>
          <w:highlight w:val="yellow"/>
        </w:rPr>
      </w:pPr>
    </w:p>
    <w:p w14:paraId="0BC36FD8" w14:textId="2C7A5295" w:rsidR="00D47F85" w:rsidRPr="00B2090B" w:rsidRDefault="00D47F85" w:rsidP="001C225D">
      <w:pPr>
        <w:pStyle w:val="ListParagraph"/>
        <w:numPr>
          <w:ilvl w:val="1"/>
          <w:numId w:val="13"/>
        </w:numPr>
        <w:ind w:left="0" w:firstLine="0"/>
      </w:pPr>
      <w:r w:rsidRPr="00B2090B">
        <w:t xml:space="preserve">Prepare fresh cell culture media by supplementing Dulbecco’s modified Eagle’s medium (DMEM) high glucose media </w:t>
      </w:r>
      <w:r w:rsidR="00094F09" w:rsidRPr="00B2090B">
        <w:t>with</w:t>
      </w:r>
      <w:r w:rsidRPr="00B2090B">
        <w:t xml:space="preserve"> 10% heat deactivated fetal bovine serum (FBS), 1% penicillin/streptomycin (100 unit/m</w:t>
      </w:r>
      <w:r w:rsidR="00C718BB" w:rsidRPr="00B2090B">
        <w:t>L</w:t>
      </w:r>
      <w:r w:rsidRPr="00B2090B">
        <w:t xml:space="preserve"> </w:t>
      </w:r>
      <w:r w:rsidR="00E758A0">
        <w:t xml:space="preserve">of </w:t>
      </w:r>
      <w:r w:rsidRPr="00E758A0">
        <w:t xml:space="preserve">penicillin and 100 </w:t>
      </w:r>
      <w:proofErr w:type="spellStart"/>
      <w:r w:rsidRPr="00E758A0">
        <w:t>μg</w:t>
      </w:r>
      <w:proofErr w:type="spellEnd"/>
      <w:r w:rsidRPr="00E758A0">
        <w:t>/m</w:t>
      </w:r>
      <w:r w:rsidR="00C718BB" w:rsidRPr="00E758A0">
        <w:t>L</w:t>
      </w:r>
      <w:r w:rsidRPr="00E758A0">
        <w:t xml:space="preserve"> </w:t>
      </w:r>
      <w:r w:rsidR="00E758A0">
        <w:t xml:space="preserve">of </w:t>
      </w:r>
      <w:r w:rsidRPr="00E758A0">
        <w:t>streptomycin)</w:t>
      </w:r>
      <w:r w:rsidR="00AE4C53" w:rsidRPr="00E758A0">
        <w:t>,</w:t>
      </w:r>
      <w:r w:rsidRPr="00E758A0">
        <w:t xml:space="preserve"> and 2 mM L-gl</w:t>
      </w:r>
      <w:r w:rsidRPr="00AF7DB3">
        <w:t xml:space="preserve">utamine. For </w:t>
      </w:r>
      <w:r w:rsidR="00771497" w:rsidRPr="00B2090B">
        <w:t xml:space="preserve">the </w:t>
      </w:r>
      <w:r w:rsidRPr="00B2090B">
        <w:t xml:space="preserve">LX2 </w:t>
      </w:r>
      <w:r w:rsidR="00094F09" w:rsidRPr="00B2090B">
        <w:t>hepatic stellate</w:t>
      </w:r>
      <w:r w:rsidRPr="00B2090B">
        <w:t xml:space="preserve"> cell line, reduce the concentration of the FBS supplement to 2%.</w:t>
      </w:r>
    </w:p>
    <w:p w14:paraId="4C256DFE" w14:textId="77777777" w:rsidR="009D2D0F" w:rsidRPr="00B2090B" w:rsidRDefault="009D2D0F" w:rsidP="009D2D0F">
      <w:pPr>
        <w:pStyle w:val="ListParagraph"/>
        <w:ind w:left="0"/>
        <w:rPr>
          <w:highlight w:val="yellow"/>
        </w:rPr>
      </w:pPr>
    </w:p>
    <w:p w14:paraId="1BBD2CDE" w14:textId="77777777" w:rsidR="009D2D0F" w:rsidRPr="00B2090B" w:rsidRDefault="00D47F85" w:rsidP="001C225D">
      <w:pPr>
        <w:pStyle w:val="ListParagraph"/>
        <w:numPr>
          <w:ilvl w:val="1"/>
          <w:numId w:val="13"/>
        </w:numPr>
        <w:ind w:left="0" w:firstLine="0"/>
      </w:pPr>
      <w:r w:rsidRPr="00B2090B">
        <w:t xml:space="preserve">Warm culture media on beads </w:t>
      </w:r>
      <w:r w:rsidR="0083679F" w:rsidRPr="00B2090B">
        <w:t>before</w:t>
      </w:r>
      <w:r w:rsidRPr="00B2090B">
        <w:t xml:space="preserve"> initiating the experiment.</w:t>
      </w:r>
    </w:p>
    <w:p w14:paraId="63A658A8" w14:textId="49990666" w:rsidR="00D47F85" w:rsidRPr="00B2090B" w:rsidRDefault="00D47F85" w:rsidP="009D2D0F">
      <w:pPr>
        <w:pStyle w:val="ListParagraph"/>
        <w:ind w:left="0"/>
        <w:rPr>
          <w:highlight w:val="yellow"/>
        </w:rPr>
      </w:pPr>
    </w:p>
    <w:p w14:paraId="5172A2D0" w14:textId="652AFC3C" w:rsidR="00D47F85" w:rsidRPr="00B2090B" w:rsidRDefault="00AF1033" w:rsidP="00E93C6B">
      <w:pPr>
        <w:pStyle w:val="ListParagraph"/>
        <w:numPr>
          <w:ilvl w:val="1"/>
          <w:numId w:val="13"/>
        </w:numPr>
        <w:ind w:left="0" w:firstLine="0"/>
        <w:rPr>
          <w:highlight w:val="yellow"/>
        </w:rPr>
      </w:pPr>
      <w:r w:rsidRPr="00B2090B">
        <w:rPr>
          <w:highlight w:val="yellow"/>
        </w:rPr>
        <w:t>Take</w:t>
      </w:r>
      <w:r w:rsidR="00D47F85" w:rsidRPr="00B2090B">
        <w:rPr>
          <w:highlight w:val="yellow"/>
        </w:rPr>
        <w:t xml:space="preserve"> Huh7 and Hep3B HCC tumor cell lines and </w:t>
      </w:r>
      <w:r w:rsidR="00896F2F" w:rsidRPr="00B2090B">
        <w:rPr>
          <w:highlight w:val="yellow"/>
        </w:rPr>
        <w:t>COS7</w:t>
      </w:r>
      <w:r w:rsidR="00D47F85" w:rsidRPr="00B2090B">
        <w:rPr>
          <w:highlight w:val="yellow"/>
        </w:rPr>
        <w:t xml:space="preserve"> and LX2 fibroblast cell lines from their storage rack in liquid nitrogen. </w:t>
      </w:r>
      <w:r w:rsidR="00C46242" w:rsidRPr="00B2090B">
        <w:rPr>
          <w:highlight w:val="yellow"/>
        </w:rPr>
        <w:t xml:space="preserve">Rapidly defrost </w:t>
      </w:r>
      <w:r w:rsidR="00614AEB" w:rsidRPr="00B2090B">
        <w:rPr>
          <w:highlight w:val="yellow"/>
        </w:rPr>
        <w:t xml:space="preserve">cryopreserved </w:t>
      </w:r>
      <w:r w:rsidR="00C46242" w:rsidRPr="00B2090B">
        <w:rPr>
          <w:highlight w:val="yellow"/>
        </w:rPr>
        <w:t>cells</w:t>
      </w:r>
      <w:r w:rsidR="00D47F85" w:rsidRPr="00B2090B">
        <w:rPr>
          <w:highlight w:val="yellow"/>
        </w:rPr>
        <w:t>.</w:t>
      </w:r>
    </w:p>
    <w:p w14:paraId="363729F9" w14:textId="77777777" w:rsidR="009D2D0F" w:rsidRPr="00B2090B" w:rsidRDefault="009D2D0F" w:rsidP="009D2D0F">
      <w:pPr>
        <w:pStyle w:val="ListParagraph"/>
        <w:ind w:left="0"/>
        <w:rPr>
          <w:highlight w:val="yellow"/>
        </w:rPr>
      </w:pPr>
    </w:p>
    <w:p w14:paraId="35DCE326" w14:textId="2541FA62" w:rsidR="00D47F85" w:rsidRPr="00B2090B" w:rsidRDefault="00D47F85" w:rsidP="001C225D">
      <w:pPr>
        <w:pStyle w:val="ListParagraph"/>
        <w:numPr>
          <w:ilvl w:val="1"/>
          <w:numId w:val="13"/>
        </w:numPr>
        <w:ind w:left="0" w:firstLine="0"/>
        <w:rPr>
          <w:highlight w:val="yellow"/>
        </w:rPr>
      </w:pPr>
      <w:r w:rsidRPr="00B2090B">
        <w:rPr>
          <w:highlight w:val="yellow"/>
        </w:rPr>
        <w:t>Dilute thawed cells with 2 m</w:t>
      </w:r>
      <w:r w:rsidR="00AC691D" w:rsidRPr="00B2090B">
        <w:rPr>
          <w:highlight w:val="yellow"/>
        </w:rPr>
        <w:t>L</w:t>
      </w:r>
      <w:r w:rsidRPr="00B2090B">
        <w:rPr>
          <w:highlight w:val="yellow"/>
        </w:rPr>
        <w:t xml:space="preserve"> of fresh culture media. Centrifuge cells at 200</w:t>
      </w:r>
      <w:r w:rsidR="00AC691D" w:rsidRPr="00B2090B">
        <w:rPr>
          <w:highlight w:val="yellow"/>
        </w:rPr>
        <w:t xml:space="preserve"> x</w:t>
      </w:r>
      <w:r w:rsidRPr="00B2090B">
        <w:rPr>
          <w:highlight w:val="yellow"/>
        </w:rPr>
        <w:t xml:space="preserve"> </w:t>
      </w:r>
      <w:r w:rsidRPr="00B2090B">
        <w:rPr>
          <w:i/>
          <w:iCs/>
          <w:highlight w:val="yellow"/>
        </w:rPr>
        <w:t>g</w:t>
      </w:r>
      <w:r w:rsidRPr="00B2090B">
        <w:rPr>
          <w:highlight w:val="yellow"/>
        </w:rPr>
        <w:t xml:space="preserve"> for 4 min</w:t>
      </w:r>
      <w:r w:rsidR="00AC691D" w:rsidRPr="00B2090B">
        <w:rPr>
          <w:highlight w:val="yellow"/>
        </w:rPr>
        <w:t xml:space="preserve"> at room temperature</w:t>
      </w:r>
      <w:r w:rsidRPr="00B2090B">
        <w:rPr>
          <w:highlight w:val="yellow"/>
        </w:rPr>
        <w:t xml:space="preserve">. Discard the supernatant and resuspend </w:t>
      </w:r>
      <w:r w:rsidR="00BA3095" w:rsidRPr="00B2090B">
        <w:rPr>
          <w:highlight w:val="yellow"/>
        </w:rPr>
        <w:t xml:space="preserve">the </w:t>
      </w:r>
      <w:r w:rsidRPr="00B2090B">
        <w:rPr>
          <w:highlight w:val="yellow"/>
        </w:rPr>
        <w:t>cell pellet in 1 m</w:t>
      </w:r>
      <w:r w:rsidR="00AC691D" w:rsidRPr="00B2090B">
        <w:rPr>
          <w:highlight w:val="yellow"/>
        </w:rPr>
        <w:t>L of</w:t>
      </w:r>
      <w:r w:rsidRPr="00B2090B">
        <w:rPr>
          <w:highlight w:val="yellow"/>
        </w:rPr>
        <w:t xml:space="preserve"> fresh warm culture media.</w:t>
      </w:r>
    </w:p>
    <w:p w14:paraId="0B11F819" w14:textId="77777777" w:rsidR="009D2D0F" w:rsidRPr="00B2090B" w:rsidRDefault="009D2D0F" w:rsidP="009D2D0F">
      <w:pPr>
        <w:pStyle w:val="ListParagraph"/>
        <w:ind w:left="0"/>
        <w:rPr>
          <w:highlight w:val="yellow"/>
        </w:rPr>
      </w:pPr>
    </w:p>
    <w:p w14:paraId="7602FD9F" w14:textId="0E97602F" w:rsidR="00D47F85" w:rsidRPr="005E5484" w:rsidRDefault="00D47F85" w:rsidP="001C225D">
      <w:pPr>
        <w:pStyle w:val="ListParagraph"/>
        <w:numPr>
          <w:ilvl w:val="1"/>
          <w:numId w:val="13"/>
        </w:numPr>
        <w:ind w:left="0" w:firstLine="0"/>
        <w:rPr>
          <w:highlight w:val="yellow"/>
        </w:rPr>
      </w:pPr>
      <w:r w:rsidRPr="00B2090B">
        <w:rPr>
          <w:highlight w:val="yellow"/>
        </w:rPr>
        <w:t>Seed cells in T75 cell culture flask. Incubat</w:t>
      </w:r>
      <w:r w:rsidR="00F85645" w:rsidRPr="00B2090B">
        <w:rPr>
          <w:highlight w:val="yellow"/>
        </w:rPr>
        <w:t>e the</w:t>
      </w:r>
      <w:r w:rsidRPr="00B2090B">
        <w:rPr>
          <w:highlight w:val="yellow"/>
        </w:rPr>
        <w:t xml:space="preserve"> cells in </w:t>
      </w:r>
      <w:r w:rsidR="00F85645" w:rsidRPr="00B2090B">
        <w:rPr>
          <w:highlight w:val="yellow"/>
        </w:rPr>
        <w:t xml:space="preserve">a </w:t>
      </w:r>
      <w:r w:rsidR="00614AEB" w:rsidRPr="00B2090B">
        <w:rPr>
          <w:highlight w:val="yellow"/>
        </w:rPr>
        <w:t xml:space="preserve">cell culture </w:t>
      </w:r>
      <w:r w:rsidRPr="00B2090B">
        <w:rPr>
          <w:highlight w:val="yellow"/>
        </w:rPr>
        <w:t>incubator in 5% CO</w:t>
      </w:r>
      <w:r w:rsidRPr="00B2090B">
        <w:rPr>
          <w:highlight w:val="yellow"/>
          <w:vertAlign w:val="subscript"/>
        </w:rPr>
        <w:t>2</w:t>
      </w:r>
      <w:r w:rsidRPr="00B2090B">
        <w:rPr>
          <w:highlight w:val="yellow"/>
        </w:rPr>
        <w:t xml:space="preserve"> at 37</w:t>
      </w:r>
      <w:r w:rsidR="00F85645" w:rsidRPr="00B2090B">
        <w:rPr>
          <w:highlight w:val="yellow"/>
        </w:rPr>
        <w:t xml:space="preserve"> </w:t>
      </w:r>
      <w:r w:rsidRPr="00B2090B">
        <w:rPr>
          <w:highlight w:val="yellow"/>
        </w:rPr>
        <w:t>°C in 95% humidified conditions until cells reach 60</w:t>
      </w:r>
      <w:r w:rsidR="005E5484">
        <w:rPr>
          <w:highlight w:val="yellow"/>
        </w:rPr>
        <w:t>%–</w:t>
      </w:r>
      <w:r w:rsidRPr="005E5484">
        <w:rPr>
          <w:highlight w:val="yellow"/>
        </w:rPr>
        <w:t>70% confluency.</w:t>
      </w:r>
    </w:p>
    <w:p w14:paraId="0723DFC4" w14:textId="3AB51BEE" w:rsidR="005E5484" w:rsidRDefault="005E5484" w:rsidP="00AF748D">
      <w:pPr>
        <w:rPr>
          <w:highlight w:val="yellow"/>
        </w:rPr>
      </w:pPr>
    </w:p>
    <w:p w14:paraId="0CD2BAD4" w14:textId="053D6900" w:rsidR="00D47F85" w:rsidRPr="00B2090B" w:rsidRDefault="00D47F85" w:rsidP="009D2D0F">
      <w:pPr>
        <w:pStyle w:val="ListParagraph"/>
        <w:numPr>
          <w:ilvl w:val="0"/>
          <w:numId w:val="13"/>
        </w:numPr>
        <w:ind w:left="0" w:firstLine="0"/>
        <w:rPr>
          <w:b/>
          <w:bCs/>
          <w:highlight w:val="yellow"/>
        </w:rPr>
      </w:pPr>
      <w:r w:rsidRPr="00B2090B">
        <w:rPr>
          <w:b/>
          <w:bCs/>
          <w:highlight w:val="yellow"/>
        </w:rPr>
        <w:t>Cell collection</w:t>
      </w:r>
    </w:p>
    <w:p w14:paraId="5742673E" w14:textId="77777777" w:rsidR="009D2D0F" w:rsidRPr="00B2090B" w:rsidRDefault="009D2D0F" w:rsidP="00F45A24">
      <w:pPr>
        <w:rPr>
          <w:highlight w:val="yellow"/>
        </w:rPr>
      </w:pPr>
    </w:p>
    <w:p w14:paraId="0B561330" w14:textId="1954F1D8" w:rsidR="00D47F85" w:rsidRPr="00B2090B" w:rsidRDefault="00D47F85" w:rsidP="00E16182">
      <w:pPr>
        <w:pStyle w:val="ListParagraph"/>
        <w:numPr>
          <w:ilvl w:val="1"/>
          <w:numId w:val="13"/>
        </w:numPr>
        <w:ind w:left="0" w:firstLine="0"/>
        <w:rPr>
          <w:highlight w:val="yellow"/>
        </w:rPr>
      </w:pPr>
      <w:r w:rsidRPr="00B2090B">
        <w:rPr>
          <w:highlight w:val="yellow"/>
        </w:rPr>
        <w:t xml:space="preserve">Aspirate culture media and wash cells </w:t>
      </w:r>
      <w:r w:rsidR="006419CD" w:rsidRPr="00B2090B">
        <w:rPr>
          <w:highlight w:val="yellow"/>
        </w:rPr>
        <w:t>three times</w:t>
      </w:r>
      <w:r w:rsidRPr="00B2090B">
        <w:rPr>
          <w:highlight w:val="yellow"/>
        </w:rPr>
        <w:t xml:space="preserve"> </w:t>
      </w:r>
      <w:r w:rsidR="00FE528C" w:rsidRPr="00B2090B">
        <w:rPr>
          <w:highlight w:val="yellow"/>
        </w:rPr>
        <w:t xml:space="preserve">with </w:t>
      </w:r>
      <w:r w:rsidRPr="00B2090B">
        <w:rPr>
          <w:highlight w:val="yellow"/>
        </w:rPr>
        <w:t>phosphate buffer saline (PBS).</w:t>
      </w:r>
    </w:p>
    <w:p w14:paraId="128D5F9C" w14:textId="77777777" w:rsidR="00E16182" w:rsidRPr="00B2090B" w:rsidRDefault="00E16182" w:rsidP="00F45A24">
      <w:pPr>
        <w:rPr>
          <w:highlight w:val="yellow"/>
        </w:rPr>
      </w:pPr>
    </w:p>
    <w:p w14:paraId="002AC673" w14:textId="01CE6282" w:rsidR="00D47F85" w:rsidRPr="00B2090B" w:rsidRDefault="00D47F85" w:rsidP="00E16182">
      <w:pPr>
        <w:pStyle w:val="ListParagraph"/>
        <w:numPr>
          <w:ilvl w:val="1"/>
          <w:numId w:val="13"/>
        </w:numPr>
        <w:ind w:left="0" w:firstLine="0"/>
        <w:rPr>
          <w:highlight w:val="yellow"/>
        </w:rPr>
      </w:pPr>
      <w:r w:rsidRPr="00B2090B">
        <w:rPr>
          <w:highlight w:val="yellow"/>
        </w:rPr>
        <w:t>Add 2 m</w:t>
      </w:r>
      <w:r w:rsidR="006419CD" w:rsidRPr="00B2090B">
        <w:rPr>
          <w:highlight w:val="yellow"/>
        </w:rPr>
        <w:t>L</w:t>
      </w:r>
      <w:r w:rsidRPr="00B2090B">
        <w:rPr>
          <w:highlight w:val="yellow"/>
        </w:rPr>
        <w:t xml:space="preserve"> of </w:t>
      </w:r>
      <w:r w:rsidR="00094F09" w:rsidRPr="00B2090B">
        <w:rPr>
          <w:highlight w:val="yellow"/>
        </w:rPr>
        <w:t xml:space="preserve">pre-warmed </w:t>
      </w:r>
      <w:r w:rsidRPr="00B2090B">
        <w:rPr>
          <w:highlight w:val="yellow"/>
        </w:rPr>
        <w:t xml:space="preserve">1x Trypsin to detach adherent cells from the bottom of the T75 flasks. Incubate </w:t>
      </w:r>
      <w:r w:rsidR="00A10181" w:rsidRPr="00B2090B">
        <w:rPr>
          <w:highlight w:val="yellow"/>
        </w:rPr>
        <w:t xml:space="preserve">at </w:t>
      </w:r>
      <w:r w:rsidRPr="00B2090B">
        <w:rPr>
          <w:highlight w:val="yellow"/>
        </w:rPr>
        <w:t>37</w:t>
      </w:r>
      <w:r w:rsidR="006419CD" w:rsidRPr="00B2090B">
        <w:rPr>
          <w:highlight w:val="yellow"/>
        </w:rPr>
        <w:t xml:space="preserve"> </w:t>
      </w:r>
      <w:r w:rsidRPr="00B2090B">
        <w:rPr>
          <w:highlight w:val="yellow"/>
        </w:rPr>
        <w:t>°C</w:t>
      </w:r>
      <w:r w:rsidR="00A10181" w:rsidRPr="00B2090B">
        <w:rPr>
          <w:highlight w:val="yellow"/>
        </w:rPr>
        <w:t xml:space="preserve"> in an</w:t>
      </w:r>
      <w:r w:rsidRPr="00B2090B">
        <w:rPr>
          <w:highlight w:val="yellow"/>
        </w:rPr>
        <w:t xml:space="preserve"> incubator for 4 mi</w:t>
      </w:r>
      <w:r w:rsidR="006419CD" w:rsidRPr="00B2090B">
        <w:rPr>
          <w:highlight w:val="yellow"/>
        </w:rPr>
        <w:t>n</w:t>
      </w:r>
      <w:r w:rsidRPr="00B2090B">
        <w:rPr>
          <w:highlight w:val="yellow"/>
        </w:rPr>
        <w:t>.</w:t>
      </w:r>
    </w:p>
    <w:p w14:paraId="1A2F3699" w14:textId="77777777" w:rsidR="006419CD" w:rsidRPr="00B2090B" w:rsidRDefault="006419CD" w:rsidP="00F45A24">
      <w:pPr>
        <w:rPr>
          <w:highlight w:val="yellow"/>
        </w:rPr>
      </w:pPr>
    </w:p>
    <w:p w14:paraId="537C3795" w14:textId="5FDF07C6" w:rsidR="00D47F85" w:rsidRPr="00B2090B" w:rsidRDefault="00D47F85" w:rsidP="00037EF0">
      <w:pPr>
        <w:pStyle w:val="ListParagraph"/>
        <w:numPr>
          <w:ilvl w:val="1"/>
          <w:numId w:val="13"/>
        </w:numPr>
        <w:ind w:left="0" w:firstLine="0"/>
        <w:rPr>
          <w:highlight w:val="yellow"/>
        </w:rPr>
      </w:pPr>
      <w:r w:rsidRPr="00B2090B">
        <w:rPr>
          <w:highlight w:val="yellow"/>
        </w:rPr>
        <w:t xml:space="preserve">Inactivate trypsin by </w:t>
      </w:r>
      <w:r w:rsidR="00A10181" w:rsidRPr="00B2090B">
        <w:rPr>
          <w:highlight w:val="yellow"/>
        </w:rPr>
        <w:t>adding</w:t>
      </w:r>
      <w:r w:rsidRPr="00B2090B">
        <w:rPr>
          <w:highlight w:val="yellow"/>
        </w:rPr>
        <w:t xml:space="preserve"> 4 m</w:t>
      </w:r>
      <w:r w:rsidR="00C73B95" w:rsidRPr="00B2090B">
        <w:rPr>
          <w:highlight w:val="yellow"/>
        </w:rPr>
        <w:t>L</w:t>
      </w:r>
      <w:r w:rsidRPr="00B2090B">
        <w:rPr>
          <w:highlight w:val="yellow"/>
        </w:rPr>
        <w:t xml:space="preserve"> of complete culture media. Collect </w:t>
      </w:r>
      <w:r w:rsidR="00A10181" w:rsidRPr="00B2090B">
        <w:rPr>
          <w:highlight w:val="yellow"/>
        </w:rPr>
        <w:t xml:space="preserve">the </w:t>
      </w:r>
      <w:r w:rsidRPr="00B2090B">
        <w:rPr>
          <w:highlight w:val="yellow"/>
        </w:rPr>
        <w:t>cell suspension and centrifuge cells at 200</w:t>
      </w:r>
      <w:r w:rsidR="00C73B95" w:rsidRPr="00B2090B">
        <w:rPr>
          <w:highlight w:val="yellow"/>
        </w:rPr>
        <w:t xml:space="preserve"> x</w:t>
      </w:r>
      <w:r w:rsidRPr="00B2090B">
        <w:rPr>
          <w:highlight w:val="yellow"/>
        </w:rPr>
        <w:t xml:space="preserve"> </w:t>
      </w:r>
      <w:r w:rsidRPr="00B2090B">
        <w:rPr>
          <w:i/>
          <w:iCs/>
          <w:highlight w:val="yellow"/>
        </w:rPr>
        <w:t>g</w:t>
      </w:r>
      <w:r w:rsidRPr="00B2090B">
        <w:rPr>
          <w:highlight w:val="yellow"/>
        </w:rPr>
        <w:t xml:space="preserve"> for 4 min</w:t>
      </w:r>
      <w:r w:rsidR="00C73B95" w:rsidRPr="00B2090B">
        <w:rPr>
          <w:highlight w:val="yellow"/>
        </w:rPr>
        <w:t xml:space="preserve"> at room temperature</w:t>
      </w:r>
      <w:r w:rsidRPr="00B2090B">
        <w:rPr>
          <w:highlight w:val="yellow"/>
        </w:rPr>
        <w:t>.</w:t>
      </w:r>
      <w:r w:rsidR="00037EF0" w:rsidRPr="00B2090B">
        <w:rPr>
          <w:highlight w:val="yellow"/>
        </w:rPr>
        <w:t xml:space="preserve"> </w:t>
      </w:r>
      <w:r w:rsidRPr="00B2090B">
        <w:rPr>
          <w:highlight w:val="yellow"/>
        </w:rPr>
        <w:t xml:space="preserve">Discard the supernatant and resuspend </w:t>
      </w:r>
      <w:r w:rsidR="00130D4D" w:rsidRPr="00B2090B">
        <w:rPr>
          <w:highlight w:val="yellow"/>
        </w:rPr>
        <w:t xml:space="preserve">the </w:t>
      </w:r>
      <w:r w:rsidRPr="00B2090B">
        <w:rPr>
          <w:highlight w:val="yellow"/>
        </w:rPr>
        <w:t xml:space="preserve">cells in </w:t>
      </w:r>
      <w:r w:rsidR="009A07CF" w:rsidRPr="00B2090B">
        <w:rPr>
          <w:highlight w:val="yellow"/>
        </w:rPr>
        <w:t>4 m</w:t>
      </w:r>
      <w:r w:rsidR="00130D4D" w:rsidRPr="00B2090B">
        <w:rPr>
          <w:highlight w:val="yellow"/>
        </w:rPr>
        <w:t>L</w:t>
      </w:r>
      <w:r w:rsidR="009A07CF" w:rsidRPr="00B2090B">
        <w:rPr>
          <w:highlight w:val="yellow"/>
        </w:rPr>
        <w:t xml:space="preserve"> </w:t>
      </w:r>
      <w:r w:rsidRPr="00B2090B">
        <w:rPr>
          <w:highlight w:val="yellow"/>
        </w:rPr>
        <w:t>fresh culture media.</w:t>
      </w:r>
    </w:p>
    <w:p w14:paraId="54B553B1" w14:textId="77777777" w:rsidR="00E16182" w:rsidRPr="00B2090B" w:rsidRDefault="00E16182" w:rsidP="00E16182">
      <w:pPr>
        <w:pStyle w:val="ListParagraph"/>
        <w:ind w:left="0"/>
        <w:rPr>
          <w:highlight w:val="yellow"/>
        </w:rPr>
      </w:pPr>
    </w:p>
    <w:p w14:paraId="5F6D36BD" w14:textId="05F770A7" w:rsidR="00D47F85" w:rsidRPr="00B2090B" w:rsidRDefault="00D47F85" w:rsidP="00001AE8">
      <w:pPr>
        <w:pStyle w:val="ListParagraph"/>
        <w:numPr>
          <w:ilvl w:val="0"/>
          <w:numId w:val="13"/>
        </w:numPr>
        <w:ind w:left="0" w:firstLine="0"/>
        <w:rPr>
          <w:b/>
          <w:bCs/>
          <w:highlight w:val="yellow"/>
        </w:rPr>
      </w:pPr>
      <w:r w:rsidRPr="00B2090B">
        <w:rPr>
          <w:b/>
          <w:bCs/>
          <w:highlight w:val="yellow"/>
        </w:rPr>
        <w:t>Cell counting</w:t>
      </w:r>
    </w:p>
    <w:p w14:paraId="5982A6CE" w14:textId="5266D0D8" w:rsidR="00001AE8" w:rsidRPr="00B2090B" w:rsidRDefault="00001AE8" w:rsidP="00F45A24">
      <w:pPr>
        <w:rPr>
          <w:highlight w:val="yellow"/>
        </w:rPr>
      </w:pPr>
    </w:p>
    <w:p w14:paraId="7BD9E206" w14:textId="0AC8E7B5" w:rsidR="00D47F85" w:rsidRPr="00B2090B" w:rsidRDefault="00D47F85" w:rsidP="001348BF">
      <w:pPr>
        <w:pStyle w:val="ListParagraph"/>
        <w:numPr>
          <w:ilvl w:val="1"/>
          <w:numId w:val="13"/>
        </w:numPr>
        <w:ind w:left="0" w:firstLine="0"/>
        <w:rPr>
          <w:highlight w:val="yellow"/>
        </w:rPr>
      </w:pPr>
      <w:r w:rsidRPr="00B2090B">
        <w:rPr>
          <w:highlight w:val="yellow"/>
        </w:rPr>
        <w:t xml:space="preserve">Gently vortex </w:t>
      </w:r>
      <w:r w:rsidR="00E87CCC" w:rsidRPr="00B2090B">
        <w:rPr>
          <w:highlight w:val="yellow"/>
        </w:rPr>
        <w:t xml:space="preserve">the </w:t>
      </w:r>
      <w:r w:rsidRPr="00B2090B">
        <w:rPr>
          <w:highlight w:val="yellow"/>
        </w:rPr>
        <w:t xml:space="preserve">cell suspension to ensure homogenous distribution of cells in the </w:t>
      </w:r>
      <w:r w:rsidR="001348BF" w:rsidRPr="00B2090B">
        <w:rPr>
          <w:highlight w:val="yellow"/>
        </w:rPr>
        <w:t>centrifuge</w:t>
      </w:r>
      <w:r w:rsidRPr="00B2090B">
        <w:rPr>
          <w:highlight w:val="yellow"/>
        </w:rPr>
        <w:t xml:space="preserve"> tube.</w:t>
      </w:r>
    </w:p>
    <w:p w14:paraId="00A983E3" w14:textId="77777777" w:rsidR="001348BF" w:rsidRPr="00B2090B" w:rsidRDefault="001348BF" w:rsidP="00F45A24">
      <w:pPr>
        <w:rPr>
          <w:highlight w:val="yellow"/>
        </w:rPr>
      </w:pPr>
    </w:p>
    <w:p w14:paraId="70C0F990" w14:textId="795C4D59" w:rsidR="00D47F85" w:rsidRPr="00B2090B" w:rsidRDefault="009A07CF" w:rsidP="003D3590">
      <w:pPr>
        <w:pStyle w:val="ListParagraph"/>
        <w:numPr>
          <w:ilvl w:val="1"/>
          <w:numId w:val="13"/>
        </w:numPr>
        <w:ind w:left="0" w:firstLine="0"/>
        <w:rPr>
          <w:highlight w:val="yellow"/>
        </w:rPr>
      </w:pPr>
      <w:r w:rsidRPr="00B2090B">
        <w:rPr>
          <w:highlight w:val="yellow"/>
        </w:rPr>
        <w:t>Using</w:t>
      </w:r>
      <w:r w:rsidR="00E758A0">
        <w:rPr>
          <w:highlight w:val="yellow"/>
        </w:rPr>
        <w:t xml:space="preserve"> a</w:t>
      </w:r>
      <w:r w:rsidRPr="00E758A0">
        <w:rPr>
          <w:highlight w:val="yellow"/>
        </w:rPr>
        <w:t xml:space="preserve"> 10</w:t>
      </w:r>
      <w:r w:rsidR="00D26794" w:rsidRPr="00E758A0">
        <w:rPr>
          <w:highlight w:val="yellow"/>
        </w:rPr>
        <w:t xml:space="preserve"> </w:t>
      </w:r>
      <w:proofErr w:type="spellStart"/>
      <w:r w:rsidRPr="003F59B9">
        <w:rPr>
          <w:highlight w:val="yellow"/>
        </w:rPr>
        <w:t>μ</w:t>
      </w:r>
      <w:r w:rsidR="00D26794" w:rsidRPr="003F59B9">
        <w:rPr>
          <w:highlight w:val="yellow"/>
        </w:rPr>
        <w:t>L</w:t>
      </w:r>
      <w:proofErr w:type="spellEnd"/>
      <w:r w:rsidRPr="00AF7DB3">
        <w:rPr>
          <w:highlight w:val="yellow"/>
        </w:rPr>
        <w:t xml:space="preserve"> pipette, m</w:t>
      </w:r>
      <w:r w:rsidR="00D47F85" w:rsidRPr="00B2090B">
        <w:rPr>
          <w:highlight w:val="yellow"/>
        </w:rPr>
        <w:t>ix 10</w:t>
      </w:r>
      <w:r w:rsidR="00D26794" w:rsidRPr="00B2090B">
        <w:rPr>
          <w:highlight w:val="yellow"/>
        </w:rPr>
        <w:t xml:space="preserve"> </w:t>
      </w:r>
      <w:proofErr w:type="spellStart"/>
      <w:r w:rsidR="00D47F85" w:rsidRPr="00B2090B">
        <w:rPr>
          <w:highlight w:val="yellow"/>
        </w:rPr>
        <w:t>μ</w:t>
      </w:r>
      <w:r w:rsidR="00D26794" w:rsidRPr="00B2090B">
        <w:rPr>
          <w:highlight w:val="yellow"/>
        </w:rPr>
        <w:t>L</w:t>
      </w:r>
      <w:proofErr w:type="spellEnd"/>
      <w:r w:rsidR="00D47F85" w:rsidRPr="00B2090B">
        <w:rPr>
          <w:highlight w:val="yellow"/>
        </w:rPr>
        <w:t xml:space="preserve"> of cell suspension with 10</w:t>
      </w:r>
      <w:r w:rsidR="00D26794" w:rsidRPr="00B2090B">
        <w:rPr>
          <w:highlight w:val="yellow"/>
        </w:rPr>
        <w:t xml:space="preserve"> </w:t>
      </w:r>
      <w:proofErr w:type="spellStart"/>
      <w:r w:rsidR="00D47F85" w:rsidRPr="00B2090B">
        <w:rPr>
          <w:highlight w:val="yellow"/>
        </w:rPr>
        <w:t>μ</w:t>
      </w:r>
      <w:r w:rsidR="00D26794" w:rsidRPr="00B2090B">
        <w:rPr>
          <w:highlight w:val="yellow"/>
        </w:rPr>
        <w:t>L</w:t>
      </w:r>
      <w:proofErr w:type="spellEnd"/>
      <w:r w:rsidR="00D47F85" w:rsidRPr="00B2090B">
        <w:rPr>
          <w:highlight w:val="yellow"/>
        </w:rPr>
        <w:t xml:space="preserve"> of Trypan blue.</w:t>
      </w:r>
      <w:r w:rsidRPr="00B2090B">
        <w:rPr>
          <w:highlight w:val="yellow"/>
        </w:rPr>
        <w:t xml:space="preserve"> Gently pipette the mix</w:t>
      </w:r>
      <w:r w:rsidR="00D26794" w:rsidRPr="00B2090B">
        <w:rPr>
          <w:highlight w:val="yellow"/>
        </w:rPr>
        <w:t>ture</w:t>
      </w:r>
      <w:r w:rsidRPr="00B2090B">
        <w:rPr>
          <w:highlight w:val="yellow"/>
        </w:rPr>
        <w:t xml:space="preserve"> up and down </w:t>
      </w:r>
      <w:r w:rsidR="00D26794" w:rsidRPr="00B2090B">
        <w:rPr>
          <w:highlight w:val="yellow"/>
        </w:rPr>
        <w:t>four</w:t>
      </w:r>
      <w:r w:rsidRPr="00B2090B">
        <w:rPr>
          <w:highlight w:val="yellow"/>
        </w:rPr>
        <w:t xml:space="preserve"> times to ensure complete staining of the outer cell surface with the dye.</w:t>
      </w:r>
    </w:p>
    <w:p w14:paraId="103E90FF" w14:textId="77777777" w:rsidR="00D26794" w:rsidRPr="00B2090B" w:rsidRDefault="00D26794" w:rsidP="00D26794">
      <w:pPr>
        <w:pStyle w:val="ListParagraph"/>
        <w:ind w:left="0"/>
        <w:rPr>
          <w:highlight w:val="yellow"/>
        </w:rPr>
      </w:pPr>
    </w:p>
    <w:p w14:paraId="3632ED0B" w14:textId="6969CF26" w:rsidR="00D47F85" w:rsidRPr="00B2090B" w:rsidRDefault="00D47F85" w:rsidP="003D3590">
      <w:pPr>
        <w:pStyle w:val="ListParagraph"/>
        <w:numPr>
          <w:ilvl w:val="1"/>
          <w:numId w:val="13"/>
        </w:numPr>
        <w:ind w:left="0" w:firstLine="0"/>
        <w:rPr>
          <w:highlight w:val="yellow"/>
        </w:rPr>
      </w:pPr>
      <w:r w:rsidRPr="00B2090B">
        <w:rPr>
          <w:highlight w:val="yellow"/>
        </w:rPr>
        <w:t xml:space="preserve">Count the number of cells using </w:t>
      </w:r>
      <w:r w:rsidR="00BA3095" w:rsidRPr="00B2090B">
        <w:rPr>
          <w:highlight w:val="yellow"/>
        </w:rPr>
        <w:t xml:space="preserve">a </w:t>
      </w:r>
      <w:r w:rsidRPr="00B2090B">
        <w:rPr>
          <w:highlight w:val="yellow"/>
        </w:rPr>
        <w:t>hem</w:t>
      </w:r>
      <w:r w:rsidR="00094F09" w:rsidRPr="00B2090B">
        <w:rPr>
          <w:highlight w:val="yellow"/>
        </w:rPr>
        <w:t>o</w:t>
      </w:r>
      <w:r w:rsidRPr="00B2090B">
        <w:rPr>
          <w:highlight w:val="yellow"/>
        </w:rPr>
        <w:t>cytometer.</w:t>
      </w:r>
    </w:p>
    <w:p w14:paraId="29D8AC96" w14:textId="77777777" w:rsidR="000A51C5" w:rsidRPr="00B2090B" w:rsidRDefault="000A51C5" w:rsidP="000A51C5">
      <w:pPr>
        <w:pStyle w:val="ListParagraph"/>
        <w:ind w:left="0"/>
        <w:rPr>
          <w:highlight w:val="yellow"/>
        </w:rPr>
      </w:pPr>
    </w:p>
    <w:p w14:paraId="5ABC8FD8" w14:textId="711C09BF" w:rsidR="00EC4F5E" w:rsidRPr="00B2090B" w:rsidRDefault="00EC4F5E" w:rsidP="000A51C5">
      <w:pPr>
        <w:pStyle w:val="ListParagraph"/>
        <w:numPr>
          <w:ilvl w:val="2"/>
          <w:numId w:val="13"/>
        </w:numPr>
        <w:ind w:left="0" w:firstLine="0"/>
        <w:rPr>
          <w:highlight w:val="yellow"/>
        </w:rPr>
      </w:pPr>
      <w:r w:rsidRPr="00B2090B">
        <w:rPr>
          <w:highlight w:val="yellow"/>
        </w:rPr>
        <w:t>First, place a coverslip over the hemocytometer counting area before loading the stained cell mix.</w:t>
      </w:r>
    </w:p>
    <w:p w14:paraId="1B28DF1D" w14:textId="77777777" w:rsidR="000A51C5" w:rsidRPr="00B2090B" w:rsidRDefault="000A51C5" w:rsidP="00F45A24">
      <w:pPr>
        <w:rPr>
          <w:highlight w:val="yellow"/>
        </w:rPr>
      </w:pPr>
    </w:p>
    <w:p w14:paraId="5566E804" w14:textId="581770F3" w:rsidR="00EC4F5E" w:rsidRPr="003F59B9" w:rsidRDefault="00EC4F5E" w:rsidP="00F01215">
      <w:pPr>
        <w:pStyle w:val="ListParagraph"/>
        <w:numPr>
          <w:ilvl w:val="2"/>
          <w:numId w:val="13"/>
        </w:numPr>
        <w:ind w:left="0" w:firstLine="0"/>
        <w:rPr>
          <w:highlight w:val="yellow"/>
        </w:rPr>
      </w:pPr>
      <w:r w:rsidRPr="00B2090B">
        <w:rPr>
          <w:highlight w:val="yellow"/>
        </w:rPr>
        <w:t xml:space="preserve">Place the pipette tip containing </w:t>
      </w:r>
      <w:r w:rsidR="00E758A0">
        <w:rPr>
          <w:highlight w:val="yellow"/>
        </w:rPr>
        <w:t xml:space="preserve">the </w:t>
      </w:r>
      <w:r w:rsidRPr="00E758A0">
        <w:rPr>
          <w:highlight w:val="yellow"/>
        </w:rPr>
        <w:t>cell mix into the V groove of the hemocytometer.</w:t>
      </w:r>
      <w:r w:rsidR="00F01215" w:rsidRPr="00E758A0">
        <w:rPr>
          <w:highlight w:val="yellow"/>
        </w:rPr>
        <w:t xml:space="preserve"> </w:t>
      </w:r>
      <w:r w:rsidRPr="00E758A0">
        <w:rPr>
          <w:highlight w:val="yellow"/>
        </w:rPr>
        <w:t>Gently expel the tip content into the counting slide.</w:t>
      </w:r>
    </w:p>
    <w:p w14:paraId="101DBAAA" w14:textId="77777777" w:rsidR="000A51C5" w:rsidRPr="00AF7DB3" w:rsidRDefault="000A51C5" w:rsidP="000A51C5">
      <w:pPr>
        <w:pStyle w:val="ListParagraph"/>
        <w:ind w:left="0"/>
        <w:rPr>
          <w:highlight w:val="yellow"/>
        </w:rPr>
      </w:pPr>
    </w:p>
    <w:p w14:paraId="67DFCF72" w14:textId="5B56310F" w:rsidR="00EC4F5E" w:rsidRPr="00B2090B" w:rsidRDefault="00EC4F5E" w:rsidP="000A51C5">
      <w:pPr>
        <w:pStyle w:val="ListParagraph"/>
        <w:numPr>
          <w:ilvl w:val="2"/>
          <w:numId w:val="13"/>
        </w:numPr>
        <w:ind w:left="0" w:firstLine="0"/>
        <w:rPr>
          <w:highlight w:val="yellow"/>
        </w:rPr>
      </w:pPr>
      <w:r w:rsidRPr="00B2090B">
        <w:rPr>
          <w:highlight w:val="yellow"/>
        </w:rPr>
        <w:t>Leave the slurry to settle for a couple of minutes before fixing it on the microscope stage for cell counting.</w:t>
      </w:r>
    </w:p>
    <w:p w14:paraId="7D88FC9C" w14:textId="77777777" w:rsidR="000A51C5" w:rsidRPr="00B2090B" w:rsidRDefault="000A51C5" w:rsidP="000A51C5">
      <w:pPr>
        <w:pStyle w:val="ListParagraph"/>
        <w:ind w:left="0"/>
        <w:rPr>
          <w:highlight w:val="yellow"/>
        </w:rPr>
      </w:pPr>
    </w:p>
    <w:p w14:paraId="10263B22" w14:textId="7B669D0E" w:rsidR="00A510BF" w:rsidRPr="00B2090B" w:rsidRDefault="00690C89" w:rsidP="00690C89">
      <w:pPr>
        <w:pStyle w:val="ListParagraph"/>
        <w:ind w:left="0"/>
      </w:pPr>
      <w:r w:rsidRPr="00B2090B">
        <w:t xml:space="preserve">NOTE: </w:t>
      </w:r>
      <w:r w:rsidR="00A510BF" w:rsidRPr="00B2090B">
        <w:t>To avoid double</w:t>
      </w:r>
      <w:r w:rsidRPr="00B2090B">
        <w:t>-</w:t>
      </w:r>
      <w:r w:rsidR="00A510BF" w:rsidRPr="00B2090B">
        <w:t>counting, only count the cells on the two sides of the large square.</w:t>
      </w:r>
    </w:p>
    <w:p w14:paraId="373A249F" w14:textId="77777777" w:rsidR="000A51C5" w:rsidRPr="00B2090B" w:rsidRDefault="000A51C5" w:rsidP="000A51C5">
      <w:pPr>
        <w:pStyle w:val="ListParagraph"/>
        <w:ind w:left="0"/>
        <w:rPr>
          <w:highlight w:val="yellow"/>
        </w:rPr>
      </w:pPr>
    </w:p>
    <w:p w14:paraId="25B73E5A" w14:textId="2DDE0705" w:rsidR="00A510BF" w:rsidRPr="00B2090B" w:rsidRDefault="00A510BF" w:rsidP="000A51C5">
      <w:pPr>
        <w:pStyle w:val="ListParagraph"/>
        <w:numPr>
          <w:ilvl w:val="2"/>
          <w:numId w:val="13"/>
        </w:numPr>
        <w:ind w:left="0" w:firstLine="0"/>
        <w:rPr>
          <w:highlight w:val="yellow"/>
        </w:rPr>
      </w:pPr>
      <w:r w:rsidRPr="00B2090B">
        <w:rPr>
          <w:highlight w:val="yellow"/>
        </w:rPr>
        <w:t>Count in cells overlapping the top or the right ruling and avoid those overlapping the bottom or the left ruling.</w:t>
      </w:r>
    </w:p>
    <w:p w14:paraId="63E812DA" w14:textId="77777777" w:rsidR="000A51C5" w:rsidRPr="00B2090B" w:rsidRDefault="000A51C5" w:rsidP="000A51C5">
      <w:pPr>
        <w:rPr>
          <w:highlight w:val="yellow"/>
        </w:rPr>
      </w:pPr>
    </w:p>
    <w:p w14:paraId="0D2CFC14" w14:textId="57D3DCA9" w:rsidR="00E348B4" w:rsidRDefault="00D47F85" w:rsidP="00957AC5">
      <w:pPr>
        <w:pStyle w:val="ListParagraph"/>
        <w:numPr>
          <w:ilvl w:val="1"/>
          <w:numId w:val="13"/>
        </w:numPr>
        <w:ind w:left="0" w:firstLine="0"/>
        <w:rPr>
          <w:highlight w:val="yellow"/>
        </w:rPr>
      </w:pPr>
      <w:r w:rsidRPr="00B2090B">
        <w:rPr>
          <w:highlight w:val="yellow"/>
        </w:rPr>
        <w:t>Calculate the total number of cells</w:t>
      </w:r>
      <w:r w:rsidR="00957AC5" w:rsidRPr="00B2090B">
        <w:rPr>
          <w:highlight w:val="yellow"/>
        </w:rPr>
        <w:t>.</w:t>
      </w:r>
    </w:p>
    <w:p w14:paraId="75C521FF" w14:textId="77777777" w:rsidR="0001429D" w:rsidRPr="00B2090B" w:rsidRDefault="0001429D" w:rsidP="0001429D">
      <w:pPr>
        <w:pStyle w:val="ListParagraph"/>
        <w:ind w:left="0"/>
        <w:rPr>
          <w:highlight w:val="yellow"/>
        </w:rPr>
      </w:pPr>
    </w:p>
    <w:p w14:paraId="0039B231" w14:textId="318466CC" w:rsidR="00D47F85" w:rsidRPr="009B2549" w:rsidRDefault="009B2549" w:rsidP="004619E0">
      <m:oMathPara>
        <m:oMathParaPr>
          <m:jc m:val="left"/>
        </m:oMathParaPr>
        <m:oMath>
          <m:r>
            <m:rPr>
              <m:nor/>
            </m:rPr>
            <m:t>NOTE:</m:t>
          </m:r>
          <m:r>
            <m:rPr>
              <m:sty m:val="p"/>
            </m:rPr>
            <w:rPr>
              <w:rFonts w:ascii="Cambria Math" w:hAnsi="Cambria Math"/>
            </w:rPr>
            <m:t xml:space="preserve"> </m:t>
          </m:r>
          <m:r>
            <m:rPr>
              <m:nor/>
            </m:rPr>
            <m:t xml:space="preserve">Cell number per mL= Cell count x </m:t>
          </m:r>
          <m:f>
            <m:fPr>
              <m:ctrlPr>
                <w:rPr>
                  <w:rFonts w:ascii="Cambria Math" w:hAnsi="Cambria Math"/>
                </w:rPr>
              </m:ctrlPr>
            </m:fPr>
            <m:num>
              <m:r>
                <m:rPr>
                  <m:nor/>
                </m:rPr>
                <m:t>Dilution factor</m:t>
              </m:r>
            </m:num>
            <m:den>
              <m:r>
                <m:rPr>
                  <m:nor/>
                </m:rPr>
                <m:t>Number of squares</m:t>
              </m:r>
            </m:den>
          </m:f>
          <m:r>
            <m:rPr>
              <m:nor/>
            </m:rPr>
            <m:t xml:space="preserve"> x </m:t>
          </m:r>
          <m:sSup>
            <m:sSupPr>
              <m:ctrlPr>
                <w:rPr>
                  <w:rFonts w:ascii="Cambria Math" w:hAnsi="Cambria Math"/>
                </w:rPr>
              </m:ctrlPr>
            </m:sSupPr>
            <m:e>
              <m:r>
                <m:rPr>
                  <m:nor/>
                </m:rPr>
                <m:t>10</m:t>
              </m:r>
            </m:e>
            <m:sup>
              <m:r>
                <m:rPr>
                  <m:nor/>
                </m:rPr>
                <m:t>4</m:t>
              </m:r>
            </m:sup>
          </m:sSup>
        </m:oMath>
      </m:oMathPara>
    </w:p>
    <w:p w14:paraId="4075BB46" w14:textId="77777777" w:rsidR="00D47F85" w:rsidRPr="00C04287" w:rsidRDefault="00D47F85" w:rsidP="00AF748D">
      <w:pPr>
        <w:rPr>
          <w:highlight w:val="yellow"/>
        </w:rPr>
      </w:pPr>
    </w:p>
    <w:p w14:paraId="7F9E431D" w14:textId="2CA3C475" w:rsidR="00D47F85" w:rsidRPr="005E5484" w:rsidRDefault="00D47F85" w:rsidP="002E4428">
      <w:pPr>
        <w:pStyle w:val="ListParagraph"/>
        <w:numPr>
          <w:ilvl w:val="0"/>
          <w:numId w:val="13"/>
        </w:numPr>
        <w:ind w:left="0" w:firstLine="0"/>
        <w:rPr>
          <w:b/>
          <w:bCs/>
          <w:highlight w:val="yellow"/>
        </w:rPr>
      </w:pPr>
      <w:r w:rsidRPr="005E5484">
        <w:rPr>
          <w:b/>
          <w:bCs/>
          <w:highlight w:val="yellow"/>
        </w:rPr>
        <w:t>Collection of fibroblast conditioned media (CM)</w:t>
      </w:r>
    </w:p>
    <w:p w14:paraId="2D728657" w14:textId="77777777" w:rsidR="008F525A" w:rsidRPr="00AF7DB3" w:rsidRDefault="008F525A" w:rsidP="008F525A">
      <w:pPr>
        <w:pStyle w:val="ListParagraph"/>
        <w:ind w:left="0"/>
        <w:rPr>
          <w:b/>
          <w:bCs/>
          <w:highlight w:val="yellow"/>
        </w:rPr>
      </w:pPr>
    </w:p>
    <w:p w14:paraId="7581A58B" w14:textId="1629C5BD" w:rsidR="004422AD" w:rsidRPr="00B2090B" w:rsidRDefault="004422AD" w:rsidP="008F525A">
      <w:pPr>
        <w:pStyle w:val="ListParagraph"/>
        <w:numPr>
          <w:ilvl w:val="1"/>
          <w:numId w:val="13"/>
        </w:numPr>
        <w:ind w:left="0" w:firstLine="0"/>
        <w:rPr>
          <w:highlight w:val="yellow"/>
        </w:rPr>
      </w:pPr>
      <w:r w:rsidRPr="00B2090B">
        <w:rPr>
          <w:highlight w:val="yellow"/>
        </w:rPr>
        <w:t>Aspirate culture media and wash the LX2 cells</w:t>
      </w:r>
      <w:r w:rsidR="00CF73AD" w:rsidRPr="00B2090B">
        <w:rPr>
          <w:highlight w:val="yellow"/>
        </w:rPr>
        <w:t xml:space="preserve"> three times</w:t>
      </w:r>
      <w:r w:rsidRPr="00B2090B">
        <w:rPr>
          <w:highlight w:val="yellow"/>
        </w:rPr>
        <w:t xml:space="preserve"> </w:t>
      </w:r>
      <w:r w:rsidR="3BDE429C" w:rsidRPr="00B2090B">
        <w:rPr>
          <w:highlight w:val="yellow"/>
        </w:rPr>
        <w:t xml:space="preserve">with </w:t>
      </w:r>
      <w:r w:rsidRPr="00B2090B">
        <w:rPr>
          <w:highlight w:val="yellow"/>
        </w:rPr>
        <w:t>PBS.</w:t>
      </w:r>
    </w:p>
    <w:p w14:paraId="51D8BD83" w14:textId="77777777" w:rsidR="008F525A" w:rsidRPr="00B2090B" w:rsidRDefault="008F525A" w:rsidP="00F45A24">
      <w:pPr>
        <w:rPr>
          <w:highlight w:val="yellow"/>
        </w:rPr>
      </w:pPr>
    </w:p>
    <w:p w14:paraId="09B8C900" w14:textId="5D15EEA6" w:rsidR="004422AD" w:rsidRPr="00B2090B" w:rsidRDefault="004422AD" w:rsidP="008F525A">
      <w:pPr>
        <w:pStyle w:val="ListParagraph"/>
        <w:numPr>
          <w:ilvl w:val="1"/>
          <w:numId w:val="13"/>
        </w:numPr>
        <w:ind w:left="0" w:firstLine="0"/>
        <w:rPr>
          <w:highlight w:val="yellow"/>
        </w:rPr>
      </w:pPr>
      <w:r w:rsidRPr="00B2090B">
        <w:rPr>
          <w:highlight w:val="yellow"/>
        </w:rPr>
        <w:t>Add 2 m</w:t>
      </w:r>
      <w:r w:rsidR="00D65B25" w:rsidRPr="00B2090B">
        <w:rPr>
          <w:highlight w:val="yellow"/>
        </w:rPr>
        <w:t>L</w:t>
      </w:r>
      <w:r w:rsidRPr="00B2090B">
        <w:rPr>
          <w:highlight w:val="yellow"/>
        </w:rPr>
        <w:t xml:space="preserve"> of pre-warmed 1x Trypsin to detach adherent cells from the bottom of the T75 flasks. Incubate </w:t>
      </w:r>
      <w:r w:rsidR="00D65B25" w:rsidRPr="00B2090B">
        <w:rPr>
          <w:highlight w:val="yellow"/>
        </w:rPr>
        <w:t xml:space="preserve">the flask </w:t>
      </w:r>
      <w:r w:rsidRPr="00B2090B">
        <w:rPr>
          <w:highlight w:val="yellow"/>
        </w:rPr>
        <w:t>at 37</w:t>
      </w:r>
      <w:r w:rsidR="00D65B25" w:rsidRPr="00B2090B">
        <w:rPr>
          <w:highlight w:val="yellow"/>
        </w:rPr>
        <w:t xml:space="preserve"> </w:t>
      </w:r>
      <w:r w:rsidRPr="00B2090B">
        <w:rPr>
          <w:highlight w:val="yellow"/>
        </w:rPr>
        <w:t>°C in an incubator for 4 mi</w:t>
      </w:r>
      <w:r w:rsidR="00D65B25" w:rsidRPr="00B2090B">
        <w:rPr>
          <w:highlight w:val="yellow"/>
        </w:rPr>
        <w:t>n</w:t>
      </w:r>
      <w:r w:rsidRPr="00B2090B">
        <w:rPr>
          <w:highlight w:val="yellow"/>
        </w:rPr>
        <w:t>.</w:t>
      </w:r>
    </w:p>
    <w:p w14:paraId="3E7E61DF" w14:textId="77777777" w:rsidR="00CF73AD" w:rsidRPr="00B2090B" w:rsidRDefault="00CF73AD" w:rsidP="00F45A24">
      <w:pPr>
        <w:rPr>
          <w:highlight w:val="yellow"/>
        </w:rPr>
      </w:pPr>
    </w:p>
    <w:p w14:paraId="5587007A" w14:textId="521F6C48" w:rsidR="004422AD" w:rsidRPr="00B2090B" w:rsidRDefault="004422AD" w:rsidP="00554712">
      <w:pPr>
        <w:pStyle w:val="ListParagraph"/>
        <w:numPr>
          <w:ilvl w:val="1"/>
          <w:numId w:val="13"/>
        </w:numPr>
        <w:ind w:left="0" w:firstLine="0"/>
        <w:rPr>
          <w:highlight w:val="yellow"/>
        </w:rPr>
      </w:pPr>
      <w:r w:rsidRPr="00B2090B">
        <w:rPr>
          <w:highlight w:val="yellow"/>
        </w:rPr>
        <w:t>Inactivate trypsin by adding 4 m</w:t>
      </w:r>
      <w:r w:rsidR="00E37D71" w:rsidRPr="00B2090B">
        <w:rPr>
          <w:highlight w:val="yellow"/>
        </w:rPr>
        <w:t>L</w:t>
      </w:r>
      <w:r w:rsidRPr="00B2090B">
        <w:rPr>
          <w:highlight w:val="yellow"/>
        </w:rPr>
        <w:t xml:space="preserve"> of complete culture media. Collect the cell suspension and centrifuge cells at 200 </w:t>
      </w:r>
      <w:r w:rsidR="00E37D71" w:rsidRPr="00B2090B">
        <w:rPr>
          <w:highlight w:val="yellow"/>
        </w:rPr>
        <w:t xml:space="preserve">x </w:t>
      </w:r>
      <w:r w:rsidRPr="00B2090B">
        <w:rPr>
          <w:i/>
          <w:iCs/>
          <w:highlight w:val="yellow"/>
        </w:rPr>
        <w:t>g</w:t>
      </w:r>
      <w:r w:rsidRPr="00B2090B">
        <w:rPr>
          <w:highlight w:val="yellow"/>
        </w:rPr>
        <w:t xml:space="preserve"> for 4 min</w:t>
      </w:r>
      <w:r w:rsidR="00E37D71" w:rsidRPr="00B2090B">
        <w:rPr>
          <w:highlight w:val="yellow"/>
        </w:rPr>
        <w:t xml:space="preserve"> at room temperature</w:t>
      </w:r>
      <w:r w:rsidR="00216323" w:rsidRPr="00B2090B">
        <w:rPr>
          <w:highlight w:val="yellow"/>
        </w:rPr>
        <w:t>.</w:t>
      </w:r>
      <w:r w:rsidR="00554712" w:rsidRPr="00B2090B">
        <w:rPr>
          <w:highlight w:val="yellow"/>
        </w:rPr>
        <w:t xml:space="preserve"> </w:t>
      </w:r>
      <w:r w:rsidR="00216323" w:rsidRPr="00B2090B">
        <w:rPr>
          <w:highlight w:val="yellow"/>
        </w:rPr>
        <w:t>Count</w:t>
      </w:r>
      <w:r w:rsidR="00BF0E6F" w:rsidRPr="00B2090B">
        <w:rPr>
          <w:highlight w:val="yellow"/>
        </w:rPr>
        <w:t xml:space="preserve"> the</w:t>
      </w:r>
      <w:r w:rsidR="00216323" w:rsidRPr="00B2090B">
        <w:rPr>
          <w:highlight w:val="yellow"/>
        </w:rPr>
        <w:t xml:space="preserve"> cells as per </w:t>
      </w:r>
      <w:r w:rsidR="00BF0E6F" w:rsidRPr="00B2090B">
        <w:rPr>
          <w:highlight w:val="yellow"/>
        </w:rPr>
        <w:t>step 3</w:t>
      </w:r>
      <w:r w:rsidR="00216323" w:rsidRPr="00B2090B">
        <w:rPr>
          <w:highlight w:val="yellow"/>
        </w:rPr>
        <w:t>.</w:t>
      </w:r>
    </w:p>
    <w:p w14:paraId="2D3425DC" w14:textId="77777777" w:rsidR="00CF73AD" w:rsidRPr="00B2090B" w:rsidRDefault="00CF73AD" w:rsidP="00CF73AD">
      <w:pPr>
        <w:pStyle w:val="ListParagraph"/>
        <w:ind w:left="0"/>
        <w:rPr>
          <w:highlight w:val="yellow"/>
        </w:rPr>
      </w:pPr>
    </w:p>
    <w:p w14:paraId="372A22E9" w14:textId="5F984426" w:rsidR="00D47F85" w:rsidRPr="00B2090B" w:rsidRDefault="00D47F85" w:rsidP="008F525A">
      <w:pPr>
        <w:pStyle w:val="ListParagraph"/>
        <w:numPr>
          <w:ilvl w:val="1"/>
          <w:numId w:val="13"/>
        </w:numPr>
        <w:ind w:left="0" w:firstLine="0"/>
        <w:rPr>
          <w:highlight w:val="yellow"/>
        </w:rPr>
      </w:pPr>
      <w:r w:rsidRPr="00B2090B">
        <w:rPr>
          <w:highlight w:val="yellow"/>
        </w:rPr>
        <w:t>Seed 1</w:t>
      </w:r>
      <w:r w:rsidR="003F59B9">
        <w:rPr>
          <w:highlight w:val="yellow"/>
        </w:rPr>
        <w:t xml:space="preserve"> </w:t>
      </w:r>
      <w:r w:rsidRPr="003F59B9">
        <w:rPr>
          <w:highlight w:val="yellow"/>
        </w:rPr>
        <w:t>x</w:t>
      </w:r>
      <w:r w:rsidR="003F59B9">
        <w:rPr>
          <w:highlight w:val="yellow"/>
        </w:rPr>
        <w:t xml:space="preserve"> </w:t>
      </w:r>
      <w:r w:rsidRPr="003F59B9">
        <w:rPr>
          <w:highlight w:val="yellow"/>
        </w:rPr>
        <w:t>10</w:t>
      </w:r>
      <w:r w:rsidRPr="003F59B9">
        <w:rPr>
          <w:highlight w:val="yellow"/>
          <w:vertAlign w:val="superscript"/>
        </w:rPr>
        <w:t>6</w:t>
      </w:r>
      <w:r w:rsidRPr="003F59B9">
        <w:rPr>
          <w:highlight w:val="yellow"/>
        </w:rPr>
        <w:t xml:space="preserve"> LX2 cells in 10 cm</w:t>
      </w:r>
      <w:r w:rsidRPr="003F59B9">
        <w:rPr>
          <w:highlight w:val="yellow"/>
          <w:vertAlign w:val="superscript"/>
        </w:rPr>
        <w:t>3</w:t>
      </w:r>
      <w:r w:rsidRPr="00F45A24">
        <w:rPr>
          <w:highlight w:val="yellow"/>
        </w:rPr>
        <w:t xml:space="preserve"> </w:t>
      </w:r>
      <w:r w:rsidRPr="003F59B9">
        <w:rPr>
          <w:highlight w:val="yellow"/>
        </w:rPr>
        <w:t>dishes for 48 h</w:t>
      </w:r>
      <w:r w:rsidR="004F5C4F" w:rsidRPr="003F59B9">
        <w:rPr>
          <w:highlight w:val="yellow"/>
        </w:rPr>
        <w:t xml:space="preserve"> </w:t>
      </w:r>
      <w:r w:rsidRPr="00AF7DB3">
        <w:rPr>
          <w:highlight w:val="yellow"/>
        </w:rPr>
        <w:t>at 37</w:t>
      </w:r>
      <w:r w:rsidR="004F5C4F" w:rsidRPr="00B2090B">
        <w:rPr>
          <w:highlight w:val="yellow"/>
        </w:rPr>
        <w:t xml:space="preserve"> °</w:t>
      </w:r>
      <w:r w:rsidRPr="00B2090B">
        <w:rPr>
          <w:highlight w:val="yellow"/>
        </w:rPr>
        <w:t>C.</w:t>
      </w:r>
    </w:p>
    <w:p w14:paraId="44207D1E" w14:textId="77777777" w:rsidR="00CF73AD" w:rsidRPr="00B2090B" w:rsidRDefault="00CF73AD" w:rsidP="00CF73AD">
      <w:pPr>
        <w:pStyle w:val="ListParagraph"/>
        <w:ind w:left="0"/>
        <w:rPr>
          <w:highlight w:val="yellow"/>
        </w:rPr>
      </w:pPr>
    </w:p>
    <w:p w14:paraId="668A0F45" w14:textId="2107EA0B" w:rsidR="00D47F85" w:rsidRPr="00B2090B" w:rsidRDefault="00D47F85" w:rsidP="008F525A">
      <w:pPr>
        <w:pStyle w:val="ListParagraph"/>
        <w:numPr>
          <w:ilvl w:val="1"/>
          <w:numId w:val="13"/>
        </w:numPr>
        <w:ind w:left="0" w:firstLine="0"/>
        <w:rPr>
          <w:highlight w:val="yellow"/>
        </w:rPr>
      </w:pPr>
      <w:r w:rsidRPr="00B2090B">
        <w:rPr>
          <w:highlight w:val="yellow"/>
        </w:rPr>
        <w:t xml:space="preserve">Collect </w:t>
      </w:r>
      <w:r w:rsidR="008C659A" w:rsidRPr="00B2090B">
        <w:rPr>
          <w:highlight w:val="yellow"/>
        </w:rPr>
        <w:t xml:space="preserve">the </w:t>
      </w:r>
      <w:r w:rsidRPr="00B2090B">
        <w:rPr>
          <w:highlight w:val="yellow"/>
        </w:rPr>
        <w:t>fibroblast CM after 48 h. Centrifuge at 200</w:t>
      </w:r>
      <w:r w:rsidR="008C659A" w:rsidRPr="00B2090B">
        <w:rPr>
          <w:highlight w:val="yellow"/>
        </w:rPr>
        <w:t xml:space="preserve"> x </w:t>
      </w:r>
      <w:r w:rsidRPr="00B2090B">
        <w:rPr>
          <w:i/>
          <w:iCs/>
          <w:highlight w:val="yellow"/>
        </w:rPr>
        <w:t>g</w:t>
      </w:r>
      <w:r w:rsidRPr="00B2090B">
        <w:rPr>
          <w:highlight w:val="yellow"/>
        </w:rPr>
        <w:t xml:space="preserve"> </w:t>
      </w:r>
      <w:r w:rsidR="008C659A" w:rsidRPr="00B2090B">
        <w:rPr>
          <w:highlight w:val="yellow"/>
        </w:rPr>
        <w:t xml:space="preserve">for 4 min at room temperature </w:t>
      </w:r>
      <w:r w:rsidRPr="00B2090B">
        <w:rPr>
          <w:highlight w:val="yellow"/>
        </w:rPr>
        <w:lastRenderedPageBreak/>
        <w:t>to pellet any floating cells.</w:t>
      </w:r>
      <w:r w:rsidR="001D512B" w:rsidRPr="00B2090B">
        <w:rPr>
          <w:highlight w:val="yellow"/>
        </w:rPr>
        <w:t xml:space="preserve"> Sterile filter the CM using </w:t>
      </w:r>
      <w:r w:rsidR="008C659A" w:rsidRPr="00B2090B">
        <w:rPr>
          <w:highlight w:val="yellow"/>
        </w:rPr>
        <w:t xml:space="preserve">a </w:t>
      </w:r>
      <w:r w:rsidR="001D512B" w:rsidRPr="00B2090B">
        <w:rPr>
          <w:highlight w:val="yellow"/>
        </w:rPr>
        <w:t>0.2</w:t>
      </w:r>
      <w:r w:rsidR="008C659A" w:rsidRPr="00B2090B">
        <w:rPr>
          <w:highlight w:val="yellow"/>
        </w:rPr>
        <w:t>2</w:t>
      </w:r>
      <w:r w:rsidR="001D512B" w:rsidRPr="00B2090B">
        <w:rPr>
          <w:highlight w:val="yellow"/>
        </w:rPr>
        <w:t xml:space="preserve"> </w:t>
      </w:r>
      <w:proofErr w:type="spellStart"/>
      <w:r w:rsidR="001D512B" w:rsidRPr="00B2090B">
        <w:rPr>
          <w:highlight w:val="yellow"/>
        </w:rPr>
        <w:t>μ</w:t>
      </w:r>
      <w:r w:rsidR="008C659A" w:rsidRPr="00B2090B">
        <w:rPr>
          <w:highlight w:val="yellow"/>
        </w:rPr>
        <w:t>m</w:t>
      </w:r>
      <w:proofErr w:type="spellEnd"/>
      <w:r w:rsidR="001D512B" w:rsidRPr="00B2090B">
        <w:rPr>
          <w:highlight w:val="yellow"/>
        </w:rPr>
        <w:t xml:space="preserve"> filter fixed on the bottom of 20</w:t>
      </w:r>
      <w:r w:rsidR="008C659A" w:rsidRPr="00B2090B">
        <w:rPr>
          <w:highlight w:val="yellow"/>
        </w:rPr>
        <w:t xml:space="preserve"> </w:t>
      </w:r>
      <w:r w:rsidR="001D512B" w:rsidRPr="00B2090B">
        <w:rPr>
          <w:highlight w:val="yellow"/>
        </w:rPr>
        <w:t>m</w:t>
      </w:r>
      <w:r w:rsidR="008C659A" w:rsidRPr="00B2090B">
        <w:rPr>
          <w:highlight w:val="yellow"/>
        </w:rPr>
        <w:t>L</w:t>
      </w:r>
      <w:r w:rsidR="001D512B" w:rsidRPr="00B2090B">
        <w:rPr>
          <w:highlight w:val="yellow"/>
        </w:rPr>
        <w:t xml:space="preserve"> syringes.</w:t>
      </w:r>
    </w:p>
    <w:p w14:paraId="592F05C5" w14:textId="77777777" w:rsidR="00CF73AD" w:rsidRPr="00B2090B" w:rsidRDefault="00CF73AD" w:rsidP="00CF73AD">
      <w:pPr>
        <w:pStyle w:val="ListParagraph"/>
        <w:ind w:left="0"/>
        <w:rPr>
          <w:highlight w:val="yellow"/>
        </w:rPr>
      </w:pPr>
    </w:p>
    <w:p w14:paraId="0976106F" w14:textId="2E4E4781" w:rsidR="00D47F85" w:rsidRPr="00B2090B" w:rsidRDefault="00D47F85" w:rsidP="00554712">
      <w:pPr>
        <w:pStyle w:val="ListParagraph"/>
        <w:numPr>
          <w:ilvl w:val="1"/>
          <w:numId w:val="13"/>
        </w:numPr>
        <w:ind w:left="0" w:firstLine="0"/>
        <w:rPr>
          <w:highlight w:val="yellow"/>
        </w:rPr>
      </w:pPr>
      <w:r w:rsidRPr="00B2090B">
        <w:rPr>
          <w:highlight w:val="yellow"/>
        </w:rPr>
        <w:t>Collect the supernatant CM</w:t>
      </w:r>
      <w:r w:rsidR="003F59B9">
        <w:rPr>
          <w:highlight w:val="yellow"/>
        </w:rPr>
        <w:t xml:space="preserve">. </w:t>
      </w:r>
      <w:r w:rsidRPr="003F59B9">
        <w:rPr>
          <w:highlight w:val="yellow"/>
        </w:rPr>
        <w:t>Aliquot the CM into 2 m</w:t>
      </w:r>
      <w:r w:rsidR="00337627" w:rsidRPr="003F59B9">
        <w:rPr>
          <w:highlight w:val="yellow"/>
        </w:rPr>
        <w:t>L</w:t>
      </w:r>
      <w:r w:rsidRPr="003F59B9">
        <w:rPr>
          <w:highlight w:val="yellow"/>
        </w:rPr>
        <w:t xml:space="preserve"> tubes and store </w:t>
      </w:r>
      <w:r w:rsidR="00614AEB" w:rsidRPr="00AF7DB3">
        <w:rPr>
          <w:highlight w:val="yellow"/>
        </w:rPr>
        <w:t>at -80</w:t>
      </w:r>
      <w:r w:rsidR="00337627" w:rsidRPr="00B2090B">
        <w:rPr>
          <w:highlight w:val="yellow"/>
        </w:rPr>
        <w:t xml:space="preserve"> °</w:t>
      </w:r>
      <w:r w:rsidR="00614AEB" w:rsidRPr="00B2090B">
        <w:rPr>
          <w:highlight w:val="yellow"/>
        </w:rPr>
        <w:t xml:space="preserve">C </w:t>
      </w:r>
      <w:r w:rsidRPr="00B2090B">
        <w:rPr>
          <w:highlight w:val="yellow"/>
        </w:rPr>
        <w:t>for further applications.</w:t>
      </w:r>
    </w:p>
    <w:p w14:paraId="2C090D05" w14:textId="77777777" w:rsidR="008A38BC" w:rsidRPr="00B2090B" w:rsidRDefault="008A38BC" w:rsidP="00F45A24">
      <w:pPr>
        <w:rPr>
          <w:highlight w:val="yellow"/>
        </w:rPr>
      </w:pPr>
    </w:p>
    <w:p w14:paraId="16BBF9D4" w14:textId="30DAB1E8" w:rsidR="008A38BC" w:rsidRPr="00B2090B" w:rsidRDefault="008A38BC" w:rsidP="00B4488E">
      <w:pPr>
        <w:pStyle w:val="ListParagraph"/>
        <w:ind w:left="0"/>
      </w:pPr>
      <w:r w:rsidRPr="00B2090B">
        <w:t>NOTE: The solution can be stored for 6 months at -80 °C.</w:t>
      </w:r>
    </w:p>
    <w:p w14:paraId="11611ADD" w14:textId="77777777" w:rsidR="00D47F85" w:rsidRPr="00B2090B" w:rsidRDefault="00D47F85" w:rsidP="00AF748D">
      <w:pPr>
        <w:rPr>
          <w:highlight w:val="yellow"/>
        </w:rPr>
      </w:pPr>
    </w:p>
    <w:p w14:paraId="55504E06" w14:textId="0C19FB34" w:rsidR="00D47F85" w:rsidRPr="00B2090B" w:rsidRDefault="00D47F85" w:rsidP="00F52CFA">
      <w:pPr>
        <w:pStyle w:val="ListParagraph"/>
        <w:numPr>
          <w:ilvl w:val="0"/>
          <w:numId w:val="13"/>
        </w:numPr>
        <w:ind w:left="0" w:firstLine="0"/>
        <w:rPr>
          <w:b/>
          <w:bCs/>
        </w:rPr>
      </w:pPr>
      <w:r w:rsidRPr="00B2090B">
        <w:rPr>
          <w:b/>
          <w:bCs/>
        </w:rPr>
        <w:t xml:space="preserve">Validating cell densities for </w:t>
      </w:r>
      <w:r w:rsidR="00F52CFA" w:rsidRPr="00B2090B">
        <w:rPr>
          <w:b/>
          <w:bCs/>
        </w:rPr>
        <w:t>perfect</w:t>
      </w:r>
      <w:r w:rsidRPr="00B2090B">
        <w:rPr>
          <w:b/>
          <w:bCs/>
        </w:rPr>
        <w:t xml:space="preserve"> spheroids</w:t>
      </w:r>
    </w:p>
    <w:p w14:paraId="611FDF65" w14:textId="77777777" w:rsidR="0027401E" w:rsidRPr="00B2090B" w:rsidRDefault="0027401E" w:rsidP="0027401E">
      <w:pPr>
        <w:pStyle w:val="ListParagraph"/>
        <w:ind w:left="0"/>
        <w:rPr>
          <w:b/>
          <w:bCs/>
          <w:highlight w:val="yellow"/>
        </w:rPr>
      </w:pPr>
    </w:p>
    <w:p w14:paraId="04CE2FCC" w14:textId="2CA9AA46" w:rsidR="007672D8" w:rsidRPr="00B2090B" w:rsidRDefault="001D44B2" w:rsidP="00817E3C">
      <w:pPr>
        <w:pStyle w:val="ListParagraph"/>
        <w:numPr>
          <w:ilvl w:val="1"/>
          <w:numId w:val="13"/>
        </w:numPr>
        <w:ind w:left="0" w:firstLine="0"/>
      </w:pPr>
      <w:r w:rsidRPr="00B2090B">
        <w:t xml:space="preserve">Aspirate culture media and wash the HCC cell lines </w:t>
      </w:r>
      <w:r w:rsidR="00817E3C" w:rsidRPr="00B2090B">
        <w:t>three times with</w:t>
      </w:r>
      <w:r w:rsidRPr="00B2090B">
        <w:t xml:space="preserve"> PBS.</w:t>
      </w:r>
    </w:p>
    <w:p w14:paraId="052C2DAA" w14:textId="77777777" w:rsidR="00817E3C" w:rsidRPr="00B2090B" w:rsidRDefault="00817E3C" w:rsidP="00F45A24"/>
    <w:p w14:paraId="750C62FF" w14:textId="60F98AB2" w:rsidR="007672D8" w:rsidRPr="003F59B9" w:rsidRDefault="001D44B2" w:rsidP="00817E3C">
      <w:pPr>
        <w:pStyle w:val="ListParagraph"/>
        <w:numPr>
          <w:ilvl w:val="1"/>
          <w:numId w:val="13"/>
        </w:numPr>
        <w:ind w:left="0" w:firstLine="0"/>
      </w:pPr>
      <w:r w:rsidRPr="00B2090B">
        <w:t>Add 2 m</w:t>
      </w:r>
      <w:r w:rsidR="005A7E58" w:rsidRPr="00B2090B">
        <w:t>L</w:t>
      </w:r>
      <w:r w:rsidRPr="00B2090B">
        <w:t xml:space="preserve"> of pre-warmed 1x Trypsin to detach adherent cells from the bottom of the T75 flasks. Incubate at 37</w:t>
      </w:r>
      <w:r w:rsidR="003F59B9">
        <w:t xml:space="preserve"> </w:t>
      </w:r>
      <w:r w:rsidRPr="003F59B9">
        <w:t>°C in an incubator for 4 min.</w:t>
      </w:r>
    </w:p>
    <w:p w14:paraId="10FD0571" w14:textId="77777777" w:rsidR="005A7E58" w:rsidRPr="00AF7DB3" w:rsidRDefault="005A7E58" w:rsidP="005A7E58">
      <w:pPr>
        <w:pStyle w:val="ListParagraph"/>
        <w:ind w:left="0"/>
      </w:pPr>
    </w:p>
    <w:p w14:paraId="773ED22F" w14:textId="11171849" w:rsidR="007B10C1" w:rsidRPr="00B2090B" w:rsidRDefault="001D44B2" w:rsidP="00817E3C">
      <w:pPr>
        <w:pStyle w:val="ListParagraph"/>
        <w:numPr>
          <w:ilvl w:val="1"/>
          <w:numId w:val="13"/>
        </w:numPr>
        <w:ind w:left="0" w:firstLine="0"/>
      </w:pPr>
      <w:r w:rsidRPr="00B2090B">
        <w:t>Inactivate trypsin by adding 4 m</w:t>
      </w:r>
      <w:r w:rsidR="00022BD0" w:rsidRPr="00B2090B">
        <w:t>L</w:t>
      </w:r>
      <w:r w:rsidRPr="00B2090B">
        <w:t xml:space="preserve"> of complete culture media. Collect the cell suspension and centrifuge cells at 200 </w:t>
      </w:r>
      <w:r w:rsidR="00022BD0" w:rsidRPr="00B2090B">
        <w:t xml:space="preserve">x </w:t>
      </w:r>
      <w:r w:rsidRPr="00B2090B">
        <w:rPr>
          <w:i/>
          <w:iCs/>
        </w:rPr>
        <w:t>g</w:t>
      </w:r>
      <w:r w:rsidRPr="00B2090B">
        <w:t xml:space="preserve"> for 4 min</w:t>
      </w:r>
      <w:r w:rsidR="00022BD0" w:rsidRPr="00B2090B">
        <w:t xml:space="preserve"> at room temperature</w:t>
      </w:r>
      <w:r w:rsidRPr="00B2090B">
        <w:t>.</w:t>
      </w:r>
    </w:p>
    <w:p w14:paraId="3E0B6690" w14:textId="77777777" w:rsidR="007D7EE1" w:rsidRPr="00B2090B" w:rsidRDefault="007D7EE1" w:rsidP="007D7EE1">
      <w:pPr>
        <w:pStyle w:val="ListParagraph"/>
        <w:ind w:left="0"/>
      </w:pPr>
    </w:p>
    <w:p w14:paraId="1AB492AA" w14:textId="0CBF536D" w:rsidR="007672D8" w:rsidRPr="00B2090B" w:rsidRDefault="001D44B2" w:rsidP="00817E3C">
      <w:pPr>
        <w:pStyle w:val="ListParagraph"/>
        <w:numPr>
          <w:ilvl w:val="1"/>
          <w:numId w:val="13"/>
        </w:numPr>
        <w:ind w:left="0" w:firstLine="0"/>
      </w:pPr>
      <w:r w:rsidRPr="00B2090B">
        <w:t xml:space="preserve">Count </w:t>
      </w:r>
      <w:r w:rsidR="007D7EE1" w:rsidRPr="00B2090B">
        <w:t xml:space="preserve">the </w:t>
      </w:r>
      <w:r w:rsidRPr="00B2090B">
        <w:t xml:space="preserve">cells as per </w:t>
      </w:r>
      <w:r w:rsidR="002D20CD" w:rsidRPr="00B2090B">
        <w:t>step 3</w:t>
      </w:r>
      <w:r w:rsidRPr="00B2090B">
        <w:t>.</w:t>
      </w:r>
    </w:p>
    <w:p w14:paraId="22F0285C" w14:textId="77777777" w:rsidR="002D20CD" w:rsidRPr="00B2090B" w:rsidRDefault="002D20CD" w:rsidP="002D20CD">
      <w:pPr>
        <w:pStyle w:val="ListParagraph"/>
        <w:ind w:left="0"/>
      </w:pPr>
    </w:p>
    <w:p w14:paraId="1C6B3537" w14:textId="3C90D250" w:rsidR="00D47F85" w:rsidRPr="00B2090B" w:rsidRDefault="00D47F85" w:rsidP="00817E3C">
      <w:pPr>
        <w:pStyle w:val="ListParagraph"/>
        <w:numPr>
          <w:ilvl w:val="1"/>
          <w:numId w:val="13"/>
        </w:numPr>
        <w:ind w:left="0" w:firstLine="0"/>
      </w:pPr>
      <w:r w:rsidRPr="00B2090B">
        <w:t xml:space="preserve">Pipette different densities from </w:t>
      </w:r>
      <w:r w:rsidR="002D20CD" w:rsidRPr="00B2090B">
        <w:t xml:space="preserve">the </w:t>
      </w:r>
      <w:r w:rsidRPr="00B2090B">
        <w:t>tumor cell lines (12000, 6000, 3000, 1500, 1000, 750, 500, 250</w:t>
      </w:r>
      <w:r w:rsidR="002D20CD" w:rsidRPr="00B2090B">
        <w:t>,</w:t>
      </w:r>
      <w:r w:rsidRPr="00B2090B">
        <w:t xml:space="preserve"> and 125 cells) in 20</w:t>
      </w:r>
      <w:r w:rsidR="003F59B9">
        <w:t xml:space="preserve"> </w:t>
      </w:r>
      <w:r w:rsidRPr="003F59B9">
        <w:t>µ</w:t>
      </w:r>
      <w:r w:rsidR="002D20CD" w:rsidRPr="003F59B9">
        <w:t>L</w:t>
      </w:r>
      <w:r w:rsidRPr="00AF7DB3">
        <w:t xml:space="preserve"> of media on the interior surface of a 10 cm</w:t>
      </w:r>
      <w:r w:rsidRPr="00B2090B">
        <w:rPr>
          <w:vertAlign w:val="superscript"/>
        </w:rPr>
        <w:t>3</w:t>
      </w:r>
      <w:r w:rsidRPr="00B2090B">
        <w:t xml:space="preserve"> lid</w:t>
      </w:r>
      <w:r w:rsidR="002D20CD" w:rsidRPr="00B2090B">
        <w:t xml:space="preserve"> of a Petri dish</w:t>
      </w:r>
      <w:r w:rsidRPr="00B2090B">
        <w:t>.</w:t>
      </w:r>
    </w:p>
    <w:p w14:paraId="61B8EE60" w14:textId="77777777" w:rsidR="002B7965" w:rsidRPr="00B2090B" w:rsidRDefault="002B7965" w:rsidP="002B7965">
      <w:pPr>
        <w:pStyle w:val="ListParagraph"/>
        <w:ind w:left="0"/>
      </w:pPr>
    </w:p>
    <w:p w14:paraId="78446EA0" w14:textId="5BC6BD79" w:rsidR="002B7965" w:rsidRPr="00B2090B" w:rsidRDefault="00D47F85" w:rsidP="00817E3C">
      <w:pPr>
        <w:pStyle w:val="ListParagraph"/>
        <w:numPr>
          <w:ilvl w:val="1"/>
          <w:numId w:val="13"/>
        </w:numPr>
        <w:ind w:left="0" w:firstLine="0"/>
      </w:pPr>
      <w:r w:rsidRPr="00B2090B">
        <w:t>Add 10 m</w:t>
      </w:r>
      <w:r w:rsidR="002B7965" w:rsidRPr="00B2090B">
        <w:t>L</w:t>
      </w:r>
      <w:r w:rsidRPr="00B2090B">
        <w:t xml:space="preserve"> of sterile PBS to the bottom of the dish to provide humid conditions for the process of spheroid formation.</w:t>
      </w:r>
    </w:p>
    <w:p w14:paraId="57E52DF6" w14:textId="725FC503" w:rsidR="00D47F85" w:rsidRPr="00B2090B" w:rsidRDefault="00D47F85" w:rsidP="002B7965">
      <w:pPr>
        <w:pStyle w:val="ListParagraph"/>
        <w:ind w:left="0"/>
      </w:pPr>
    </w:p>
    <w:p w14:paraId="24D3BA4D" w14:textId="391D8AC6" w:rsidR="00D47F85" w:rsidRPr="00B2090B" w:rsidRDefault="00D47F85" w:rsidP="005C698B">
      <w:pPr>
        <w:pStyle w:val="ListParagraph"/>
        <w:numPr>
          <w:ilvl w:val="1"/>
          <w:numId w:val="13"/>
        </w:numPr>
        <w:ind w:left="0" w:firstLine="0"/>
      </w:pPr>
      <w:r w:rsidRPr="00B2090B">
        <w:t>Invert the lid of the 10 cm</w:t>
      </w:r>
      <w:r w:rsidRPr="00B2090B">
        <w:rPr>
          <w:vertAlign w:val="superscript"/>
        </w:rPr>
        <w:t>3</w:t>
      </w:r>
      <w:r w:rsidRPr="00B2090B">
        <w:t xml:space="preserve"> dish to allow the media</w:t>
      </w:r>
      <w:r w:rsidR="003E4E72" w:rsidRPr="00B2090B">
        <w:t>,</w:t>
      </w:r>
      <w:r w:rsidRPr="00B2090B">
        <w:t xml:space="preserve"> including the cell suspension</w:t>
      </w:r>
      <w:r w:rsidR="003E4E72" w:rsidRPr="00B2090B">
        <w:t>,</w:t>
      </w:r>
      <w:r w:rsidRPr="00B2090B">
        <w:t xml:space="preserve"> to hang over </w:t>
      </w:r>
      <w:r w:rsidR="00BA3095" w:rsidRPr="00B2090B">
        <w:t xml:space="preserve">a </w:t>
      </w:r>
      <w:r w:rsidRPr="00B2090B">
        <w:t>humid environment.</w:t>
      </w:r>
      <w:r w:rsidR="005C698B" w:rsidRPr="00B2090B">
        <w:t xml:space="preserve"> </w:t>
      </w:r>
      <w:r w:rsidRPr="00B2090B">
        <w:t xml:space="preserve">Leave the hanging droplets for </w:t>
      </w:r>
      <w:r w:rsidR="003F59B9">
        <w:t>3</w:t>
      </w:r>
      <w:r w:rsidR="003F59B9" w:rsidRPr="003F59B9">
        <w:t xml:space="preserve"> </w:t>
      </w:r>
      <w:r w:rsidRPr="003F59B9">
        <w:t>days.</w:t>
      </w:r>
    </w:p>
    <w:p w14:paraId="0E7A33C1" w14:textId="77777777" w:rsidR="003E4E72" w:rsidRPr="00B2090B" w:rsidRDefault="003E4E72" w:rsidP="003E4E72">
      <w:pPr>
        <w:pStyle w:val="ListParagraph"/>
        <w:ind w:left="0"/>
      </w:pPr>
    </w:p>
    <w:p w14:paraId="699ED3B8" w14:textId="6759B7A2" w:rsidR="00D47F85" w:rsidRPr="00B2090B" w:rsidRDefault="00D47F85" w:rsidP="00817E3C">
      <w:pPr>
        <w:pStyle w:val="ListParagraph"/>
        <w:numPr>
          <w:ilvl w:val="1"/>
          <w:numId w:val="13"/>
        </w:numPr>
        <w:ind w:left="0" w:firstLine="0"/>
      </w:pPr>
      <w:r w:rsidRPr="00B2090B">
        <w:t xml:space="preserve">Take </w:t>
      </w:r>
      <w:r w:rsidR="006804B2" w:rsidRPr="00B2090B">
        <w:t>images</w:t>
      </w:r>
      <w:r w:rsidRPr="00B2090B">
        <w:t xml:space="preserve"> </w:t>
      </w:r>
      <w:r w:rsidR="00485548" w:rsidRPr="00B2090B">
        <w:t xml:space="preserve">of </w:t>
      </w:r>
      <w:r w:rsidRPr="00B2090B">
        <w:t>the spheroids at 50</w:t>
      </w:r>
      <w:r w:rsidR="003E4E72" w:rsidRPr="00B2090B">
        <w:t>x</w:t>
      </w:r>
      <w:r w:rsidRPr="00B2090B">
        <w:t xml:space="preserve"> magnification using a</w:t>
      </w:r>
      <w:r w:rsidR="000C4F9B" w:rsidRPr="00B2090B">
        <w:t>n</w:t>
      </w:r>
      <w:r w:rsidRPr="00B2090B">
        <w:t xml:space="preserve"> inverted microscope </w:t>
      </w:r>
      <w:r w:rsidR="003F59B9">
        <w:t>3</w:t>
      </w:r>
      <w:r w:rsidR="003F59B9" w:rsidRPr="003F59B9">
        <w:t xml:space="preserve"> </w:t>
      </w:r>
      <w:r w:rsidRPr="003F59B9">
        <w:t xml:space="preserve">days after hanging </w:t>
      </w:r>
      <w:r w:rsidR="000C4F9B" w:rsidRPr="00AF7DB3">
        <w:t xml:space="preserve">the </w:t>
      </w:r>
      <w:r w:rsidRPr="00B2090B">
        <w:t>original droplets.</w:t>
      </w:r>
    </w:p>
    <w:p w14:paraId="0D2D1915" w14:textId="77777777" w:rsidR="00D47F85" w:rsidRPr="00B2090B" w:rsidRDefault="00D47F85" w:rsidP="00CB5623">
      <w:pPr>
        <w:pStyle w:val="ListParagraph"/>
        <w:ind w:left="0"/>
      </w:pPr>
    </w:p>
    <w:p w14:paraId="1627E8F0" w14:textId="4CF1CA2B" w:rsidR="00D47F85" w:rsidRPr="00B2090B" w:rsidRDefault="00D47F85" w:rsidP="00673430">
      <w:pPr>
        <w:pStyle w:val="ListParagraph"/>
        <w:numPr>
          <w:ilvl w:val="0"/>
          <w:numId w:val="13"/>
        </w:numPr>
        <w:ind w:left="0" w:firstLine="0"/>
        <w:rPr>
          <w:b/>
          <w:bCs/>
          <w:highlight w:val="yellow"/>
        </w:rPr>
      </w:pPr>
      <w:r w:rsidRPr="00B2090B">
        <w:rPr>
          <w:b/>
          <w:bCs/>
          <w:highlight w:val="yellow"/>
        </w:rPr>
        <w:t>Heterotypic tumor/stromal spheroids</w:t>
      </w:r>
    </w:p>
    <w:p w14:paraId="72E5B7DF" w14:textId="77777777" w:rsidR="00673430" w:rsidRPr="00B2090B" w:rsidRDefault="00673430" w:rsidP="00673430">
      <w:pPr>
        <w:pStyle w:val="ListParagraph"/>
        <w:ind w:left="0"/>
        <w:rPr>
          <w:b/>
          <w:bCs/>
          <w:highlight w:val="yellow"/>
        </w:rPr>
      </w:pPr>
    </w:p>
    <w:p w14:paraId="2A22E49E" w14:textId="65F81B13" w:rsidR="00D47F85" w:rsidRPr="00B2090B" w:rsidRDefault="00D47F85" w:rsidP="00721706">
      <w:pPr>
        <w:pStyle w:val="ListParagraph"/>
        <w:numPr>
          <w:ilvl w:val="1"/>
          <w:numId w:val="13"/>
        </w:numPr>
        <w:ind w:left="0" w:firstLine="0"/>
        <w:rPr>
          <w:highlight w:val="yellow"/>
        </w:rPr>
      </w:pPr>
      <w:r w:rsidRPr="00B2090B">
        <w:rPr>
          <w:highlight w:val="yellow"/>
        </w:rPr>
        <w:t xml:space="preserve">Suspend </w:t>
      </w:r>
      <w:r w:rsidR="00094F09" w:rsidRPr="00B2090B">
        <w:rPr>
          <w:highlight w:val="yellow"/>
        </w:rPr>
        <w:t xml:space="preserve">1500 </w:t>
      </w:r>
      <w:r w:rsidRPr="00B2090B">
        <w:rPr>
          <w:highlight w:val="yellow"/>
        </w:rPr>
        <w:t xml:space="preserve">Huh7 HCC cells with </w:t>
      </w:r>
      <w:r w:rsidR="00094F09" w:rsidRPr="00B2090B">
        <w:rPr>
          <w:highlight w:val="yellow"/>
        </w:rPr>
        <w:t xml:space="preserve">1500 </w:t>
      </w:r>
      <w:r w:rsidR="00896F2F" w:rsidRPr="00B2090B">
        <w:rPr>
          <w:highlight w:val="yellow"/>
        </w:rPr>
        <w:t>COS7</w:t>
      </w:r>
      <w:r w:rsidRPr="00B2090B">
        <w:rPr>
          <w:highlight w:val="yellow"/>
        </w:rPr>
        <w:t xml:space="preserve"> mammalian fibroblast cell</w:t>
      </w:r>
      <w:r w:rsidR="00094F09" w:rsidRPr="00B2090B">
        <w:rPr>
          <w:highlight w:val="yellow"/>
        </w:rPr>
        <w:t>s</w:t>
      </w:r>
      <w:r w:rsidR="0007775D" w:rsidRPr="00B2090B">
        <w:rPr>
          <w:highlight w:val="yellow"/>
        </w:rPr>
        <w:t xml:space="preserve"> </w:t>
      </w:r>
      <w:r w:rsidR="00094F09" w:rsidRPr="00B2090B">
        <w:rPr>
          <w:highlight w:val="yellow"/>
        </w:rPr>
        <w:t xml:space="preserve">(1:1 ratio) </w:t>
      </w:r>
      <w:r w:rsidRPr="00B2090B">
        <w:rPr>
          <w:highlight w:val="yellow"/>
        </w:rPr>
        <w:t>in hanging droplets to form spheres. Add 10 m</w:t>
      </w:r>
      <w:r w:rsidR="00A17225" w:rsidRPr="00B2090B">
        <w:rPr>
          <w:highlight w:val="yellow"/>
        </w:rPr>
        <w:t>L</w:t>
      </w:r>
      <w:r w:rsidRPr="00B2090B">
        <w:rPr>
          <w:highlight w:val="yellow"/>
        </w:rPr>
        <w:t xml:space="preserve"> of sterile PBS to the bottom of the dish to provide humid conditions for the spheroids.</w:t>
      </w:r>
    </w:p>
    <w:p w14:paraId="1F1DBEB2" w14:textId="77777777" w:rsidR="00A17225" w:rsidRPr="00B2090B" w:rsidRDefault="00A17225" w:rsidP="00F45A24">
      <w:pPr>
        <w:rPr>
          <w:highlight w:val="yellow"/>
        </w:rPr>
      </w:pPr>
    </w:p>
    <w:p w14:paraId="57408347" w14:textId="7137DB14" w:rsidR="00D47F85" w:rsidRPr="00B2090B" w:rsidRDefault="00D47F85" w:rsidP="002046B8">
      <w:pPr>
        <w:pStyle w:val="ListParagraph"/>
        <w:numPr>
          <w:ilvl w:val="1"/>
          <w:numId w:val="13"/>
        </w:numPr>
        <w:ind w:left="0" w:firstLine="0"/>
        <w:rPr>
          <w:highlight w:val="yellow"/>
        </w:rPr>
      </w:pPr>
      <w:r w:rsidRPr="00B2090B">
        <w:rPr>
          <w:highlight w:val="yellow"/>
        </w:rPr>
        <w:t>Invert the lid of the 10 cm</w:t>
      </w:r>
      <w:r w:rsidRPr="00B2090B">
        <w:rPr>
          <w:highlight w:val="yellow"/>
          <w:vertAlign w:val="superscript"/>
        </w:rPr>
        <w:t>3</w:t>
      </w:r>
      <w:r w:rsidRPr="00B2090B">
        <w:rPr>
          <w:highlight w:val="yellow"/>
        </w:rPr>
        <w:t xml:space="preserve"> dish to allow the media</w:t>
      </w:r>
      <w:r w:rsidR="002046B8" w:rsidRPr="00B2090B">
        <w:rPr>
          <w:highlight w:val="yellow"/>
        </w:rPr>
        <w:t>,</w:t>
      </w:r>
      <w:r w:rsidRPr="00B2090B">
        <w:rPr>
          <w:highlight w:val="yellow"/>
        </w:rPr>
        <w:t xml:space="preserve"> including the cell suspension</w:t>
      </w:r>
      <w:r w:rsidR="002046B8" w:rsidRPr="00B2090B">
        <w:rPr>
          <w:highlight w:val="yellow"/>
        </w:rPr>
        <w:t>,</w:t>
      </w:r>
      <w:r w:rsidRPr="00B2090B">
        <w:rPr>
          <w:highlight w:val="yellow"/>
        </w:rPr>
        <w:t xml:space="preserve"> to hang over </w:t>
      </w:r>
      <w:r w:rsidR="000C4F9B" w:rsidRPr="00B2090B">
        <w:rPr>
          <w:highlight w:val="yellow"/>
        </w:rPr>
        <w:t xml:space="preserve">a </w:t>
      </w:r>
      <w:r w:rsidRPr="00B2090B">
        <w:rPr>
          <w:highlight w:val="yellow"/>
        </w:rPr>
        <w:t xml:space="preserve">humid environment. Leave the hanging droplets for </w:t>
      </w:r>
      <w:r w:rsidR="003F59B9">
        <w:rPr>
          <w:highlight w:val="yellow"/>
        </w:rPr>
        <w:t>3</w:t>
      </w:r>
      <w:r w:rsidR="003F59B9" w:rsidRPr="003F59B9">
        <w:rPr>
          <w:highlight w:val="yellow"/>
        </w:rPr>
        <w:t xml:space="preserve"> </w:t>
      </w:r>
      <w:r w:rsidRPr="003F59B9">
        <w:rPr>
          <w:highlight w:val="yellow"/>
        </w:rPr>
        <w:t>days.</w:t>
      </w:r>
    </w:p>
    <w:p w14:paraId="6FFEE2AA" w14:textId="77777777" w:rsidR="00A17225" w:rsidRPr="00B2090B" w:rsidRDefault="00A17225" w:rsidP="00A17225">
      <w:pPr>
        <w:pStyle w:val="ListParagraph"/>
        <w:ind w:left="0"/>
        <w:rPr>
          <w:highlight w:val="yellow"/>
        </w:rPr>
      </w:pPr>
    </w:p>
    <w:p w14:paraId="60F92F74" w14:textId="7F96AE60" w:rsidR="00D47F85" w:rsidRPr="00B2090B" w:rsidRDefault="00D47F85" w:rsidP="00673430">
      <w:pPr>
        <w:pStyle w:val="ListParagraph"/>
        <w:numPr>
          <w:ilvl w:val="1"/>
          <w:numId w:val="13"/>
        </w:numPr>
        <w:ind w:left="0" w:firstLine="0"/>
        <w:rPr>
          <w:highlight w:val="yellow"/>
        </w:rPr>
      </w:pPr>
      <w:r w:rsidRPr="00B2090B">
        <w:rPr>
          <w:highlight w:val="yellow"/>
        </w:rPr>
        <w:t xml:space="preserve">Take </w:t>
      </w:r>
      <w:r w:rsidR="00A17225" w:rsidRPr="00B2090B">
        <w:rPr>
          <w:highlight w:val="yellow"/>
        </w:rPr>
        <w:t>images</w:t>
      </w:r>
      <w:r w:rsidRPr="00B2090B">
        <w:rPr>
          <w:highlight w:val="yellow"/>
        </w:rPr>
        <w:t xml:space="preserve"> o</w:t>
      </w:r>
      <w:r w:rsidR="00485548" w:rsidRPr="00B2090B">
        <w:rPr>
          <w:highlight w:val="yellow"/>
        </w:rPr>
        <w:t>f</w:t>
      </w:r>
      <w:r w:rsidRPr="00B2090B">
        <w:rPr>
          <w:highlight w:val="yellow"/>
        </w:rPr>
        <w:t xml:space="preserve"> the spheroids using a</w:t>
      </w:r>
      <w:r w:rsidR="000C4F9B" w:rsidRPr="00B2090B">
        <w:rPr>
          <w:highlight w:val="yellow"/>
        </w:rPr>
        <w:t>n</w:t>
      </w:r>
      <w:r w:rsidR="003C5DD9" w:rsidRPr="00B2090B">
        <w:rPr>
          <w:highlight w:val="yellow"/>
        </w:rPr>
        <w:t xml:space="preserve"> </w:t>
      </w:r>
      <w:r w:rsidRPr="00B2090B">
        <w:rPr>
          <w:highlight w:val="yellow"/>
        </w:rPr>
        <w:t xml:space="preserve">inverted microscope from day </w:t>
      </w:r>
      <w:r w:rsidR="00A17225" w:rsidRPr="00B2090B">
        <w:rPr>
          <w:highlight w:val="yellow"/>
        </w:rPr>
        <w:t>3</w:t>
      </w:r>
      <w:r w:rsidRPr="00B2090B">
        <w:rPr>
          <w:highlight w:val="yellow"/>
        </w:rPr>
        <w:t xml:space="preserve"> until day 10 of culture.</w:t>
      </w:r>
    </w:p>
    <w:p w14:paraId="563D4F20" w14:textId="77777777" w:rsidR="00A17225" w:rsidRPr="00B2090B" w:rsidRDefault="00A17225" w:rsidP="00F45A24">
      <w:pPr>
        <w:rPr>
          <w:highlight w:val="yellow"/>
        </w:rPr>
      </w:pPr>
    </w:p>
    <w:p w14:paraId="22F76EEE" w14:textId="1E2A35A4" w:rsidR="00946914" w:rsidRPr="00B2090B" w:rsidRDefault="00946914" w:rsidP="008B43FF">
      <w:pPr>
        <w:pStyle w:val="ListParagraph"/>
        <w:numPr>
          <w:ilvl w:val="2"/>
          <w:numId w:val="13"/>
        </w:numPr>
        <w:ind w:left="0" w:firstLine="0"/>
        <w:rPr>
          <w:highlight w:val="yellow"/>
        </w:rPr>
      </w:pPr>
      <w:r w:rsidRPr="00B2090B">
        <w:rPr>
          <w:highlight w:val="yellow"/>
        </w:rPr>
        <w:lastRenderedPageBreak/>
        <w:t>Put the 10 cm</w:t>
      </w:r>
      <w:r w:rsidRPr="00B2090B">
        <w:rPr>
          <w:highlight w:val="yellow"/>
          <w:vertAlign w:val="superscript"/>
        </w:rPr>
        <w:t>3</w:t>
      </w:r>
      <w:r w:rsidRPr="00B2090B">
        <w:rPr>
          <w:highlight w:val="yellow"/>
        </w:rPr>
        <w:t xml:space="preserve"> dish on the microscope stage.</w:t>
      </w:r>
      <w:r w:rsidR="008B43FF" w:rsidRPr="00B2090B">
        <w:rPr>
          <w:highlight w:val="yellow"/>
        </w:rPr>
        <w:t xml:space="preserve"> </w:t>
      </w:r>
      <w:r w:rsidRPr="00B2090B">
        <w:rPr>
          <w:highlight w:val="yellow"/>
        </w:rPr>
        <w:t>Adjust the magnification of the microscope at 50x for all spheroids.</w:t>
      </w:r>
    </w:p>
    <w:p w14:paraId="29265AFB" w14:textId="77777777" w:rsidR="002A4C39" w:rsidRPr="00B2090B" w:rsidRDefault="002A4C39" w:rsidP="002A4C39">
      <w:pPr>
        <w:pStyle w:val="ListParagraph"/>
        <w:ind w:left="0"/>
        <w:rPr>
          <w:highlight w:val="yellow"/>
        </w:rPr>
      </w:pPr>
    </w:p>
    <w:p w14:paraId="5D28830E" w14:textId="1C739CD0" w:rsidR="00946914" w:rsidRPr="00B2090B" w:rsidRDefault="00946914" w:rsidP="00DC39EF">
      <w:pPr>
        <w:pStyle w:val="ListParagraph"/>
        <w:numPr>
          <w:ilvl w:val="2"/>
          <w:numId w:val="13"/>
        </w:numPr>
        <w:ind w:left="0" w:firstLine="0"/>
        <w:rPr>
          <w:highlight w:val="yellow"/>
        </w:rPr>
      </w:pPr>
      <w:r w:rsidRPr="00B2090B">
        <w:rPr>
          <w:highlight w:val="yellow"/>
        </w:rPr>
        <w:t xml:space="preserve">Open the microscope software on the attached computer and adjust its focus to have </w:t>
      </w:r>
      <w:r w:rsidR="00AF58CA" w:rsidRPr="00B2090B">
        <w:rPr>
          <w:highlight w:val="yellow"/>
        </w:rPr>
        <w:t xml:space="preserve">a </w:t>
      </w:r>
      <w:r w:rsidRPr="00B2090B">
        <w:rPr>
          <w:highlight w:val="yellow"/>
        </w:rPr>
        <w:t xml:space="preserve">clear </w:t>
      </w:r>
      <w:r w:rsidR="00AF58CA" w:rsidRPr="00B2090B">
        <w:rPr>
          <w:highlight w:val="yellow"/>
        </w:rPr>
        <w:t>image</w:t>
      </w:r>
      <w:r w:rsidRPr="00B2090B">
        <w:rPr>
          <w:highlight w:val="yellow"/>
        </w:rPr>
        <w:t xml:space="preserve"> of every spheroid.</w:t>
      </w:r>
      <w:r w:rsidR="00DC39EF" w:rsidRPr="00B2090B">
        <w:rPr>
          <w:highlight w:val="yellow"/>
        </w:rPr>
        <w:t xml:space="preserve"> </w:t>
      </w:r>
      <w:r w:rsidRPr="00B2090B">
        <w:rPr>
          <w:highlight w:val="yellow"/>
        </w:rPr>
        <w:t xml:space="preserve">Use the </w:t>
      </w:r>
      <w:r w:rsidR="005E5484">
        <w:rPr>
          <w:b/>
          <w:bCs/>
          <w:highlight w:val="yellow"/>
        </w:rPr>
        <w:t>C</w:t>
      </w:r>
      <w:r w:rsidRPr="005E5484">
        <w:rPr>
          <w:b/>
          <w:bCs/>
          <w:highlight w:val="yellow"/>
        </w:rPr>
        <w:t xml:space="preserve">apture </w:t>
      </w:r>
      <w:r w:rsidR="005E5484">
        <w:rPr>
          <w:b/>
          <w:bCs/>
          <w:highlight w:val="yellow"/>
        </w:rPr>
        <w:t>T</w:t>
      </w:r>
      <w:r w:rsidRPr="005E5484">
        <w:rPr>
          <w:b/>
          <w:bCs/>
          <w:highlight w:val="yellow"/>
        </w:rPr>
        <w:t>ool</w:t>
      </w:r>
      <w:r w:rsidRPr="005E5484">
        <w:rPr>
          <w:highlight w:val="yellow"/>
        </w:rPr>
        <w:t xml:space="preserve"> on the microscope software to </w:t>
      </w:r>
      <w:r w:rsidR="00A6724B" w:rsidRPr="005E5484">
        <w:rPr>
          <w:highlight w:val="yellow"/>
        </w:rPr>
        <w:t>save the acquired pictures.</w:t>
      </w:r>
    </w:p>
    <w:p w14:paraId="7638977C" w14:textId="77777777" w:rsidR="00D47F85" w:rsidRPr="00B2090B" w:rsidRDefault="00D47F85" w:rsidP="00AF748D">
      <w:pPr>
        <w:rPr>
          <w:highlight w:val="yellow"/>
        </w:rPr>
      </w:pPr>
    </w:p>
    <w:p w14:paraId="7418635C" w14:textId="0FE6DAB6" w:rsidR="00D47F85" w:rsidRPr="00B2090B" w:rsidRDefault="00D47F85" w:rsidP="007E1587">
      <w:pPr>
        <w:pStyle w:val="ListParagraph"/>
        <w:numPr>
          <w:ilvl w:val="0"/>
          <w:numId w:val="13"/>
        </w:numPr>
        <w:ind w:left="0" w:firstLine="0"/>
        <w:rPr>
          <w:b/>
          <w:bCs/>
          <w:highlight w:val="yellow"/>
        </w:rPr>
      </w:pPr>
      <w:r w:rsidRPr="00B2090B">
        <w:rPr>
          <w:b/>
          <w:bCs/>
          <w:highlight w:val="yellow"/>
        </w:rPr>
        <w:t>Homotypic Hep3B spheroids in LX2 CM</w:t>
      </w:r>
    </w:p>
    <w:p w14:paraId="266143DF" w14:textId="77777777" w:rsidR="0087781C" w:rsidRPr="00B2090B" w:rsidRDefault="0087781C" w:rsidP="0087781C">
      <w:pPr>
        <w:pStyle w:val="ListParagraph"/>
        <w:ind w:left="0"/>
        <w:rPr>
          <w:b/>
          <w:bCs/>
          <w:highlight w:val="yellow"/>
        </w:rPr>
      </w:pPr>
    </w:p>
    <w:p w14:paraId="7057A9DF" w14:textId="1A539EF9" w:rsidR="00D47F85" w:rsidRPr="00B2090B" w:rsidRDefault="00D47F85" w:rsidP="00B1525E">
      <w:pPr>
        <w:pStyle w:val="ListParagraph"/>
        <w:numPr>
          <w:ilvl w:val="1"/>
          <w:numId w:val="13"/>
        </w:numPr>
        <w:ind w:left="0" w:firstLine="0"/>
        <w:rPr>
          <w:highlight w:val="yellow"/>
        </w:rPr>
      </w:pPr>
      <w:r w:rsidRPr="00B2090B">
        <w:rPr>
          <w:highlight w:val="yellow"/>
        </w:rPr>
        <w:t xml:space="preserve">Suspend 3000 Hep3B HCC cells in </w:t>
      </w:r>
      <w:r w:rsidR="000C4F9B" w:rsidRPr="00B2090B">
        <w:rPr>
          <w:highlight w:val="yellow"/>
        </w:rPr>
        <w:t xml:space="preserve">the </w:t>
      </w:r>
      <w:r w:rsidRPr="00B2090B">
        <w:rPr>
          <w:highlight w:val="yellow"/>
        </w:rPr>
        <w:t>hanging droplets to form spheres.</w:t>
      </w:r>
      <w:r w:rsidR="00B1525E" w:rsidRPr="00B2090B">
        <w:rPr>
          <w:highlight w:val="yellow"/>
        </w:rPr>
        <w:t xml:space="preserve"> </w:t>
      </w:r>
      <w:r w:rsidRPr="00B2090B">
        <w:rPr>
          <w:highlight w:val="yellow"/>
        </w:rPr>
        <w:t>Add 10 m</w:t>
      </w:r>
      <w:r w:rsidR="00E86AB3" w:rsidRPr="00B2090B">
        <w:rPr>
          <w:highlight w:val="yellow"/>
        </w:rPr>
        <w:t>L</w:t>
      </w:r>
      <w:r w:rsidRPr="00B2090B">
        <w:rPr>
          <w:highlight w:val="yellow"/>
        </w:rPr>
        <w:t xml:space="preserve"> of sterile PBS to the bottom of the dish to provide humid conditions for the spheroids.</w:t>
      </w:r>
    </w:p>
    <w:p w14:paraId="07D0DCC4" w14:textId="77777777" w:rsidR="0087781C" w:rsidRPr="00B2090B" w:rsidRDefault="0087781C" w:rsidP="00E86AB3">
      <w:pPr>
        <w:pStyle w:val="ListParagraph"/>
        <w:ind w:left="0"/>
        <w:rPr>
          <w:highlight w:val="yellow"/>
        </w:rPr>
      </w:pPr>
    </w:p>
    <w:p w14:paraId="62F3B9B9" w14:textId="1CF818BC" w:rsidR="00D47F85" w:rsidRPr="00B2090B" w:rsidRDefault="00D47F85" w:rsidP="007813E0">
      <w:pPr>
        <w:pStyle w:val="ListParagraph"/>
        <w:numPr>
          <w:ilvl w:val="1"/>
          <w:numId w:val="13"/>
        </w:numPr>
        <w:ind w:left="0" w:firstLine="0"/>
        <w:rPr>
          <w:highlight w:val="yellow"/>
        </w:rPr>
      </w:pPr>
      <w:r w:rsidRPr="00B2090B">
        <w:rPr>
          <w:highlight w:val="yellow"/>
        </w:rPr>
        <w:t>Invert the lid of the 10 cm</w:t>
      </w:r>
      <w:r w:rsidRPr="00B2090B">
        <w:rPr>
          <w:highlight w:val="yellow"/>
          <w:vertAlign w:val="superscript"/>
        </w:rPr>
        <w:t>3</w:t>
      </w:r>
      <w:r w:rsidRPr="00B2090B">
        <w:rPr>
          <w:highlight w:val="yellow"/>
        </w:rPr>
        <w:t xml:space="preserve"> dish to allow the media</w:t>
      </w:r>
      <w:r w:rsidR="00E86AB3" w:rsidRPr="00B2090B">
        <w:rPr>
          <w:highlight w:val="yellow"/>
        </w:rPr>
        <w:t>,</w:t>
      </w:r>
      <w:r w:rsidRPr="00B2090B">
        <w:rPr>
          <w:highlight w:val="yellow"/>
        </w:rPr>
        <w:t xml:space="preserve"> including the cell suspension</w:t>
      </w:r>
      <w:r w:rsidR="00E86AB3" w:rsidRPr="00B2090B">
        <w:rPr>
          <w:highlight w:val="yellow"/>
        </w:rPr>
        <w:t>,</w:t>
      </w:r>
      <w:r w:rsidRPr="00B2090B">
        <w:rPr>
          <w:highlight w:val="yellow"/>
        </w:rPr>
        <w:t xml:space="preserve"> to hang over </w:t>
      </w:r>
      <w:r w:rsidR="000C4F9B" w:rsidRPr="00B2090B">
        <w:rPr>
          <w:highlight w:val="yellow"/>
        </w:rPr>
        <w:t xml:space="preserve">a </w:t>
      </w:r>
      <w:r w:rsidRPr="00B2090B">
        <w:rPr>
          <w:highlight w:val="yellow"/>
        </w:rPr>
        <w:t>humid environment.</w:t>
      </w:r>
      <w:r w:rsidR="007813E0" w:rsidRPr="00B2090B">
        <w:rPr>
          <w:highlight w:val="yellow"/>
        </w:rPr>
        <w:t xml:space="preserve"> </w:t>
      </w:r>
      <w:r w:rsidRPr="00B2090B">
        <w:rPr>
          <w:highlight w:val="yellow"/>
        </w:rPr>
        <w:t xml:space="preserve">Leave the hanging droplets for </w:t>
      </w:r>
      <w:r w:rsidR="003F59B9">
        <w:rPr>
          <w:highlight w:val="yellow"/>
        </w:rPr>
        <w:t>3</w:t>
      </w:r>
      <w:r w:rsidR="003F59B9" w:rsidRPr="003F59B9">
        <w:rPr>
          <w:highlight w:val="yellow"/>
        </w:rPr>
        <w:t xml:space="preserve"> </w:t>
      </w:r>
      <w:r w:rsidRPr="003F59B9">
        <w:rPr>
          <w:highlight w:val="yellow"/>
        </w:rPr>
        <w:t>days.</w:t>
      </w:r>
    </w:p>
    <w:p w14:paraId="6943B4E7" w14:textId="77777777" w:rsidR="007E0825" w:rsidRPr="00B2090B" w:rsidRDefault="007E0825" w:rsidP="007E0825">
      <w:pPr>
        <w:pStyle w:val="ListParagraph"/>
        <w:ind w:left="0"/>
        <w:rPr>
          <w:highlight w:val="yellow"/>
        </w:rPr>
      </w:pPr>
    </w:p>
    <w:p w14:paraId="3B28D3BC" w14:textId="76F2816B" w:rsidR="00F13D95" w:rsidRPr="00B2090B" w:rsidRDefault="00D47F85" w:rsidP="0087781C">
      <w:pPr>
        <w:pStyle w:val="ListParagraph"/>
        <w:numPr>
          <w:ilvl w:val="1"/>
          <w:numId w:val="13"/>
        </w:numPr>
        <w:ind w:left="0" w:firstLine="0"/>
        <w:rPr>
          <w:highlight w:val="yellow"/>
        </w:rPr>
      </w:pPr>
      <w:r w:rsidRPr="00B2090B">
        <w:rPr>
          <w:highlight w:val="yellow"/>
        </w:rPr>
        <w:t xml:space="preserve">Transfer Hep3B spheroids into 20 </w:t>
      </w:r>
      <w:proofErr w:type="spellStart"/>
      <w:r w:rsidRPr="00B2090B">
        <w:rPr>
          <w:highlight w:val="yellow"/>
        </w:rPr>
        <w:t>μ</w:t>
      </w:r>
      <w:r w:rsidR="007E0825" w:rsidRPr="00B2090B">
        <w:rPr>
          <w:highlight w:val="yellow"/>
        </w:rPr>
        <w:t>L</w:t>
      </w:r>
      <w:proofErr w:type="spellEnd"/>
      <w:r w:rsidR="003C5DD9" w:rsidRPr="00B2090B">
        <w:rPr>
          <w:highlight w:val="yellow"/>
        </w:rPr>
        <w:t xml:space="preserve"> </w:t>
      </w:r>
      <w:r w:rsidR="000F1B97" w:rsidRPr="00B2090B">
        <w:rPr>
          <w:highlight w:val="yellow"/>
        </w:rPr>
        <w:t xml:space="preserve">of fresh </w:t>
      </w:r>
      <w:r w:rsidRPr="00B2090B">
        <w:rPr>
          <w:highlight w:val="yellow"/>
        </w:rPr>
        <w:t>CM from LX2 cells in han</w:t>
      </w:r>
      <w:r w:rsidR="000F1B97" w:rsidRPr="00B2090B">
        <w:rPr>
          <w:highlight w:val="yellow"/>
        </w:rPr>
        <w:t>g</w:t>
      </w:r>
      <w:r w:rsidRPr="00B2090B">
        <w:rPr>
          <w:highlight w:val="yellow"/>
        </w:rPr>
        <w:t>ing droplets.</w:t>
      </w:r>
    </w:p>
    <w:p w14:paraId="505BF030" w14:textId="77777777" w:rsidR="007E0825" w:rsidRPr="00B2090B" w:rsidRDefault="007E0825" w:rsidP="007E0825">
      <w:pPr>
        <w:pStyle w:val="ListParagraph"/>
        <w:ind w:left="0"/>
        <w:rPr>
          <w:highlight w:val="yellow"/>
        </w:rPr>
      </w:pPr>
    </w:p>
    <w:p w14:paraId="284FB1DC" w14:textId="5EE2165F" w:rsidR="00CC0EC3" w:rsidRPr="00B2090B" w:rsidRDefault="00250B9B" w:rsidP="00EF619B">
      <w:pPr>
        <w:pStyle w:val="ListParagraph"/>
        <w:ind w:left="0"/>
      </w:pPr>
      <w:r w:rsidRPr="00B2090B">
        <w:t xml:space="preserve">NOTE: </w:t>
      </w:r>
      <w:r w:rsidR="00CC0EC3" w:rsidRPr="00B2090B">
        <w:t xml:space="preserve">Use sterile autoclaved unfiltered 200 </w:t>
      </w:r>
      <w:proofErr w:type="spellStart"/>
      <w:r w:rsidR="00CC0EC3" w:rsidRPr="00B2090B">
        <w:t>μ</w:t>
      </w:r>
      <w:r w:rsidR="00EF619B" w:rsidRPr="00B2090B">
        <w:t>L</w:t>
      </w:r>
      <w:proofErr w:type="spellEnd"/>
      <w:r w:rsidR="00CC0EC3" w:rsidRPr="00B2090B">
        <w:t xml:space="preserve"> pipette tip</w:t>
      </w:r>
      <w:r w:rsidR="00AA71E2" w:rsidRPr="00B2090B">
        <w:t>s</w:t>
      </w:r>
      <w:r w:rsidR="00CC0EC3" w:rsidRPr="00B2090B">
        <w:t xml:space="preserve"> in the process of spheroid transfer to avoid any disruption or injury to the formed spheroids. This is also to </w:t>
      </w:r>
      <w:r w:rsidR="00EF619B" w:rsidRPr="00B2090B">
        <w:t>eliminate</w:t>
      </w:r>
      <w:r w:rsidR="00CC0EC3" w:rsidRPr="00B2090B">
        <w:t xml:space="preserve"> any residual cells that remain unattached to the main single spheroid.</w:t>
      </w:r>
    </w:p>
    <w:p w14:paraId="30EB65A0" w14:textId="77777777" w:rsidR="007E0825" w:rsidRPr="00B2090B" w:rsidRDefault="007E0825" w:rsidP="00F45A24">
      <w:pPr>
        <w:rPr>
          <w:highlight w:val="yellow"/>
        </w:rPr>
      </w:pPr>
    </w:p>
    <w:p w14:paraId="1467013E" w14:textId="2C0AE8E0" w:rsidR="00DC2B04" w:rsidRPr="00B2090B" w:rsidRDefault="00CC0EC3" w:rsidP="007E0825">
      <w:pPr>
        <w:pStyle w:val="ListParagraph"/>
        <w:numPr>
          <w:ilvl w:val="2"/>
          <w:numId w:val="13"/>
        </w:numPr>
        <w:ind w:left="0" w:firstLine="0"/>
        <w:rPr>
          <w:highlight w:val="yellow"/>
        </w:rPr>
      </w:pPr>
      <w:r w:rsidRPr="00B2090B">
        <w:rPr>
          <w:highlight w:val="yellow"/>
        </w:rPr>
        <w:t xml:space="preserve">Use </w:t>
      </w:r>
      <w:r w:rsidR="00DC2B04" w:rsidRPr="00B2090B">
        <w:rPr>
          <w:highlight w:val="yellow"/>
        </w:rPr>
        <w:t>an</w:t>
      </w:r>
      <w:r w:rsidR="003C5DD9" w:rsidRPr="00B2090B">
        <w:rPr>
          <w:highlight w:val="yellow"/>
        </w:rPr>
        <w:t xml:space="preserve"> </w:t>
      </w:r>
      <w:r w:rsidRPr="00B2090B">
        <w:rPr>
          <w:highlight w:val="yellow"/>
        </w:rPr>
        <w:t xml:space="preserve">autoclaved 20 </w:t>
      </w:r>
      <w:proofErr w:type="spellStart"/>
      <w:r w:rsidRPr="00B2090B">
        <w:rPr>
          <w:highlight w:val="yellow"/>
        </w:rPr>
        <w:t>μ</w:t>
      </w:r>
      <w:r w:rsidR="00362A7C" w:rsidRPr="00B2090B">
        <w:rPr>
          <w:highlight w:val="yellow"/>
        </w:rPr>
        <w:t>L</w:t>
      </w:r>
      <w:proofErr w:type="spellEnd"/>
      <w:r w:rsidRPr="00B2090B">
        <w:rPr>
          <w:highlight w:val="yellow"/>
        </w:rPr>
        <w:t xml:space="preserve"> pipette </w:t>
      </w:r>
      <w:r w:rsidR="00DC231C" w:rsidRPr="00B2090B">
        <w:rPr>
          <w:highlight w:val="yellow"/>
        </w:rPr>
        <w:t>for</w:t>
      </w:r>
      <w:r w:rsidRPr="00B2090B">
        <w:rPr>
          <w:highlight w:val="yellow"/>
        </w:rPr>
        <w:t xml:space="preserve"> the transfer process</w:t>
      </w:r>
      <w:r w:rsidR="00DC2B04" w:rsidRPr="00B2090B">
        <w:rPr>
          <w:highlight w:val="yellow"/>
        </w:rPr>
        <w:t>. Adjust the pipette volume to 2</w:t>
      </w:r>
      <w:r w:rsidR="003F59B9">
        <w:rPr>
          <w:highlight w:val="yellow"/>
        </w:rPr>
        <w:t xml:space="preserve"> </w:t>
      </w:r>
      <w:proofErr w:type="spellStart"/>
      <w:r w:rsidR="00DC2B04" w:rsidRPr="003F59B9">
        <w:rPr>
          <w:highlight w:val="yellow"/>
        </w:rPr>
        <w:t>μ</w:t>
      </w:r>
      <w:r w:rsidR="00851A76" w:rsidRPr="003F59B9">
        <w:rPr>
          <w:highlight w:val="yellow"/>
        </w:rPr>
        <w:t>L</w:t>
      </w:r>
      <w:proofErr w:type="spellEnd"/>
      <w:r w:rsidR="00DC2B04" w:rsidRPr="00AF7DB3">
        <w:rPr>
          <w:highlight w:val="yellow"/>
        </w:rPr>
        <w:t>.</w:t>
      </w:r>
      <w:r w:rsidR="00362A7C" w:rsidRPr="00B2090B">
        <w:rPr>
          <w:highlight w:val="yellow"/>
        </w:rPr>
        <w:t xml:space="preserve"> </w:t>
      </w:r>
      <w:r w:rsidR="0043636C" w:rsidRPr="00B2090B">
        <w:rPr>
          <w:highlight w:val="yellow"/>
        </w:rPr>
        <w:t>Attach the pipette tip to the pipette.</w:t>
      </w:r>
    </w:p>
    <w:p w14:paraId="08F81018" w14:textId="77777777" w:rsidR="00362A7C" w:rsidRPr="00B2090B" w:rsidRDefault="00362A7C" w:rsidP="00362A7C">
      <w:pPr>
        <w:pStyle w:val="ListParagraph"/>
        <w:ind w:left="0"/>
        <w:rPr>
          <w:highlight w:val="yellow"/>
        </w:rPr>
      </w:pPr>
    </w:p>
    <w:p w14:paraId="069FB210" w14:textId="3BFE4FE4" w:rsidR="00DC2B04" w:rsidRPr="00B2090B" w:rsidRDefault="00DC2B04" w:rsidP="00B1525E">
      <w:pPr>
        <w:pStyle w:val="ListParagraph"/>
        <w:numPr>
          <w:ilvl w:val="2"/>
          <w:numId w:val="13"/>
        </w:numPr>
        <w:ind w:left="0" w:firstLine="0"/>
        <w:rPr>
          <w:highlight w:val="yellow"/>
        </w:rPr>
      </w:pPr>
      <w:r w:rsidRPr="00B2090B">
        <w:rPr>
          <w:highlight w:val="yellow"/>
        </w:rPr>
        <w:t>Invert the lid of the 10 cm</w:t>
      </w:r>
      <w:r w:rsidR="001D44B2" w:rsidRPr="00B2090B">
        <w:rPr>
          <w:highlight w:val="yellow"/>
          <w:vertAlign w:val="superscript"/>
        </w:rPr>
        <w:t>3</w:t>
      </w:r>
      <w:r w:rsidR="00362A7C" w:rsidRPr="00B2090B">
        <w:rPr>
          <w:highlight w:val="yellow"/>
        </w:rPr>
        <w:t xml:space="preserve"> </w:t>
      </w:r>
      <w:r w:rsidR="0043636C" w:rsidRPr="00B2090B">
        <w:rPr>
          <w:highlight w:val="yellow"/>
        </w:rPr>
        <w:t>dish on which the spheroids</w:t>
      </w:r>
      <w:r w:rsidR="00DC231C" w:rsidRPr="00B2090B">
        <w:rPr>
          <w:highlight w:val="yellow"/>
        </w:rPr>
        <w:t xml:space="preserve"> were formed</w:t>
      </w:r>
      <w:r w:rsidR="0043636C" w:rsidRPr="00B2090B">
        <w:rPr>
          <w:highlight w:val="yellow"/>
        </w:rPr>
        <w:t>. F</w:t>
      </w:r>
      <w:r w:rsidRPr="00B2090B">
        <w:rPr>
          <w:highlight w:val="yellow"/>
        </w:rPr>
        <w:t xml:space="preserve">ix </w:t>
      </w:r>
      <w:r w:rsidR="0043636C" w:rsidRPr="00B2090B">
        <w:rPr>
          <w:highlight w:val="yellow"/>
        </w:rPr>
        <w:t>the lid</w:t>
      </w:r>
      <w:r w:rsidRPr="00B2090B">
        <w:rPr>
          <w:highlight w:val="yellow"/>
        </w:rPr>
        <w:t xml:space="preserve"> on </w:t>
      </w:r>
      <w:r w:rsidR="00735F76" w:rsidRPr="00B2090B">
        <w:rPr>
          <w:highlight w:val="yellow"/>
        </w:rPr>
        <w:t xml:space="preserve">the stage of </w:t>
      </w:r>
      <w:r w:rsidRPr="00B2090B">
        <w:rPr>
          <w:highlight w:val="yellow"/>
        </w:rPr>
        <w:t>a light microscope.</w:t>
      </w:r>
      <w:r w:rsidR="00B1525E" w:rsidRPr="00B2090B">
        <w:rPr>
          <w:highlight w:val="yellow"/>
        </w:rPr>
        <w:t xml:space="preserve"> </w:t>
      </w:r>
      <w:r w:rsidRPr="00B2090B">
        <w:rPr>
          <w:highlight w:val="yellow"/>
        </w:rPr>
        <w:t>Adjust the fine focus of the microscope to make each spheroid visible.</w:t>
      </w:r>
    </w:p>
    <w:p w14:paraId="048CFE98" w14:textId="77777777" w:rsidR="00362A7C" w:rsidRPr="00B2090B" w:rsidRDefault="00362A7C" w:rsidP="00362A7C">
      <w:pPr>
        <w:pStyle w:val="ListParagraph"/>
        <w:ind w:left="0"/>
        <w:rPr>
          <w:highlight w:val="yellow"/>
        </w:rPr>
      </w:pPr>
    </w:p>
    <w:p w14:paraId="377EBD85" w14:textId="694D52B1" w:rsidR="00DC2B04" w:rsidRPr="00B2090B" w:rsidRDefault="003F6ECA" w:rsidP="007E0825">
      <w:pPr>
        <w:pStyle w:val="ListParagraph"/>
        <w:numPr>
          <w:ilvl w:val="2"/>
          <w:numId w:val="13"/>
        </w:numPr>
        <w:ind w:left="0" w:firstLine="0"/>
        <w:rPr>
          <w:highlight w:val="yellow"/>
        </w:rPr>
      </w:pPr>
      <w:r w:rsidRPr="00B2090B">
        <w:rPr>
          <w:highlight w:val="yellow"/>
        </w:rPr>
        <w:t>C</w:t>
      </w:r>
      <w:r w:rsidR="00DC2B04" w:rsidRPr="00B2090B">
        <w:rPr>
          <w:highlight w:val="yellow"/>
        </w:rPr>
        <w:t>arefully empty the air from the micropipette</w:t>
      </w:r>
      <w:r w:rsidR="00153337" w:rsidRPr="00B2090B">
        <w:rPr>
          <w:highlight w:val="yellow"/>
        </w:rPr>
        <w:t xml:space="preserve"> by pressing the plunger button</w:t>
      </w:r>
      <w:r w:rsidR="00DC2B04" w:rsidRPr="00B2090B">
        <w:rPr>
          <w:highlight w:val="yellow"/>
        </w:rPr>
        <w:t>.</w:t>
      </w:r>
      <w:r w:rsidR="003C5DD9" w:rsidRPr="00B2090B">
        <w:rPr>
          <w:highlight w:val="yellow"/>
        </w:rPr>
        <w:t xml:space="preserve"> </w:t>
      </w:r>
      <w:r w:rsidRPr="00B2090B">
        <w:rPr>
          <w:highlight w:val="yellow"/>
        </w:rPr>
        <w:t>Insert the pipette tip in the droplet</w:t>
      </w:r>
      <w:r w:rsidR="00362A7C" w:rsidRPr="00B2090B">
        <w:rPr>
          <w:highlight w:val="yellow"/>
        </w:rPr>
        <w:t>,</w:t>
      </w:r>
      <w:r w:rsidRPr="00B2090B">
        <w:rPr>
          <w:highlight w:val="yellow"/>
        </w:rPr>
        <w:t xml:space="preserve"> including the spheroid</w:t>
      </w:r>
      <w:r w:rsidR="00362A7C" w:rsidRPr="00B2090B">
        <w:rPr>
          <w:highlight w:val="yellow"/>
        </w:rPr>
        <w:t>,</w:t>
      </w:r>
      <w:r w:rsidRPr="00B2090B">
        <w:rPr>
          <w:highlight w:val="yellow"/>
        </w:rPr>
        <w:t xml:space="preserve"> to be transferred.</w:t>
      </w:r>
      <w:r w:rsidR="00153337" w:rsidRPr="00B2090B">
        <w:rPr>
          <w:highlight w:val="yellow"/>
        </w:rPr>
        <w:t xml:space="preserve"> Get very close to the spheroid without touching it with the tip.</w:t>
      </w:r>
    </w:p>
    <w:p w14:paraId="566A4E1B" w14:textId="77777777" w:rsidR="00362A7C" w:rsidRPr="00B2090B" w:rsidRDefault="00362A7C" w:rsidP="00362A7C">
      <w:pPr>
        <w:pStyle w:val="ListParagraph"/>
        <w:ind w:left="0"/>
        <w:rPr>
          <w:highlight w:val="yellow"/>
        </w:rPr>
      </w:pPr>
    </w:p>
    <w:p w14:paraId="14396984" w14:textId="7907B68D" w:rsidR="00153337" w:rsidRPr="00B2090B" w:rsidRDefault="00153337" w:rsidP="007E0825">
      <w:pPr>
        <w:pStyle w:val="ListParagraph"/>
        <w:numPr>
          <w:ilvl w:val="2"/>
          <w:numId w:val="13"/>
        </w:numPr>
        <w:ind w:left="0" w:firstLine="0"/>
        <w:rPr>
          <w:highlight w:val="yellow"/>
        </w:rPr>
      </w:pPr>
      <w:r w:rsidRPr="00B2090B">
        <w:rPr>
          <w:highlight w:val="yellow"/>
        </w:rPr>
        <w:t>Gently release the pressure on the plunger button</w:t>
      </w:r>
      <w:r w:rsidR="003C5DD9" w:rsidRPr="00B2090B">
        <w:rPr>
          <w:highlight w:val="yellow"/>
        </w:rPr>
        <w:t xml:space="preserve"> </w:t>
      </w:r>
      <w:r w:rsidRPr="00B2090B">
        <w:rPr>
          <w:highlight w:val="yellow"/>
        </w:rPr>
        <w:t xml:space="preserve">to allow the suction of </w:t>
      </w:r>
      <w:r w:rsidR="00F82D96" w:rsidRPr="00B2090B">
        <w:rPr>
          <w:highlight w:val="yellow"/>
        </w:rPr>
        <w:t xml:space="preserve">the </w:t>
      </w:r>
      <w:r w:rsidRPr="00B2090B">
        <w:rPr>
          <w:highlight w:val="yellow"/>
        </w:rPr>
        <w:t xml:space="preserve">spheroid into the micropipette tip in 2 </w:t>
      </w:r>
      <w:proofErr w:type="spellStart"/>
      <w:r w:rsidRPr="00B2090B">
        <w:rPr>
          <w:highlight w:val="yellow"/>
        </w:rPr>
        <w:t>μ</w:t>
      </w:r>
      <w:r w:rsidR="00F82D96" w:rsidRPr="00B2090B">
        <w:rPr>
          <w:highlight w:val="yellow"/>
        </w:rPr>
        <w:t>L</w:t>
      </w:r>
      <w:proofErr w:type="spellEnd"/>
      <w:r w:rsidR="00F82D96" w:rsidRPr="00B2090B">
        <w:rPr>
          <w:highlight w:val="yellow"/>
        </w:rPr>
        <w:t xml:space="preserve"> </w:t>
      </w:r>
      <w:r w:rsidRPr="00B2090B">
        <w:rPr>
          <w:highlight w:val="yellow"/>
        </w:rPr>
        <w:t>media.</w:t>
      </w:r>
    </w:p>
    <w:p w14:paraId="37F32ABF" w14:textId="77777777" w:rsidR="00F82D96" w:rsidRPr="00B2090B" w:rsidRDefault="00F82D96" w:rsidP="00F82D96">
      <w:pPr>
        <w:pStyle w:val="ListParagraph"/>
        <w:ind w:left="0"/>
        <w:rPr>
          <w:highlight w:val="yellow"/>
        </w:rPr>
      </w:pPr>
    </w:p>
    <w:p w14:paraId="7991AA64" w14:textId="59E92A1D" w:rsidR="00D47F85" w:rsidRPr="00B2090B" w:rsidRDefault="00153337" w:rsidP="007E0825">
      <w:pPr>
        <w:pStyle w:val="ListParagraph"/>
        <w:numPr>
          <w:ilvl w:val="2"/>
          <w:numId w:val="13"/>
        </w:numPr>
        <w:ind w:left="0" w:firstLine="0"/>
        <w:rPr>
          <w:highlight w:val="yellow"/>
        </w:rPr>
      </w:pPr>
      <w:r w:rsidRPr="00B2090B">
        <w:rPr>
          <w:highlight w:val="yellow"/>
        </w:rPr>
        <w:t xml:space="preserve">Transfer the spheroid into </w:t>
      </w:r>
      <w:r w:rsidR="008D51D8" w:rsidRPr="00B2090B">
        <w:rPr>
          <w:highlight w:val="yellow"/>
        </w:rPr>
        <w:t xml:space="preserve">a </w:t>
      </w:r>
      <w:r w:rsidRPr="00B2090B">
        <w:rPr>
          <w:highlight w:val="yellow"/>
        </w:rPr>
        <w:t xml:space="preserve">new droplet hanged on </w:t>
      </w:r>
      <w:r w:rsidR="00F82D96" w:rsidRPr="00B2090B">
        <w:rPr>
          <w:highlight w:val="yellow"/>
        </w:rPr>
        <w:t xml:space="preserve">a </w:t>
      </w:r>
      <w:r w:rsidRPr="00B2090B">
        <w:rPr>
          <w:highlight w:val="yellow"/>
        </w:rPr>
        <w:t>new 10 cm</w:t>
      </w:r>
      <w:r w:rsidR="001D44B2" w:rsidRPr="00B2090B">
        <w:rPr>
          <w:highlight w:val="yellow"/>
          <w:vertAlign w:val="superscript"/>
        </w:rPr>
        <w:t>3</w:t>
      </w:r>
      <w:r w:rsidR="00C20F85" w:rsidRPr="00B2090B">
        <w:rPr>
          <w:highlight w:val="yellow"/>
        </w:rPr>
        <w:t xml:space="preserve"> dish</w:t>
      </w:r>
      <w:r w:rsidR="00F82D96" w:rsidRPr="00B2090B">
        <w:rPr>
          <w:highlight w:val="yellow"/>
        </w:rPr>
        <w:t>,</w:t>
      </w:r>
      <w:r w:rsidR="00C20F85" w:rsidRPr="00B2090B">
        <w:rPr>
          <w:highlight w:val="yellow"/>
        </w:rPr>
        <w:t xml:space="preserve"> </w:t>
      </w:r>
      <w:r w:rsidR="00F82D96" w:rsidRPr="00B2090B">
        <w:rPr>
          <w:highlight w:val="yellow"/>
        </w:rPr>
        <w:t>having</w:t>
      </w:r>
      <w:r w:rsidR="00C20F85" w:rsidRPr="00B2090B">
        <w:rPr>
          <w:highlight w:val="yellow"/>
        </w:rPr>
        <w:t xml:space="preserve"> new media/conditioned media/treatment.</w:t>
      </w:r>
    </w:p>
    <w:p w14:paraId="61018C33" w14:textId="77777777" w:rsidR="00F82D96" w:rsidRPr="00B2090B" w:rsidRDefault="00F82D96" w:rsidP="00F82D96">
      <w:pPr>
        <w:pStyle w:val="ListParagraph"/>
        <w:ind w:left="0"/>
        <w:rPr>
          <w:highlight w:val="yellow"/>
        </w:rPr>
      </w:pPr>
    </w:p>
    <w:p w14:paraId="6442BC6E" w14:textId="25510D53" w:rsidR="00053E1E" w:rsidRPr="00B2090B" w:rsidRDefault="002369F1" w:rsidP="002369F1">
      <w:pPr>
        <w:pStyle w:val="ListParagraph"/>
        <w:ind w:left="0"/>
      </w:pPr>
      <w:r w:rsidRPr="00B2090B">
        <w:t xml:space="preserve">NOTE: </w:t>
      </w:r>
      <w:r w:rsidR="00F82D96" w:rsidRPr="00B2090B">
        <w:t>En</w:t>
      </w:r>
      <w:r w:rsidR="008D51D8" w:rsidRPr="00B2090B">
        <w:t>sure that all the spheroids are successfully transferred</w:t>
      </w:r>
      <w:r w:rsidR="00735F76" w:rsidRPr="00B2090B">
        <w:t xml:space="preserve"> to the new 10 cm</w:t>
      </w:r>
      <w:r w:rsidR="001D44B2" w:rsidRPr="00B2090B">
        <w:rPr>
          <w:vertAlign w:val="superscript"/>
        </w:rPr>
        <w:t>3</w:t>
      </w:r>
      <w:r w:rsidR="00F82D96" w:rsidRPr="00B2090B">
        <w:rPr>
          <w:vertAlign w:val="superscript"/>
        </w:rPr>
        <w:t xml:space="preserve"> </w:t>
      </w:r>
      <w:r w:rsidR="00735F76" w:rsidRPr="00B2090B">
        <w:t>dish using the light microscope.</w:t>
      </w:r>
    </w:p>
    <w:p w14:paraId="7BEDA5D5" w14:textId="77777777" w:rsidR="007E0825" w:rsidRPr="00B2090B" w:rsidRDefault="007E0825" w:rsidP="007E0825">
      <w:pPr>
        <w:pStyle w:val="ListParagraph"/>
        <w:ind w:left="0"/>
        <w:rPr>
          <w:highlight w:val="yellow"/>
        </w:rPr>
      </w:pPr>
    </w:p>
    <w:p w14:paraId="6F43BCC6" w14:textId="2B3D2388" w:rsidR="00D47F85" w:rsidRPr="00B2090B" w:rsidRDefault="00D47F85" w:rsidP="00192837">
      <w:pPr>
        <w:pStyle w:val="ListParagraph"/>
        <w:numPr>
          <w:ilvl w:val="1"/>
          <w:numId w:val="13"/>
        </w:numPr>
        <w:ind w:left="0" w:firstLine="0"/>
        <w:rPr>
          <w:highlight w:val="yellow"/>
        </w:rPr>
      </w:pPr>
      <w:r w:rsidRPr="00B2090B">
        <w:rPr>
          <w:highlight w:val="yellow"/>
        </w:rPr>
        <w:t xml:space="preserve">Take </w:t>
      </w:r>
      <w:r w:rsidR="00192837" w:rsidRPr="00B2090B">
        <w:rPr>
          <w:highlight w:val="yellow"/>
        </w:rPr>
        <w:t>images</w:t>
      </w:r>
      <w:r w:rsidRPr="00B2090B">
        <w:rPr>
          <w:highlight w:val="yellow"/>
        </w:rPr>
        <w:t xml:space="preserve"> o</w:t>
      </w:r>
      <w:r w:rsidR="00485548" w:rsidRPr="00B2090B">
        <w:rPr>
          <w:highlight w:val="yellow"/>
        </w:rPr>
        <w:t>f</w:t>
      </w:r>
      <w:r w:rsidRPr="00B2090B">
        <w:rPr>
          <w:highlight w:val="yellow"/>
        </w:rPr>
        <w:t xml:space="preserve"> the spheroids at 50</w:t>
      </w:r>
      <w:r w:rsidR="00BB7705" w:rsidRPr="00B2090B">
        <w:rPr>
          <w:highlight w:val="yellow"/>
        </w:rPr>
        <w:t>x</w:t>
      </w:r>
      <w:r w:rsidRPr="00B2090B">
        <w:rPr>
          <w:highlight w:val="yellow"/>
        </w:rPr>
        <w:t xml:space="preserve"> magnification using a</w:t>
      </w:r>
      <w:r w:rsidR="00F24267" w:rsidRPr="00B2090B">
        <w:rPr>
          <w:highlight w:val="yellow"/>
        </w:rPr>
        <w:t>n</w:t>
      </w:r>
      <w:r w:rsidR="003C5DD9" w:rsidRPr="00B2090B">
        <w:rPr>
          <w:highlight w:val="yellow"/>
        </w:rPr>
        <w:t xml:space="preserve"> </w:t>
      </w:r>
      <w:r w:rsidRPr="00B2090B">
        <w:rPr>
          <w:highlight w:val="yellow"/>
        </w:rPr>
        <w:t>inverted microscope from the day of transfer (day 3) until day 7 of culture in LX2 CM.</w:t>
      </w:r>
    </w:p>
    <w:p w14:paraId="14ADD897" w14:textId="77777777" w:rsidR="00D47F85" w:rsidRPr="00B2090B" w:rsidRDefault="00D47F85" w:rsidP="00AF748D">
      <w:pPr>
        <w:rPr>
          <w:highlight w:val="yellow"/>
        </w:rPr>
      </w:pPr>
    </w:p>
    <w:p w14:paraId="6C5AD89E" w14:textId="47048EDC" w:rsidR="00D47F85" w:rsidRPr="00B2090B" w:rsidRDefault="00D47F85" w:rsidP="006415D7">
      <w:pPr>
        <w:pStyle w:val="ListParagraph"/>
        <w:numPr>
          <w:ilvl w:val="0"/>
          <w:numId w:val="13"/>
        </w:numPr>
        <w:ind w:left="0" w:firstLine="0"/>
        <w:rPr>
          <w:b/>
          <w:bCs/>
          <w:highlight w:val="yellow"/>
        </w:rPr>
      </w:pPr>
      <w:r w:rsidRPr="00B2090B">
        <w:rPr>
          <w:b/>
          <w:bCs/>
          <w:highlight w:val="yellow"/>
        </w:rPr>
        <w:t>Calculation of spheroid volume</w:t>
      </w:r>
    </w:p>
    <w:p w14:paraId="14E96704" w14:textId="77777777" w:rsidR="00803CF2" w:rsidRPr="00B2090B" w:rsidRDefault="00803CF2" w:rsidP="00803CF2">
      <w:pPr>
        <w:pStyle w:val="ListParagraph"/>
        <w:ind w:left="0"/>
        <w:rPr>
          <w:b/>
          <w:bCs/>
          <w:highlight w:val="yellow"/>
        </w:rPr>
      </w:pPr>
    </w:p>
    <w:p w14:paraId="74351557" w14:textId="6AF1F2AA" w:rsidR="00D47F85" w:rsidRPr="00B2090B" w:rsidRDefault="00D47F85" w:rsidP="00803CF2">
      <w:pPr>
        <w:pStyle w:val="ListParagraph"/>
        <w:numPr>
          <w:ilvl w:val="1"/>
          <w:numId w:val="13"/>
        </w:numPr>
        <w:ind w:left="0" w:firstLine="0"/>
        <w:rPr>
          <w:rFonts w:eastAsia="Times New Roman"/>
          <w:lang w:eastAsia="ja-JP"/>
        </w:rPr>
      </w:pPr>
      <w:r w:rsidRPr="00B2090B">
        <w:rPr>
          <w:rFonts w:eastAsia="Times New Roman"/>
          <w:lang w:eastAsia="ja-JP"/>
        </w:rPr>
        <w:t xml:space="preserve">Assign a </w:t>
      </w:r>
      <w:r w:rsidR="00485548" w:rsidRPr="00B2090B">
        <w:rPr>
          <w:rFonts w:eastAsia="Times New Roman"/>
          <w:lang w:eastAsia="ja-JP"/>
        </w:rPr>
        <w:t xml:space="preserve">unique </w:t>
      </w:r>
      <w:r w:rsidR="000C4F9B" w:rsidRPr="00B2090B">
        <w:rPr>
          <w:rFonts w:eastAsia="Times New Roman"/>
          <w:lang w:eastAsia="ja-JP"/>
        </w:rPr>
        <w:t>numeric</w:t>
      </w:r>
      <w:r w:rsidR="00485548" w:rsidRPr="00B2090B">
        <w:rPr>
          <w:rFonts w:eastAsia="Times New Roman"/>
          <w:lang w:eastAsia="ja-JP"/>
        </w:rPr>
        <w:t xml:space="preserve"> identifier</w:t>
      </w:r>
      <w:r w:rsidRPr="00B2090B">
        <w:rPr>
          <w:rFonts w:eastAsia="Times New Roman"/>
          <w:lang w:eastAsia="ja-JP"/>
        </w:rPr>
        <w:t xml:space="preserve"> for each spheroid so that images from matched spheroids can be captured daily.</w:t>
      </w:r>
    </w:p>
    <w:p w14:paraId="4003B4C0" w14:textId="77777777" w:rsidR="00803CF2" w:rsidRPr="00B2090B" w:rsidRDefault="00803CF2" w:rsidP="00AF748D">
      <w:pPr>
        <w:rPr>
          <w:rFonts w:eastAsia="Times New Roman"/>
          <w:highlight w:val="yellow"/>
          <w:lang w:eastAsia="ja-JP"/>
        </w:rPr>
      </w:pPr>
    </w:p>
    <w:p w14:paraId="338092D5" w14:textId="182D927E" w:rsidR="00D47F85" w:rsidRPr="00B2090B" w:rsidRDefault="00410B61" w:rsidP="00803CF2">
      <w:pPr>
        <w:pStyle w:val="ListParagraph"/>
        <w:numPr>
          <w:ilvl w:val="1"/>
          <w:numId w:val="13"/>
        </w:numPr>
        <w:ind w:left="0" w:firstLine="0"/>
        <w:rPr>
          <w:rFonts w:eastAsia="Times New Roman"/>
          <w:highlight w:val="yellow"/>
          <w:lang w:eastAsia="ja-JP"/>
        </w:rPr>
      </w:pPr>
      <w:r w:rsidRPr="00B2090B">
        <w:rPr>
          <w:rFonts w:eastAsia="Times New Roman"/>
          <w:highlight w:val="yellow"/>
          <w:lang w:eastAsia="ja-JP"/>
        </w:rPr>
        <w:t>Analy</w:t>
      </w:r>
      <w:r w:rsidR="0086223F" w:rsidRPr="00B2090B">
        <w:rPr>
          <w:rFonts w:eastAsia="Times New Roman"/>
          <w:highlight w:val="yellow"/>
          <w:lang w:eastAsia="ja-JP"/>
        </w:rPr>
        <w:t>z</w:t>
      </w:r>
      <w:r w:rsidRPr="00B2090B">
        <w:rPr>
          <w:rFonts w:eastAsia="Times New Roman"/>
          <w:highlight w:val="yellow"/>
          <w:lang w:eastAsia="ja-JP"/>
        </w:rPr>
        <w:t>e</w:t>
      </w:r>
      <w:r w:rsidR="00D47F85" w:rsidRPr="00B2090B">
        <w:rPr>
          <w:rFonts w:eastAsia="Times New Roman"/>
          <w:highlight w:val="yellow"/>
          <w:lang w:eastAsia="ja-JP"/>
        </w:rPr>
        <w:t xml:space="preserve"> </w:t>
      </w:r>
      <w:r w:rsidR="0086223F" w:rsidRPr="00B2090B">
        <w:rPr>
          <w:rFonts w:eastAsia="Times New Roman"/>
          <w:highlight w:val="yellow"/>
          <w:lang w:eastAsia="ja-JP"/>
        </w:rPr>
        <w:t>images</w:t>
      </w:r>
      <w:r w:rsidR="00D47F85" w:rsidRPr="00B2090B">
        <w:rPr>
          <w:rFonts w:eastAsia="Times New Roman"/>
          <w:highlight w:val="yellow"/>
          <w:lang w:eastAsia="ja-JP"/>
        </w:rPr>
        <w:t xml:space="preserve"> of the growing spheroids using </w:t>
      </w:r>
      <w:r w:rsidR="001D49ED" w:rsidRPr="00B2090B">
        <w:rPr>
          <w:rFonts w:eastAsia="Times New Roman"/>
          <w:highlight w:val="yellow"/>
          <w:lang w:eastAsia="ja-JP"/>
        </w:rPr>
        <w:t xml:space="preserve">an </w:t>
      </w:r>
      <w:r w:rsidR="00D47F85" w:rsidRPr="00B2090B">
        <w:rPr>
          <w:rFonts w:eastAsia="Times New Roman"/>
          <w:highlight w:val="yellow"/>
          <w:lang w:eastAsia="ja-JP"/>
        </w:rPr>
        <w:t>image analysis software</w:t>
      </w:r>
      <w:r w:rsidR="00E64B73" w:rsidRPr="00B2090B">
        <w:rPr>
          <w:rFonts w:eastAsia="Times New Roman"/>
          <w:highlight w:val="yellow"/>
          <w:lang w:eastAsia="ja-JP"/>
        </w:rPr>
        <w:t xml:space="preserve"> package</w:t>
      </w:r>
      <w:r w:rsidR="00D47F85" w:rsidRPr="00B2090B">
        <w:rPr>
          <w:rFonts w:eastAsia="Times New Roman"/>
          <w:highlight w:val="yellow"/>
          <w:lang w:eastAsia="ja-JP"/>
        </w:rPr>
        <w:t>.</w:t>
      </w:r>
    </w:p>
    <w:p w14:paraId="5DE2B80C" w14:textId="77777777" w:rsidR="00803CF2" w:rsidRPr="00B2090B" w:rsidRDefault="00803CF2" w:rsidP="00803CF2">
      <w:pPr>
        <w:pStyle w:val="ListParagraph"/>
        <w:ind w:left="0"/>
        <w:rPr>
          <w:rFonts w:eastAsia="Times New Roman"/>
          <w:highlight w:val="yellow"/>
          <w:lang w:eastAsia="ja-JP"/>
        </w:rPr>
      </w:pPr>
    </w:p>
    <w:p w14:paraId="28A172A6" w14:textId="6F5C0830" w:rsidR="00D47F85" w:rsidRPr="00C04287" w:rsidRDefault="00D47F85" w:rsidP="00037EF0">
      <w:pPr>
        <w:pStyle w:val="ListParagraph"/>
        <w:numPr>
          <w:ilvl w:val="2"/>
          <w:numId w:val="13"/>
        </w:numPr>
        <w:ind w:left="0" w:firstLine="0"/>
        <w:rPr>
          <w:rFonts w:eastAsia="Times New Roman"/>
          <w:highlight w:val="yellow"/>
          <w:lang w:eastAsia="ja-JP"/>
        </w:rPr>
      </w:pPr>
      <w:r w:rsidRPr="00B2090B">
        <w:rPr>
          <w:rFonts w:eastAsia="Times New Roman"/>
          <w:highlight w:val="yellow"/>
          <w:lang w:eastAsia="ja-JP"/>
        </w:rPr>
        <w:t xml:space="preserve">Open each spheroid </w:t>
      </w:r>
      <w:r w:rsidR="0086223F" w:rsidRPr="00B2090B">
        <w:rPr>
          <w:rFonts w:eastAsia="Times New Roman"/>
          <w:highlight w:val="yellow"/>
          <w:lang w:eastAsia="ja-JP"/>
        </w:rPr>
        <w:t>image</w:t>
      </w:r>
      <w:r w:rsidRPr="00B2090B">
        <w:rPr>
          <w:rFonts w:eastAsia="Times New Roman"/>
          <w:highlight w:val="yellow"/>
          <w:lang w:eastAsia="ja-JP"/>
        </w:rPr>
        <w:t xml:space="preserve"> </w:t>
      </w:r>
      <w:r w:rsidR="00E64B73" w:rsidRPr="00B2090B">
        <w:rPr>
          <w:rFonts w:eastAsia="Times New Roman"/>
          <w:highlight w:val="yellow"/>
          <w:lang w:eastAsia="ja-JP"/>
        </w:rPr>
        <w:t>within</w:t>
      </w:r>
      <w:r w:rsidR="003C5DD9" w:rsidRPr="00B2090B">
        <w:rPr>
          <w:rFonts w:eastAsia="Times New Roman"/>
          <w:highlight w:val="yellow"/>
          <w:lang w:eastAsia="ja-JP"/>
        </w:rPr>
        <w:t xml:space="preserve"> </w:t>
      </w:r>
      <w:r w:rsidR="00860E1F" w:rsidRPr="00B2090B">
        <w:rPr>
          <w:rFonts w:eastAsia="Times New Roman"/>
          <w:highlight w:val="yellow"/>
          <w:lang w:eastAsia="ja-JP"/>
        </w:rPr>
        <w:t xml:space="preserve">the </w:t>
      </w:r>
      <w:r w:rsidRPr="00B2090B">
        <w:rPr>
          <w:rFonts w:eastAsia="Times New Roman"/>
          <w:highlight w:val="yellow"/>
          <w:lang w:eastAsia="ja-JP"/>
        </w:rPr>
        <w:t>software</w:t>
      </w:r>
      <w:r w:rsidR="00E64B73" w:rsidRPr="00B2090B">
        <w:rPr>
          <w:rFonts w:eastAsia="Times New Roman"/>
          <w:highlight w:val="yellow"/>
          <w:lang w:eastAsia="ja-JP"/>
        </w:rPr>
        <w:t xml:space="preserve"> package</w:t>
      </w:r>
      <w:r w:rsidRPr="00B2090B">
        <w:rPr>
          <w:rFonts w:eastAsia="Times New Roman"/>
          <w:highlight w:val="yellow"/>
          <w:lang w:eastAsia="ja-JP"/>
        </w:rPr>
        <w:t>.</w:t>
      </w:r>
      <w:r w:rsidR="00156F0F" w:rsidRPr="00B2090B">
        <w:rPr>
          <w:rFonts w:eastAsia="Times New Roman"/>
          <w:highlight w:val="yellow"/>
          <w:lang w:eastAsia="ja-JP"/>
        </w:rPr>
        <w:t xml:space="preserve"> </w:t>
      </w:r>
      <w:r w:rsidR="000F1B97" w:rsidRPr="00B2090B">
        <w:rPr>
          <w:rFonts w:eastAsia="Times New Roman"/>
          <w:highlight w:val="yellow"/>
          <w:lang w:eastAsia="ja-JP"/>
        </w:rPr>
        <w:t xml:space="preserve">Using the </w:t>
      </w:r>
      <w:r w:rsidR="003F59B9">
        <w:rPr>
          <w:rFonts w:eastAsia="Times New Roman"/>
          <w:b/>
          <w:bCs/>
          <w:highlight w:val="yellow"/>
          <w:lang w:eastAsia="ja-JP"/>
        </w:rPr>
        <w:t>F</w:t>
      </w:r>
      <w:r w:rsidRPr="00B2090B">
        <w:rPr>
          <w:rFonts w:eastAsia="Times New Roman"/>
          <w:b/>
          <w:bCs/>
          <w:highlight w:val="yellow"/>
          <w:lang w:eastAsia="ja-JP"/>
        </w:rPr>
        <w:t>reehand</w:t>
      </w:r>
      <w:r w:rsidRPr="00B2090B">
        <w:rPr>
          <w:rFonts w:eastAsia="Times New Roman"/>
          <w:highlight w:val="yellow"/>
          <w:lang w:eastAsia="ja-JP"/>
        </w:rPr>
        <w:t xml:space="preserve"> selection</w:t>
      </w:r>
      <w:r w:rsidR="000F1B97" w:rsidRPr="00B2090B">
        <w:rPr>
          <w:rFonts w:eastAsia="Times New Roman"/>
          <w:highlight w:val="yellow"/>
          <w:lang w:eastAsia="ja-JP"/>
        </w:rPr>
        <w:t xml:space="preserve"> tool</w:t>
      </w:r>
      <w:r w:rsidR="003F59B9">
        <w:rPr>
          <w:rFonts w:eastAsia="Times New Roman"/>
          <w:highlight w:val="yellow"/>
          <w:lang w:eastAsia="ja-JP"/>
        </w:rPr>
        <w:t xml:space="preserve"> and</w:t>
      </w:r>
      <w:r w:rsidR="000F1B97" w:rsidRPr="00B2090B">
        <w:rPr>
          <w:rFonts w:eastAsia="Times New Roman"/>
          <w:highlight w:val="yellow"/>
          <w:lang w:eastAsia="ja-JP"/>
        </w:rPr>
        <w:t xml:space="preserve"> outline each spheroid</w:t>
      </w:r>
      <w:r w:rsidRPr="00B2090B">
        <w:rPr>
          <w:rFonts w:eastAsia="Times New Roman"/>
          <w:highlight w:val="yellow"/>
          <w:lang w:eastAsia="ja-JP"/>
        </w:rPr>
        <w:t>.</w:t>
      </w:r>
      <w:r w:rsidR="00037EF0" w:rsidRPr="00B2090B">
        <w:rPr>
          <w:rFonts w:eastAsia="Times New Roman"/>
          <w:highlight w:val="yellow"/>
          <w:lang w:eastAsia="ja-JP"/>
        </w:rPr>
        <w:t xml:space="preserve"> </w:t>
      </w:r>
      <w:r w:rsidRPr="00B2090B">
        <w:rPr>
          <w:rFonts w:eastAsia="Times New Roman"/>
          <w:highlight w:val="yellow"/>
          <w:lang w:eastAsia="ja-JP"/>
        </w:rPr>
        <w:t xml:space="preserve">From the </w:t>
      </w:r>
      <w:r w:rsidR="00C04287" w:rsidRPr="00F45A24">
        <w:rPr>
          <w:rFonts w:eastAsia="Times New Roman"/>
          <w:b/>
          <w:bCs/>
          <w:highlight w:val="yellow"/>
          <w:lang w:eastAsia="ja-JP"/>
        </w:rPr>
        <w:t>A</w:t>
      </w:r>
      <w:r w:rsidRPr="00F45A24">
        <w:rPr>
          <w:rFonts w:eastAsia="Times New Roman"/>
          <w:b/>
          <w:bCs/>
          <w:highlight w:val="yellow"/>
          <w:lang w:eastAsia="ja-JP"/>
        </w:rPr>
        <w:t>nalysis</w:t>
      </w:r>
      <w:r w:rsidRPr="00C04287">
        <w:rPr>
          <w:rFonts w:eastAsia="Times New Roman"/>
          <w:highlight w:val="yellow"/>
          <w:lang w:eastAsia="ja-JP"/>
        </w:rPr>
        <w:t xml:space="preserve"> dropdown button, select </w:t>
      </w:r>
      <w:r w:rsidR="00C04287">
        <w:rPr>
          <w:rFonts w:eastAsia="Times New Roman"/>
          <w:b/>
          <w:bCs/>
          <w:highlight w:val="yellow"/>
          <w:lang w:eastAsia="ja-JP"/>
        </w:rPr>
        <w:t>S</w:t>
      </w:r>
      <w:r w:rsidR="000F1B97" w:rsidRPr="00C04287">
        <w:rPr>
          <w:rFonts w:eastAsia="Times New Roman"/>
          <w:b/>
          <w:bCs/>
          <w:highlight w:val="yellow"/>
          <w:lang w:eastAsia="ja-JP"/>
        </w:rPr>
        <w:t>et</w:t>
      </w:r>
      <w:r w:rsidRPr="00C04287">
        <w:rPr>
          <w:rFonts w:eastAsia="Times New Roman"/>
          <w:b/>
          <w:bCs/>
          <w:highlight w:val="yellow"/>
          <w:lang w:eastAsia="ja-JP"/>
        </w:rPr>
        <w:t xml:space="preserve"> </w:t>
      </w:r>
      <w:r w:rsidR="00C04287">
        <w:rPr>
          <w:rFonts w:eastAsia="Times New Roman"/>
          <w:b/>
          <w:bCs/>
          <w:highlight w:val="yellow"/>
          <w:lang w:eastAsia="ja-JP"/>
        </w:rPr>
        <w:t>M</w:t>
      </w:r>
      <w:r w:rsidRPr="00C04287">
        <w:rPr>
          <w:rFonts w:eastAsia="Times New Roman"/>
          <w:b/>
          <w:bCs/>
          <w:highlight w:val="yellow"/>
          <w:lang w:eastAsia="ja-JP"/>
        </w:rPr>
        <w:t>easurement</w:t>
      </w:r>
      <w:r w:rsidR="00C04287" w:rsidRPr="00F45A24">
        <w:rPr>
          <w:rFonts w:eastAsia="Times New Roman"/>
          <w:highlight w:val="yellow"/>
          <w:lang w:eastAsia="ja-JP"/>
        </w:rPr>
        <w:t>,</w:t>
      </w:r>
      <w:r w:rsidRPr="00C04287">
        <w:rPr>
          <w:rFonts w:eastAsia="Times New Roman"/>
          <w:highlight w:val="yellow"/>
          <w:lang w:eastAsia="ja-JP"/>
        </w:rPr>
        <w:t xml:space="preserve"> </w:t>
      </w:r>
      <w:r w:rsidR="00C04287">
        <w:rPr>
          <w:rFonts w:eastAsia="Times New Roman"/>
          <w:highlight w:val="yellow"/>
          <w:lang w:eastAsia="ja-JP"/>
        </w:rPr>
        <w:t xml:space="preserve">and </w:t>
      </w:r>
      <w:r w:rsidRPr="00C04287">
        <w:rPr>
          <w:rFonts w:eastAsia="Times New Roman"/>
          <w:highlight w:val="yellow"/>
          <w:lang w:eastAsia="ja-JP"/>
        </w:rPr>
        <w:t xml:space="preserve">then </w:t>
      </w:r>
      <w:r w:rsidR="00C04287">
        <w:rPr>
          <w:rFonts w:eastAsia="Times New Roman"/>
          <w:b/>
          <w:bCs/>
          <w:highlight w:val="yellow"/>
          <w:lang w:eastAsia="ja-JP"/>
        </w:rPr>
        <w:t>A</w:t>
      </w:r>
      <w:r w:rsidRPr="00C04287">
        <w:rPr>
          <w:rFonts w:eastAsia="Times New Roman"/>
          <w:b/>
          <w:bCs/>
          <w:highlight w:val="yellow"/>
          <w:lang w:eastAsia="ja-JP"/>
        </w:rPr>
        <w:t>rea</w:t>
      </w:r>
      <w:r w:rsidRPr="00C04287">
        <w:rPr>
          <w:rFonts w:eastAsia="Times New Roman"/>
          <w:highlight w:val="yellow"/>
          <w:lang w:eastAsia="ja-JP"/>
        </w:rPr>
        <w:t xml:space="preserve">. Press </w:t>
      </w:r>
      <w:r w:rsidR="00C04287">
        <w:rPr>
          <w:rFonts w:eastAsia="Times New Roman"/>
          <w:b/>
          <w:bCs/>
          <w:highlight w:val="yellow"/>
          <w:lang w:eastAsia="ja-JP"/>
        </w:rPr>
        <w:t>OK</w:t>
      </w:r>
      <w:r w:rsidRPr="00C04287">
        <w:rPr>
          <w:rFonts w:eastAsia="Times New Roman"/>
          <w:highlight w:val="yellow"/>
          <w:lang w:eastAsia="ja-JP"/>
        </w:rPr>
        <w:t>.</w:t>
      </w:r>
    </w:p>
    <w:p w14:paraId="62DD838D" w14:textId="77777777" w:rsidR="00803CF2" w:rsidRPr="00C04287" w:rsidRDefault="00803CF2" w:rsidP="00803CF2">
      <w:pPr>
        <w:pStyle w:val="ListParagraph"/>
        <w:ind w:left="0"/>
        <w:rPr>
          <w:rFonts w:eastAsia="Times New Roman"/>
          <w:highlight w:val="yellow"/>
          <w:lang w:eastAsia="ja-JP"/>
        </w:rPr>
      </w:pPr>
    </w:p>
    <w:p w14:paraId="37694FF3" w14:textId="211F90AA" w:rsidR="00D47F85" w:rsidRDefault="00D47F85" w:rsidP="00037EF0">
      <w:pPr>
        <w:pStyle w:val="ListParagraph"/>
        <w:numPr>
          <w:ilvl w:val="2"/>
          <w:numId w:val="13"/>
        </w:numPr>
        <w:ind w:left="0" w:firstLine="0"/>
        <w:rPr>
          <w:rFonts w:eastAsia="Times New Roman"/>
          <w:highlight w:val="yellow"/>
          <w:lang w:eastAsia="ja-JP"/>
        </w:rPr>
      </w:pPr>
      <w:r w:rsidRPr="005E5484">
        <w:rPr>
          <w:rFonts w:eastAsia="Times New Roman"/>
          <w:highlight w:val="yellow"/>
          <w:lang w:eastAsia="ja-JP"/>
        </w:rPr>
        <w:t xml:space="preserve">Manually draw a circle around each spheroid. Once the sphere is circled, press </w:t>
      </w:r>
      <w:r w:rsidRPr="005E5484">
        <w:rPr>
          <w:rFonts w:eastAsia="Times New Roman"/>
          <w:b/>
          <w:bCs/>
          <w:highlight w:val="yellow"/>
          <w:lang w:eastAsia="ja-JP"/>
        </w:rPr>
        <w:t xml:space="preserve">Ctrl </w:t>
      </w:r>
      <w:r w:rsidR="003F59B9">
        <w:rPr>
          <w:rFonts w:eastAsia="Times New Roman"/>
          <w:b/>
          <w:bCs/>
          <w:highlight w:val="yellow"/>
          <w:lang w:eastAsia="ja-JP"/>
        </w:rPr>
        <w:t xml:space="preserve">+ </w:t>
      </w:r>
      <w:r w:rsidRPr="005E5484">
        <w:rPr>
          <w:rFonts w:eastAsia="Times New Roman"/>
          <w:b/>
          <w:bCs/>
          <w:highlight w:val="yellow"/>
          <w:lang w:eastAsia="ja-JP"/>
        </w:rPr>
        <w:t>M</w:t>
      </w:r>
      <w:r w:rsidRPr="00E758A0">
        <w:rPr>
          <w:rFonts w:eastAsia="Times New Roman"/>
          <w:highlight w:val="yellow"/>
          <w:lang w:eastAsia="ja-JP"/>
        </w:rPr>
        <w:t xml:space="preserve"> to allow the program to calculate the spheroid area in Pixels.</w:t>
      </w:r>
      <w:r w:rsidR="00037EF0" w:rsidRPr="003F59B9">
        <w:rPr>
          <w:rFonts w:eastAsia="Times New Roman"/>
          <w:highlight w:val="yellow"/>
          <w:lang w:eastAsia="ja-JP"/>
        </w:rPr>
        <w:t xml:space="preserve"> </w:t>
      </w:r>
      <w:r w:rsidRPr="003F59B9">
        <w:rPr>
          <w:rFonts w:eastAsia="Times New Roman"/>
          <w:highlight w:val="yellow"/>
          <w:lang w:eastAsia="ja-JP"/>
        </w:rPr>
        <w:t xml:space="preserve">Convert the area of the spheroid into </w:t>
      </w:r>
      <w:r w:rsidR="000C4F9B" w:rsidRPr="00AF7DB3">
        <w:rPr>
          <w:rFonts w:eastAsia="Times New Roman"/>
          <w:highlight w:val="yellow"/>
          <w:lang w:eastAsia="ja-JP"/>
        </w:rPr>
        <w:t xml:space="preserve">a </w:t>
      </w:r>
      <w:r w:rsidRPr="00B2090B">
        <w:rPr>
          <w:rFonts w:eastAsia="Times New Roman"/>
          <w:highlight w:val="yellow"/>
          <w:lang w:eastAsia="ja-JP"/>
        </w:rPr>
        <w:t>volume</w:t>
      </w:r>
      <w:r w:rsidR="00156F0F" w:rsidRPr="00B2090B">
        <w:rPr>
          <w:rFonts w:eastAsia="Times New Roman"/>
          <w:highlight w:val="yellow"/>
          <w:lang w:eastAsia="ja-JP"/>
        </w:rPr>
        <w:t>.</w:t>
      </w:r>
    </w:p>
    <w:p w14:paraId="52FD82B4" w14:textId="77777777" w:rsidR="00971383" w:rsidRPr="00B2090B" w:rsidRDefault="00971383" w:rsidP="00971383">
      <w:pPr>
        <w:pStyle w:val="ListParagraph"/>
        <w:ind w:left="0"/>
        <w:rPr>
          <w:rFonts w:eastAsia="Times New Roman"/>
          <w:highlight w:val="yellow"/>
          <w:lang w:eastAsia="ja-JP"/>
        </w:rPr>
      </w:pPr>
    </w:p>
    <w:p w14:paraId="5E2CF7F0" w14:textId="1C9A2AAE" w:rsidR="00D47F85" w:rsidRPr="00283287" w:rsidRDefault="00283287" w:rsidP="00803CF2">
      <w:pPr>
        <w:pStyle w:val="ListParagraph"/>
        <w:ind w:left="0"/>
        <w:rPr>
          <w:rFonts w:eastAsia="Times New Roman"/>
          <w:iCs/>
          <w:lang w:eastAsia="ja-JP"/>
        </w:rPr>
      </w:pPr>
      <m:oMathPara>
        <m:oMathParaPr>
          <m:jc m:val="left"/>
        </m:oMathParaPr>
        <m:oMath>
          <m:r>
            <m:rPr>
              <m:nor/>
            </m:rPr>
            <w:rPr>
              <w:rFonts w:eastAsia="Times New Roman"/>
              <w:lang w:eastAsia="ja-JP"/>
            </w:rPr>
            <m:t xml:space="preserve">NOTE: </m:t>
          </m:r>
          <m:sSub>
            <m:sSubPr>
              <m:ctrlPr>
                <w:rPr>
                  <w:rFonts w:ascii="Cambria Math" w:eastAsia="Times New Roman" w:hAnsi="Cambria Math"/>
                  <w:lang w:eastAsia="ja-JP"/>
                </w:rPr>
              </m:ctrlPr>
            </m:sSubPr>
            <m:e>
              <m:r>
                <m:rPr>
                  <m:nor/>
                </m:rPr>
                <w:rPr>
                  <w:rFonts w:eastAsia="Times New Roman"/>
                  <w:lang w:eastAsia="ja-JP"/>
                </w:rPr>
                <m:t>Volume of spheroid</m:t>
              </m:r>
            </m:e>
            <m:sub>
              <m:r>
                <m:rPr>
                  <m:nor/>
                </m:rPr>
                <w:rPr>
                  <w:rFonts w:eastAsia="Times New Roman"/>
                  <w:lang w:eastAsia="ja-JP"/>
                </w:rPr>
                <m:t>mm3</m:t>
              </m:r>
            </m:sub>
          </m:sSub>
          <m:r>
            <m:rPr>
              <m:nor/>
            </m:rPr>
            <w:rPr>
              <w:rFonts w:eastAsia="Times New Roman"/>
              <w:lang w:eastAsia="ja-JP"/>
            </w:rPr>
            <m:t xml:space="preserve">=0.09403 x </m:t>
          </m:r>
          <m:sSup>
            <m:sSupPr>
              <m:ctrlPr>
                <w:rPr>
                  <w:rFonts w:ascii="Cambria Math" w:eastAsia="Times New Roman" w:hAnsi="Cambria Math"/>
                  <w:iCs/>
                  <w:lang w:eastAsia="ja-JP"/>
                </w:rPr>
              </m:ctrlPr>
            </m:sSupPr>
            <m:e>
              <m:r>
                <m:rPr>
                  <m:nor/>
                </m:rPr>
                <w:rPr>
                  <w:rFonts w:eastAsia="Times New Roman"/>
                  <w:lang w:eastAsia="ja-JP"/>
                </w:rPr>
                <m:t>(</m:t>
              </m:r>
              <m:f>
                <m:fPr>
                  <m:ctrlPr>
                    <w:rPr>
                      <w:rFonts w:ascii="Cambria Math" w:eastAsia="Times New Roman" w:hAnsi="Cambria Math"/>
                      <w:iCs/>
                      <w:lang w:eastAsia="ja-JP"/>
                    </w:rPr>
                  </m:ctrlPr>
                </m:fPr>
                <m:num>
                  <m:sSub>
                    <m:sSubPr>
                      <m:ctrlPr>
                        <w:rPr>
                          <w:rFonts w:ascii="Cambria Math" w:eastAsia="Times New Roman" w:hAnsi="Cambria Math"/>
                          <w:iCs/>
                          <w:lang w:eastAsia="ja-JP"/>
                        </w:rPr>
                      </m:ctrlPr>
                    </m:sSubPr>
                    <m:e>
                      <m:r>
                        <m:rPr>
                          <m:nor/>
                        </m:rPr>
                        <w:rPr>
                          <w:rFonts w:eastAsia="Times New Roman"/>
                          <w:lang w:eastAsia="ja-JP"/>
                        </w:rPr>
                        <m:t>Spheroid area</m:t>
                      </m:r>
                    </m:e>
                    <m:sub>
                      <m:r>
                        <m:rPr>
                          <m:nor/>
                        </m:rPr>
                        <w:rPr>
                          <w:rFonts w:eastAsia="Times New Roman"/>
                          <w:lang w:eastAsia="ja-JP"/>
                        </w:rPr>
                        <m:t>Pixel</m:t>
                      </m:r>
                    </m:sub>
                  </m:sSub>
                  <m:r>
                    <m:rPr>
                      <m:nor/>
                    </m:rPr>
                    <w:rPr>
                      <w:rFonts w:eastAsia="Times New Roman"/>
                      <w:lang w:eastAsia="ja-JP"/>
                    </w:rPr>
                    <m:t xml:space="preserve"> x 0.28</m:t>
                  </m:r>
                </m:num>
                <m:den>
                  <m:r>
                    <m:rPr>
                      <m:nor/>
                    </m:rPr>
                    <w:rPr>
                      <w:rFonts w:eastAsia="Times New Roman"/>
                      <w:lang w:eastAsia="ja-JP"/>
                    </w:rPr>
                    <m:t>1000</m:t>
                  </m:r>
                </m:den>
              </m:f>
              <m:r>
                <m:rPr>
                  <m:nor/>
                </m:rPr>
                <w:rPr>
                  <w:rFonts w:eastAsia="Times New Roman"/>
                  <w:lang w:eastAsia="ja-JP"/>
                </w:rPr>
                <m:t>)</m:t>
              </m:r>
            </m:e>
            <m:sup>
              <m:r>
                <m:rPr>
                  <m:nor/>
                </m:rPr>
                <w:rPr>
                  <w:rFonts w:eastAsia="Times New Roman"/>
                  <w:lang w:eastAsia="ja-JP"/>
                </w:rPr>
                <m:t>1.5</m:t>
              </m:r>
            </m:sup>
          </m:sSup>
        </m:oMath>
      </m:oMathPara>
    </w:p>
    <w:p w14:paraId="0238D468" w14:textId="77777777" w:rsidR="00803CF2" w:rsidRPr="00C04287" w:rsidRDefault="00803CF2" w:rsidP="00803CF2">
      <w:pPr>
        <w:pStyle w:val="ListParagraph"/>
        <w:ind w:left="0"/>
        <w:rPr>
          <w:rFonts w:eastAsia="Times New Roman"/>
          <w:highlight w:val="yellow"/>
          <w:lang w:eastAsia="ja-JP"/>
        </w:rPr>
      </w:pPr>
    </w:p>
    <w:p w14:paraId="33A983ED" w14:textId="38B305B6" w:rsidR="00054A66" w:rsidRPr="00B2090B" w:rsidRDefault="00D47F85" w:rsidP="00803CF2">
      <w:pPr>
        <w:pStyle w:val="ListParagraph"/>
        <w:numPr>
          <w:ilvl w:val="2"/>
          <w:numId w:val="13"/>
        </w:numPr>
        <w:ind w:left="0" w:firstLine="0"/>
        <w:rPr>
          <w:rFonts w:eastAsia="Times New Roman"/>
          <w:highlight w:val="yellow"/>
          <w:lang w:eastAsia="ja-JP"/>
        </w:rPr>
      </w:pPr>
      <w:r w:rsidRPr="005E5484">
        <w:rPr>
          <w:rFonts w:eastAsia="Times New Roman"/>
          <w:highlight w:val="yellow"/>
          <w:lang w:eastAsia="ja-JP"/>
        </w:rPr>
        <w:t>Calculate the change</w:t>
      </w:r>
      <w:r w:rsidR="000F1B97" w:rsidRPr="005E5484">
        <w:rPr>
          <w:rFonts w:eastAsia="Times New Roman"/>
          <w:highlight w:val="yellow"/>
          <w:lang w:eastAsia="ja-JP"/>
        </w:rPr>
        <w:t xml:space="preserve"> in</w:t>
      </w:r>
      <w:r w:rsidRPr="00E758A0">
        <w:rPr>
          <w:rFonts w:eastAsia="Times New Roman"/>
          <w:highlight w:val="yellow"/>
          <w:lang w:eastAsia="ja-JP"/>
        </w:rPr>
        <w:t xml:space="preserve"> spheroid volume relative to its volume on the first day of image capture.</w:t>
      </w:r>
    </w:p>
    <w:bookmarkEnd w:id="0"/>
    <w:p w14:paraId="2AB2369D" w14:textId="77777777" w:rsidR="00054A66" w:rsidRPr="00B2090B" w:rsidRDefault="00054A66" w:rsidP="00054A66">
      <w:pPr>
        <w:pStyle w:val="ListParagraph"/>
        <w:ind w:left="0"/>
        <w:rPr>
          <w:rFonts w:eastAsia="Times New Roman"/>
          <w:highlight w:val="yellow"/>
          <w:lang w:eastAsia="ja-JP"/>
        </w:rPr>
      </w:pPr>
    </w:p>
    <w:p w14:paraId="2BFC463A" w14:textId="59B20493" w:rsidR="00D47F85" w:rsidRPr="00B2090B" w:rsidRDefault="00054A66" w:rsidP="00054A66">
      <w:pPr>
        <w:pStyle w:val="ListParagraph"/>
        <w:ind w:left="0"/>
        <w:rPr>
          <w:rFonts w:eastAsia="Times New Roman"/>
          <w:lang w:eastAsia="ja-JP"/>
        </w:rPr>
      </w:pPr>
      <w:r w:rsidRPr="00B2090B">
        <w:rPr>
          <w:rFonts w:eastAsia="Times New Roman"/>
          <w:lang w:eastAsia="ja-JP"/>
        </w:rPr>
        <w:t xml:space="preserve">NOTE: </w:t>
      </w:r>
      <w:r w:rsidR="00D47F85" w:rsidRPr="00B2090B">
        <w:rPr>
          <w:rFonts w:eastAsia="Times New Roman"/>
          <w:lang w:eastAsia="ja-JP"/>
        </w:rPr>
        <w:t>This</w:t>
      </w:r>
      <w:r w:rsidR="00614AEB" w:rsidRPr="00B2090B">
        <w:rPr>
          <w:rFonts w:eastAsia="Times New Roman"/>
          <w:lang w:eastAsia="ja-JP"/>
        </w:rPr>
        <w:t xml:space="preserve"> is to normali</w:t>
      </w:r>
      <w:r w:rsidR="002E3D72" w:rsidRPr="00B2090B">
        <w:rPr>
          <w:rFonts w:eastAsia="Times New Roman"/>
          <w:lang w:eastAsia="ja-JP"/>
        </w:rPr>
        <w:t>z</w:t>
      </w:r>
      <w:r w:rsidR="00614AEB" w:rsidRPr="00B2090B">
        <w:rPr>
          <w:rFonts w:eastAsia="Times New Roman"/>
          <w:lang w:eastAsia="ja-JP"/>
        </w:rPr>
        <w:t xml:space="preserve">e </w:t>
      </w:r>
      <w:r w:rsidR="000C4F9B" w:rsidRPr="00B2090B">
        <w:rPr>
          <w:rFonts w:eastAsia="Times New Roman"/>
          <w:lang w:eastAsia="ja-JP"/>
        </w:rPr>
        <w:t xml:space="preserve">the spheroid volume </w:t>
      </w:r>
      <w:r w:rsidR="00614AEB" w:rsidRPr="00B2090B">
        <w:rPr>
          <w:rFonts w:eastAsia="Times New Roman"/>
          <w:lang w:eastAsia="ja-JP"/>
        </w:rPr>
        <w:t xml:space="preserve">to the starting volume and </w:t>
      </w:r>
      <w:r w:rsidR="002E3D72" w:rsidRPr="00B2090B">
        <w:rPr>
          <w:rFonts w:eastAsia="Times New Roman"/>
          <w:lang w:eastAsia="ja-JP"/>
        </w:rPr>
        <w:t>improv</w:t>
      </w:r>
      <w:r w:rsidR="00614AEB" w:rsidRPr="00B2090B">
        <w:rPr>
          <w:rFonts w:eastAsia="Times New Roman"/>
          <w:lang w:eastAsia="ja-JP"/>
        </w:rPr>
        <w:t>e accuracy given the natural variation in the starting size</w:t>
      </w:r>
      <w:r w:rsidR="00D47F85" w:rsidRPr="00B2090B">
        <w:rPr>
          <w:rFonts w:eastAsia="Times New Roman"/>
          <w:lang w:eastAsia="ja-JP"/>
        </w:rPr>
        <w:t>.</w:t>
      </w:r>
    </w:p>
    <w:p w14:paraId="081EF16C" w14:textId="77777777" w:rsidR="006E4797" w:rsidRPr="00B2090B" w:rsidRDefault="006E4797" w:rsidP="00AF748D">
      <w:pPr>
        <w:pBdr>
          <w:top w:val="nil"/>
          <w:left w:val="nil"/>
          <w:bottom w:val="nil"/>
          <w:right w:val="nil"/>
          <w:between w:val="nil"/>
        </w:pBdr>
        <w:rPr>
          <w:b/>
          <w:color w:val="000000"/>
        </w:rPr>
      </w:pPr>
    </w:p>
    <w:p w14:paraId="26206140" w14:textId="0089C1A4" w:rsidR="006E4797" w:rsidRPr="00B2090B" w:rsidRDefault="00551D82" w:rsidP="00AF748D">
      <w:pPr>
        <w:pBdr>
          <w:top w:val="nil"/>
          <w:left w:val="nil"/>
          <w:bottom w:val="nil"/>
          <w:right w:val="nil"/>
          <w:between w:val="nil"/>
        </w:pBdr>
        <w:rPr>
          <w:color w:val="808080"/>
        </w:rPr>
      </w:pPr>
      <w:r w:rsidRPr="00B2090B">
        <w:rPr>
          <w:b/>
          <w:color w:val="000000"/>
        </w:rPr>
        <w:t>REPRESENTATIVE RESULTS:</w:t>
      </w:r>
    </w:p>
    <w:p w14:paraId="433FA3C0" w14:textId="1901FD78" w:rsidR="00D47F85" w:rsidRPr="003F59B9" w:rsidRDefault="00D47F85" w:rsidP="00AF748D">
      <w:r w:rsidRPr="00B2090B">
        <w:t xml:space="preserve">Cells </w:t>
      </w:r>
      <w:r w:rsidR="00BB4957" w:rsidRPr="00B2090B">
        <w:t>cultured</w:t>
      </w:r>
      <w:r w:rsidRPr="00B2090B">
        <w:t xml:space="preserve"> in </w:t>
      </w:r>
      <w:r w:rsidR="00E92A7A" w:rsidRPr="00B2090B">
        <w:t xml:space="preserve">a </w:t>
      </w:r>
      <w:r w:rsidRPr="00B2090B">
        <w:t>multi-layered 3D format</w:t>
      </w:r>
      <w:r w:rsidR="00513B8A" w:rsidRPr="00B2090B">
        <w:t xml:space="preserve"> more accurately </w:t>
      </w:r>
      <w:r w:rsidRPr="00B2090B">
        <w:t xml:space="preserve">reflect the complexity of the tumor microenvironment </w:t>
      </w:r>
      <w:r w:rsidR="00E92A7A" w:rsidRPr="00B2090B">
        <w:t>than</w:t>
      </w:r>
      <w:r w:rsidRPr="00B2090B">
        <w:t xml:space="preserve"> conventional 2D cultures</w:t>
      </w:r>
      <w:r w:rsidR="001D44B2" w:rsidRPr="00C04287">
        <w:fldChar w:fldCharType="begin">
          <w:fldData xml:space="preserve">PEVuZE5vdGU+PENpdGU+PEF1dGhvcj5XYXJ0ZW5iZXJnPC9BdXRob3I+PFllYXI+MjAwMzwvWWVh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==
</w:fldData>
        </w:fldChar>
      </w:r>
      <w:r w:rsidR="00F3365B" w:rsidRPr="00B2090B">
        <w:instrText xml:space="preserve"> ADDIN EN.CITE </w:instrText>
      </w:r>
      <w:r w:rsidR="00F3365B" w:rsidRPr="00F45A24">
        <w:fldChar w:fldCharType="begin">
          <w:fldData xml:space="preserve">PEVuZE5vdGU+PENpdGU+PEF1dGhvcj5XYXJ0ZW5iZXJnPC9BdXRob3I+PFllYXI+MjAwMzwvWWVh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4,25</w:t>
      </w:r>
      <w:r w:rsidR="001D44B2" w:rsidRPr="00C04287">
        <w:fldChar w:fldCharType="end"/>
      </w:r>
      <w:r w:rsidRPr="00C04287">
        <w:t xml:space="preserve">. Previously, many studies </w:t>
      </w:r>
      <w:r w:rsidR="00513B8A" w:rsidRPr="00C04287">
        <w:t xml:space="preserve">have </w:t>
      </w:r>
      <w:r w:rsidRPr="00C04287">
        <w:t>supplemented the spheroids culture media with different mitogens and growth factors</w:t>
      </w:r>
      <w:r w:rsidR="001D44B2" w:rsidRPr="00C04287">
        <w:fldChar w:fldCharType="begin">
          <w:fldData xml:space="preserve">PEVuZE5vdGU+PENpdGU+PEF1dGhvcj5WZW5rYXRhcmFtYW48L0F1dGhvcj48WWVhcj4xOTk2PC9Z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4NDUtNTA8L3Bh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</w:fldData>
        </w:fldChar>
      </w:r>
      <w:r w:rsidR="00F3365B" w:rsidRPr="00B2090B">
        <w:instrText xml:space="preserve"> ADDIN EN.CITE </w:instrText>
      </w:r>
      <w:r w:rsidR="00F3365B" w:rsidRPr="00F45A24">
        <w:fldChar w:fldCharType="begin">
          <w:fldData xml:space="preserve">PEVuZE5vdGU+PENpdGU+PEF1dGhvcj5WZW5rYXRhcmFtYW48L0F1dGhvcj48WWVhcj4xOTk2PC9Z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4NDUtNTA8L3Bh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6</w:t>
      </w:r>
      <w:r w:rsidR="001D44B2" w:rsidRPr="00C04287">
        <w:fldChar w:fldCharType="end"/>
      </w:r>
      <w:r w:rsidRPr="00C04287">
        <w:t xml:space="preserve"> to initiate spheroid formation. In this study, however, </w:t>
      </w:r>
      <w:r w:rsidR="00503A30" w:rsidRPr="00C04287">
        <w:t xml:space="preserve">the </w:t>
      </w:r>
      <w:r w:rsidR="004A04B9" w:rsidRPr="005E5484">
        <w:t xml:space="preserve">addition of </w:t>
      </w:r>
      <w:r w:rsidRPr="005E5484">
        <w:t>fibroblasts, or their CM, provide</w:t>
      </w:r>
      <w:r w:rsidR="00503A30" w:rsidRPr="005E5484">
        <w:t>s</w:t>
      </w:r>
      <w:r w:rsidRPr="00E758A0">
        <w:t xml:space="preserve"> essential mitogens and growth factors </w:t>
      </w:r>
      <w:r w:rsidR="004A04B9" w:rsidRPr="003F59B9">
        <w:t xml:space="preserve">to accelerate </w:t>
      </w:r>
      <w:r w:rsidRPr="003F59B9">
        <w:t>spheroid growth.</w:t>
      </w:r>
    </w:p>
    <w:p w14:paraId="278DDACA" w14:textId="77777777" w:rsidR="00503A30" w:rsidRPr="00AF7DB3" w:rsidRDefault="00503A30" w:rsidP="00AF748D"/>
    <w:p w14:paraId="7B79CBDF" w14:textId="3FD67417" w:rsidR="00D47F85" w:rsidRPr="00B2090B" w:rsidRDefault="00D47F85" w:rsidP="00AF748D">
      <w:r w:rsidRPr="00B2090B">
        <w:rPr>
          <w:b/>
          <w:bCs/>
        </w:rPr>
        <w:t>Figure 1</w:t>
      </w:r>
      <w:r w:rsidRPr="00B2090B">
        <w:t xml:space="preserve"> </w:t>
      </w:r>
      <w:r w:rsidR="00513B8A" w:rsidRPr="00B2090B">
        <w:t>depicts data from a</w:t>
      </w:r>
      <w:r w:rsidRPr="00B2090B">
        <w:t xml:space="preserve"> pilot study </w:t>
      </w:r>
      <w:r w:rsidR="00805371" w:rsidRPr="00B2090B">
        <w:t>in</w:t>
      </w:r>
      <w:r w:rsidRPr="00B2090B">
        <w:t xml:space="preserve"> which Huh7 human HCC cells were </w:t>
      </w:r>
      <w:r w:rsidR="00805371" w:rsidRPr="00B2090B">
        <w:t>seeded</w:t>
      </w:r>
      <w:r w:rsidRPr="00B2090B">
        <w:t xml:space="preserve"> in a descending seeding density starting from 12</w:t>
      </w:r>
      <w:r w:rsidR="00503A30" w:rsidRPr="00B2090B">
        <w:t>,</w:t>
      </w:r>
      <w:r w:rsidRPr="00B2090B">
        <w:t>000 down to 125 cells in 20</w:t>
      </w:r>
      <w:r w:rsidR="00503A30" w:rsidRPr="00B2090B">
        <w:t xml:space="preserve"> </w:t>
      </w:r>
      <w:proofErr w:type="spellStart"/>
      <w:r w:rsidRPr="00B2090B">
        <w:t>μ</w:t>
      </w:r>
      <w:r w:rsidR="00503A30" w:rsidRPr="00B2090B">
        <w:t>L</w:t>
      </w:r>
      <w:proofErr w:type="spellEnd"/>
      <w:r w:rsidRPr="00B2090B">
        <w:t xml:space="preserve"> fresh media for 3 days. A</w:t>
      </w:r>
      <w:r w:rsidR="008A5535" w:rsidRPr="00B2090B">
        <w:t xml:space="preserve"> seeding density of</w:t>
      </w:r>
      <w:r w:rsidRPr="00B2090B">
        <w:t xml:space="preserve"> 12,000 cel</w:t>
      </w:r>
      <w:r w:rsidR="008A5535" w:rsidRPr="00B2090B">
        <w:t>ls yielded</w:t>
      </w:r>
      <w:r w:rsidRPr="00B2090B">
        <w:t xml:space="preserve"> spheroids </w:t>
      </w:r>
      <w:r w:rsidR="008A5535" w:rsidRPr="00B2090B">
        <w:t>w</w:t>
      </w:r>
      <w:r w:rsidR="00503A30" w:rsidRPr="00B2090B">
        <w:t>ith an asymmetric shape, which</w:t>
      </w:r>
      <w:r w:rsidRPr="00B2090B">
        <w:t xml:space="preserve"> was</w:t>
      </w:r>
      <w:r w:rsidR="008A5535" w:rsidRPr="00B2090B">
        <w:t xml:space="preserve"> not</w:t>
      </w:r>
      <w:r w:rsidRPr="00B2090B">
        <w:t xml:space="preserve"> corrected even after </w:t>
      </w:r>
      <w:r w:rsidR="008A5535" w:rsidRPr="00B2090B">
        <w:t>halving the cell seeding density</w:t>
      </w:r>
      <w:r w:rsidRPr="00B2090B">
        <w:t>.</w:t>
      </w:r>
      <w:r w:rsidR="004A04B9" w:rsidRPr="00B2090B">
        <w:t xml:space="preserve"> However,</w:t>
      </w:r>
      <w:r w:rsidR="0087675A" w:rsidRPr="00B2090B">
        <w:t xml:space="preserve"> </w:t>
      </w:r>
      <w:r w:rsidR="004A04B9" w:rsidRPr="00B2090B">
        <w:t xml:space="preserve">spheroids created from </w:t>
      </w:r>
      <w:r w:rsidRPr="00B2090B">
        <w:t>3000 cell</w:t>
      </w:r>
      <w:r w:rsidR="004A04B9" w:rsidRPr="00B2090B">
        <w:t>s</w:t>
      </w:r>
      <w:r w:rsidRPr="00B2090B">
        <w:t xml:space="preserve"> looked more rounded (</w:t>
      </w:r>
      <w:r w:rsidRPr="00B2090B">
        <w:rPr>
          <w:b/>
          <w:bCs/>
        </w:rPr>
        <w:t>Figure 1</w:t>
      </w:r>
      <w:r w:rsidRPr="00F45A24">
        <w:t>, upper row)</w:t>
      </w:r>
      <w:r w:rsidRPr="00C04287">
        <w:t xml:space="preserve">. Further </w:t>
      </w:r>
      <w:r w:rsidR="00045322" w:rsidRPr="00C04287">
        <w:t>reduction</w:t>
      </w:r>
      <w:r w:rsidRPr="005E5484">
        <w:t xml:space="preserve"> of cell concentration neither succeeded </w:t>
      </w:r>
      <w:r w:rsidR="000B5BEF" w:rsidRPr="005E5484">
        <w:t>in forming</w:t>
      </w:r>
      <w:r w:rsidRPr="00E758A0">
        <w:t xml:space="preserve"> single spheres (125, 250, 500 cell-density sp</w:t>
      </w:r>
      <w:r w:rsidRPr="003F59B9">
        <w:t>heres) nor had a regular spherical</w:t>
      </w:r>
      <w:r w:rsidR="000B5BEF" w:rsidRPr="003F59B9">
        <w:t>-</w:t>
      </w:r>
      <w:r w:rsidRPr="00B2090B">
        <w:t>like appearance (1000 and 1500 cell-density spheroids). It is worth mentioning that many small spheres were formed at</w:t>
      </w:r>
      <w:r w:rsidR="004A04B9" w:rsidRPr="00AF7DB3">
        <w:t xml:space="preserve"> a density of</w:t>
      </w:r>
      <w:r w:rsidRPr="00B2090B">
        <w:t xml:space="preserve"> 500 tumor cell</w:t>
      </w:r>
      <w:r w:rsidR="004A04B9" w:rsidRPr="00B2090B">
        <w:t>s</w:t>
      </w:r>
      <w:r w:rsidR="000B5BEF" w:rsidRPr="00B2090B">
        <w:t>;</w:t>
      </w:r>
      <w:r w:rsidRPr="00B2090B">
        <w:t xml:space="preserve"> however, only one small spheroid was captured at 50x magnification (</w:t>
      </w:r>
      <w:r w:rsidRPr="00B2090B">
        <w:rPr>
          <w:b/>
          <w:bCs/>
        </w:rPr>
        <w:t>Figure 1</w:t>
      </w:r>
      <w:r w:rsidRPr="00F45A24">
        <w:t>, upper row</w:t>
      </w:r>
      <w:r w:rsidRPr="00C04287">
        <w:t xml:space="preserve">). The same </w:t>
      </w:r>
      <w:r w:rsidR="00410B61" w:rsidRPr="00C04287">
        <w:t>optimi</w:t>
      </w:r>
      <w:r w:rsidR="00A94F57" w:rsidRPr="005E5484">
        <w:t>zed</w:t>
      </w:r>
      <w:r w:rsidRPr="005E5484">
        <w:t xml:space="preserve"> protocol was applied to the </w:t>
      </w:r>
      <w:r w:rsidR="00896F2F" w:rsidRPr="005E5484">
        <w:t>COS7</w:t>
      </w:r>
      <w:r w:rsidRPr="00E758A0">
        <w:t xml:space="preserve"> primate kidney fibroblast cell line (</w:t>
      </w:r>
      <w:r w:rsidRPr="003F59B9">
        <w:rPr>
          <w:b/>
          <w:bCs/>
        </w:rPr>
        <w:t>Figure 1</w:t>
      </w:r>
      <w:r w:rsidRPr="00F45A24">
        <w:t>, middle row</w:t>
      </w:r>
      <w:r w:rsidRPr="00C04287">
        <w:t>). Suspending 125, 250</w:t>
      </w:r>
      <w:r w:rsidR="00A94F57" w:rsidRPr="00C04287">
        <w:t>,</w:t>
      </w:r>
      <w:r w:rsidRPr="005E5484">
        <w:t xml:space="preserve"> and 500 </w:t>
      </w:r>
      <w:r w:rsidR="00896F2F" w:rsidRPr="005E5484">
        <w:t>COS7</w:t>
      </w:r>
      <w:r w:rsidRPr="005E5484">
        <w:t xml:space="preserve"> fibroblasts in </w:t>
      </w:r>
      <w:r w:rsidR="004812A2" w:rsidRPr="00E758A0">
        <w:t xml:space="preserve">20 </w:t>
      </w:r>
      <w:proofErr w:type="spellStart"/>
      <w:r w:rsidR="004812A2" w:rsidRPr="00E758A0">
        <w:t>μ</w:t>
      </w:r>
      <w:r w:rsidR="00A94F57" w:rsidRPr="003F59B9">
        <w:t>L</w:t>
      </w:r>
      <w:proofErr w:type="spellEnd"/>
      <w:r w:rsidR="00A94F57" w:rsidRPr="003F59B9">
        <w:t xml:space="preserve"> </w:t>
      </w:r>
      <w:r w:rsidRPr="003F59B9">
        <w:t>hanging droplets resulted in one rounded spheroid with multiple smaller spheroids, while higher cell densities (1000, 1500</w:t>
      </w:r>
      <w:r w:rsidR="00A94F57" w:rsidRPr="00B2090B">
        <w:t>,</w:t>
      </w:r>
      <w:r w:rsidRPr="00AF7DB3">
        <w:t xml:space="preserve"> and 3000) formed single semi-rounded spheroids. </w:t>
      </w:r>
      <w:r w:rsidR="00B2090B">
        <w:t>Similar to</w:t>
      </w:r>
      <w:r w:rsidR="00B2090B" w:rsidRPr="00B2090B">
        <w:t xml:space="preserve"> </w:t>
      </w:r>
      <w:r w:rsidRPr="00B2090B">
        <w:t xml:space="preserve">the Huh7 tumor spheroids, higher cell </w:t>
      </w:r>
      <w:r w:rsidR="004A04B9" w:rsidRPr="00B2090B">
        <w:t xml:space="preserve">suspensions </w:t>
      </w:r>
      <w:r w:rsidRPr="00B2090B">
        <w:t>(6</w:t>
      </w:r>
      <w:r w:rsidR="00B2090B">
        <w:t>,</w:t>
      </w:r>
      <w:r w:rsidRPr="00B2090B">
        <w:t>000 and 12</w:t>
      </w:r>
      <w:r w:rsidR="00A94F57" w:rsidRPr="00AF7DB3">
        <w:t>,</w:t>
      </w:r>
      <w:r w:rsidRPr="00B2090B">
        <w:t xml:space="preserve">000 cells/sphere) resulted in the formation of irregular cell aggregates, and hence higher cell </w:t>
      </w:r>
      <w:r w:rsidRPr="00B2090B">
        <w:lastRenderedPageBreak/>
        <w:t xml:space="preserve">concentrations were </w:t>
      </w:r>
      <w:r w:rsidR="00AF1033" w:rsidRPr="00B2090B">
        <w:t>discarded</w:t>
      </w:r>
      <w:r w:rsidRPr="00B2090B">
        <w:t xml:space="preserve"> (</w:t>
      </w:r>
      <w:r w:rsidRPr="00B2090B">
        <w:rPr>
          <w:b/>
          <w:bCs/>
        </w:rPr>
        <w:t>Figure 1</w:t>
      </w:r>
      <w:r w:rsidRPr="00F45A24">
        <w:t>, middle row)</w:t>
      </w:r>
      <w:r w:rsidRPr="00C04287">
        <w:t>. Low Huh7/</w:t>
      </w:r>
      <w:r w:rsidR="00896F2F" w:rsidRPr="00C04287">
        <w:t>COS7</w:t>
      </w:r>
      <w:r w:rsidRPr="00C04287">
        <w:t xml:space="preserve"> heterotypic cell suspensions (125, 250</w:t>
      </w:r>
      <w:r w:rsidR="008F400C" w:rsidRPr="00C04287">
        <w:t>,</w:t>
      </w:r>
      <w:r w:rsidRPr="00C04287">
        <w:t xml:space="preserve"> and 500 cells/sphere) </w:t>
      </w:r>
      <w:r w:rsidR="004A04B9" w:rsidRPr="005E5484">
        <w:t xml:space="preserve">generated a single </w:t>
      </w:r>
      <w:r w:rsidRPr="005E5484">
        <w:t>spheroid with multiple floating or semi-attached spheroids (</w:t>
      </w:r>
      <w:r w:rsidRPr="005E5484">
        <w:rPr>
          <w:b/>
          <w:bCs/>
        </w:rPr>
        <w:t>Figure 1</w:t>
      </w:r>
      <w:r w:rsidRPr="00F45A24">
        <w:t>, bottom row</w:t>
      </w:r>
      <w:r w:rsidRPr="00C04287">
        <w:t xml:space="preserve">). 1000- and 1500-cell heterotypic spheroids were semi-rounded, while </w:t>
      </w:r>
      <w:r w:rsidR="0096033E" w:rsidRPr="005E5484">
        <w:t xml:space="preserve">a seeding density of </w:t>
      </w:r>
      <w:r w:rsidRPr="00E758A0">
        <w:t>3000 cell</w:t>
      </w:r>
      <w:r w:rsidR="0096033E" w:rsidRPr="003F59B9">
        <w:t xml:space="preserve">s </w:t>
      </w:r>
      <w:r w:rsidRPr="003F59B9">
        <w:t xml:space="preserve">(1500 per cell type) gave </w:t>
      </w:r>
      <w:r w:rsidR="008F400C" w:rsidRPr="003F59B9">
        <w:t>a perfect</w:t>
      </w:r>
      <w:r w:rsidRPr="00B2090B">
        <w:t xml:space="preserve">, rounded 3D spheroid. As noted earlier, higher cell densities resulted in the formation of aggregates rather than well-defined spheroids </w:t>
      </w:r>
      <w:r w:rsidRPr="00AF7DB3">
        <w:t>(</w:t>
      </w:r>
      <w:r w:rsidRPr="00AF7DB3">
        <w:rPr>
          <w:b/>
          <w:bCs/>
        </w:rPr>
        <w:t>Figure 1</w:t>
      </w:r>
      <w:r w:rsidRPr="00F45A24">
        <w:t>, bottom row</w:t>
      </w:r>
      <w:r w:rsidRPr="00C04287">
        <w:t>).</w:t>
      </w:r>
      <w:r w:rsidR="0096033E" w:rsidRPr="00C04287">
        <w:t xml:space="preserve"> In </w:t>
      </w:r>
      <w:r w:rsidRPr="00C04287">
        <w:t xml:space="preserve">conclusion, 3000 cell-density spheroids were rounded, </w:t>
      </w:r>
      <w:r w:rsidR="00AF1033" w:rsidRPr="005E5484">
        <w:t>similar to</w:t>
      </w:r>
      <w:r w:rsidRPr="00E758A0">
        <w:t xml:space="preserve"> human </w:t>
      </w:r>
      <w:r w:rsidR="00542FBB" w:rsidRPr="003F59B9">
        <w:t>HCC tumors</w:t>
      </w:r>
      <w:r w:rsidRPr="003F59B9">
        <w:t xml:space="preserve">, and were adapted for further experiments. </w:t>
      </w:r>
      <w:r w:rsidR="004A04B9" w:rsidRPr="003F59B9">
        <w:t xml:space="preserve">Culturing the cell suspensions as hanging droplets for </w:t>
      </w:r>
      <w:r w:rsidRPr="00B2090B">
        <w:t xml:space="preserve">3 days </w:t>
      </w:r>
      <w:r w:rsidR="004A04B9" w:rsidRPr="00AF7DB3">
        <w:t>was sufficient to promote</w:t>
      </w:r>
      <w:r w:rsidRPr="00B2090B">
        <w:t xml:space="preserve"> spheroid formation.</w:t>
      </w:r>
    </w:p>
    <w:p w14:paraId="15FD99F5" w14:textId="77777777" w:rsidR="008F400C" w:rsidRPr="00B2090B" w:rsidRDefault="008F400C" w:rsidP="00AF748D"/>
    <w:p w14:paraId="254CAB23" w14:textId="7694F77A" w:rsidR="00877F31" w:rsidRPr="00AF7DB3" w:rsidRDefault="00F802BD" w:rsidP="00AF748D">
      <w:r w:rsidRPr="00B2090B">
        <w:t>After optimizing</w:t>
      </w:r>
      <w:r w:rsidR="00D47F85" w:rsidRPr="00B2090B">
        <w:t xml:space="preserve"> the best </w:t>
      </w:r>
      <w:r w:rsidR="004804F1" w:rsidRPr="00B2090B">
        <w:t xml:space="preserve">cell </w:t>
      </w:r>
      <w:r w:rsidR="00D47F85" w:rsidRPr="00B2090B">
        <w:t>concentration and time point for spheroid formation in the current context, the proliferative impact from c</w:t>
      </w:r>
      <w:r w:rsidR="00EA5110" w:rsidRPr="00B2090B">
        <w:t>o-culturing</w:t>
      </w:r>
      <w:r w:rsidRPr="00B2090B">
        <w:t xml:space="preserve"> </w:t>
      </w:r>
      <w:r w:rsidR="00D47F85" w:rsidRPr="00B2090B">
        <w:t xml:space="preserve">tumor and fibroblast cell lines was assessed longitudinally. </w:t>
      </w:r>
      <w:r w:rsidR="00D47F85" w:rsidRPr="00B2090B">
        <w:rPr>
          <w:b/>
          <w:bCs/>
        </w:rPr>
        <w:t>Figures 2</w:t>
      </w:r>
      <w:r w:rsidR="00D47F85" w:rsidRPr="00B2090B">
        <w:t xml:space="preserve"> and </w:t>
      </w:r>
      <w:r w:rsidR="00D529CD" w:rsidRPr="00B2090B">
        <w:rPr>
          <w:b/>
          <w:bCs/>
        </w:rPr>
        <w:t xml:space="preserve">Figure </w:t>
      </w:r>
      <w:r w:rsidR="00D47F85" w:rsidRPr="00B2090B">
        <w:rPr>
          <w:b/>
          <w:bCs/>
        </w:rPr>
        <w:t>3</w:t>
      </w:r>
      <w:r w:rsidR="00D47F85" w:rsidRPr="00B2090B">
        <w:t xml:space="preserve"> show Huh7/</w:t>
      </w:r>
      <w:r w:rsidR="00896F2F" w:rsidRPr="00B2090B">
        <w:t>COS7</w:t>
      </w:r>
      <w:r w:rsidR="00D47F85" w:rsidRPr="00B2090B">
        <w:t xml:space="preserve"> heterotypic spheroids (3000 total cell number</w:t>
      </w:r>
      <w:r w:rsidR="00AF7DB3">
        <w:t>s</w:t>
      </w:r>
      <w:r w:rsidR="00D47F85" w:rsidRPr="00AF7DB3">
        <w:t xml:space="preserve"> per spheroid) monitored from day 3 </w:t>
      </w:r>
      <w:r w:rsidR="004804F1" w:rsidRPr="00AF7DB3">
        <w:t>until</w:t>
      </w:r>
      <w:r w:rsidR="00D47F85" w:rsidRPr="001714E7">
        <w:t xml:space="preserve"> day 10. Homotypic Huh7 and </w:t>
      </w:r>
      <w:r w:rsidR="00896F2F" w:rsidRPr="00CB5239">
        <w:t>COS7</w:t>
      </w:r>
      <w:r w:rsidR="00D47F85" w:rsidRPr="00B2090B">
        <w:t xml:space="preserve"> spheroids (1500 cells each) served as control</w:t>
      </w:r>
      <w:r w:rsidR="00FE528C" w:rsidRPr="00B2090B">
        <w:t>s</w:t>
      </w:r>
      <w:r w:rsidR="00D47F85" w:rsidRPr="00B2090B">
        <w:t>. Star</w:t>
      </w:r>
      <w:r w:rsidR="002E2198" w:rsidRPr="00B2090B">
        <w:t>t</w:t>
      </w:r>
      <w:r w:rsidR="00D47F85" w:rsidRPr="00B2090B">
        <w:t>ing from day 4, heterotypic spheroids grew in an ideal round-like shape compared to homotypic spheroids (</w:t>
      </w:r>
      <w:r w:rsidR="00D47F85" w:rsidRPr="00B2090B">
        <w:rPr>
          <w:b/>
          <w:bCs/>
        </w:rPr>
        <w:t>Figure 2</w:t>
      </w:r>
      <w:r w:rsidR="00D47F85" w:rsidRPr="00B2090B">
        <w:t xml:space="preserve">). The initial volume of the heterotypic spheroid was larger than that of each homotypic spheroid. The growth of spheroids was calculated as the change in their volume relative to initial volume at </w:t>
      </w:r>
      <w:r w:rsidR="00877F31" w:rsidRPr="00B2090B">
        <w:t xml:space="preserve">the </w:t>
      </w:r>
      <w:r w:rsidR="00D47F85" w:rsidRPr="00B2090B">
        <w:t>day of spheroid formation</w:t>
      </w:r>
      <w:r w:rsidR="004804F1" w:rsidRPr="00B2090B">
        <w:t xml:space="preserve"> to avoid normal variation in spheroid volume</w:t>
      </w:r>
      <w:r w:rsidR="00D47F85" w:rsidRPr="00B2090B">
        <w:t xml:space="preserve"> (day 3, </w:t>
      </w:r>
      <w:r w:rsidR="00D47F85" w:rsidRPr="00B2090B">
        <w:rPr>
          <w:b/>
          <w:bCs/>
        </w:rPr>
        <w:t>Figure 3</w:t>
      </w:r>
      <w:r w:rsidR="00D47F85" w:rsidRPr="00B2090B">
        <w:t>). Heterotypic spheroids initially showed a rapid growth phase starting from day 4 up to day 7 followed by a slower phase of growth at day 8 (</w:t>
      </w:r>
      <w:r w:rsidR="00D47F85" w:rsidRPr="00B2090B">
        <w:rPr>
          <w:b/>
          <w:bCs/>
        </w:rPr>
        <w:t>Figures 2</w:t>
      </w:r>
      <w:r w:rsidR="00262FBB" w:rsidRPr="00F45A24">
        <w:t xml:space="preserve">, </w:t>
      </w:r>
      <w:r w:rsidR="00D47F85" w:rsidRPr="00C04287">
        <w:t>upper row</w:t>
      </w:r>
      <w:r w:rsidR="00262FBB" w:rsidRPr="00C04287">
        <w:t>,</w:t>
      </w:r>
      <w:r w:rsidR="00262FBB" w:rsidRPr="005E5484">
        <w:t xml:space="preserve"> and</w:t>
      </w:r>
      <w:r w:rsidR="00262FBB" w:rsidRPr="00F45A24">
        <w:t xml:space="preserve"> </w:t>
      </w:r>
      <w:r w:rsidR="00262FBB" w:rsidRPr="005E5484">
        <w:rPr>
          <w:b/>
          <w:bCs/>
        </w:rPr>
        <w:t>F</w:t>
      </w:r>
      <w:r w:rsidR="00D47F85" w:rsidRPr="005E5484">
        <w:rPr>
          <w:b/>
          <w:bCs/>
        </w:rPr>
        <w:t>igure 3</w:t>
      </w:r>
      <w:r w:rsidR="00D47F85" w:rsidRPr="00E758A0">
        <w:t xml:space="preserve">). </w:t>
      </w:r>
      <w:r w:rsidR="00877F31" w:rsidRPr="003F59B9">
        <w:t xml:space="preserve">The spheroid volume decreased on days </w:t>
      </w:r>
      <w:r w:rsidR="001714E7">
        <w:t>9</w:t>
      </w:r>
      <w:r w:rsidR="001714E7" w:rsidRPr="003F59B9">
        <w:t xml:space="preserve"> </w:t>
      </w:r>
      <w:r w:rsidR="00877F31" w:rsidRPr="003F59B9">
        <w:t xml:space="preserve">and </w:t>
      </w:r>
      <w:r w:rsidR="001714E7">
        <w:t>10</w:t>
      </w:r>
      <w:r w:rsidR="00877F31" w:rsidRPr="003F59B9">
        <w:t>,</w:t>
      </w:r>
      <w:r w:rsidR="00D47F85" w:rsidRPr="003F59B9">
        <w:t xml:space="preserve"> possibly reflecting the depletion of nutrients</w:t>
      </w:r>
      <w:r w:rsidR="00782B0A" w:rsidRPr="00B2090B">
        <w:t xml:space="preserve"> or a hypoxic core and cell death</w:t>
      </w:r>
      <w:r w:rsidR="00D47F85" w:rsidRPr="00AF7DB3">
        <w:t>.</w:t>
      </w:r>
    </w:p>
    <w:p w14:paraId="1884C610" w14:textId="77777777" w:rsidR="00264668" w:rsidRPr="00B2090B" w:rsidRDefault="00264668" w:rsidP="00AF748D"/>
    <w:p w14:paraId="0A8F2306" w14:textId="4BE6F25D" w:rsidR="00D47F85" w:rsidRPr="00B2090B" w:rsidRDefault="00D47F85" w:rsidP="00AF748D">
      <w:r w:rsidRPr="00B2090B">
        <w:t xml:space="preserve">In contrast, homotypic Huh7 and </w:t>
      </w:r>
      <w:r w:rsidR="00896F2F" w:rsidRPr="00B2090B">
        <w:t>COS7</w:t>
      </w:r>
      <w:r w:rsidRPr="00B2090B">
        <w:t xml:space="preserve"> spheroids grew </w:t>
      </w:r>
      <w:r w:rsidR="00021421" w:rsidRPr="00B2090B">
        <w:t xml:space="preserve">at a </w:t>
      </w:r>
      <w:r w:rsidRPr="00B2090B">
        <w:t>much slower rate (</w:t>
      </w:r>
      <w:r w:rsidRPr="00B2090B">
        <w:rPr>
          <w:b/>
          <w:bCs/>
        </w:rPr>
        <w:t>Figure</w:t>
      </w:r>
      <w:r w:rsidR="00262FBB" w:rsidRPr="00B2090B">
        <w:rPr>
          <w:b/>
          <w:bCs/>
        </w:rPr>
        <w:t xml:space="preserve"> </w:t>
      </w:r>
      <w:r w:rsidRPr="00B2090B">
        <w:rPr>
          <w:b/>
          <w:bCs/>
        </w:rPr>
        <w:t>2</w:t>
      </w:r>
      <w:r w:rsidR="00262FBB" w:rsidRPr="00F45A24">
        <w:t xml:space="preserve">, </w:t>
      </w:r>
      <w:r w:rsidRPr="00C04287">
        <w:t>middle and bottom rows</w:t>
      </w:r>
      <w:r w:rsidR="00E92F3B" w:rsidRPr="00C04287">
        <w:t>;</w:t>
      </w:r>
      <w:r w:rsidRPr="00F45A24">
        <w:t xml:space="preserve"> </w:t>
      </w:r>
      <w:r w:rsidR="00E92F3B" w:rsidRPr="00C04287">
        <w:rPr>
          <w:b/>
          <w:bCs/>
        </w:rPr>
        <w:t>F</w:t>
      </w:r>
      <w:r w:rsidRPr="00C04287">
        <w:rPr>
          <w:b/>
          <w:bCs/>
        </w:rPr>
        <w:t>igure 3</w:t>
      </w:r>
      <w:r w:rsidRPr="005E5484">
        <w:t xml:space="preserve">). Homotypic spheroids exhibited </w:t>
      </w:r>
      <w:r w:rsidR="00021421" w:rsidRPr="005E5484">
        <w:t xml:space="preserve">a </w:t>
      </w:r>
      <w:r w:rsidRPr="005E5484">
        <w:t xml:space="preserve">relatively static growth curve until the fifth day of </w:t>
      </w:r>
      <w:r w:rsidR="00021421" w:rsidRPr="003F59B9">
        <w:t>culture</w:t>
      </w:r>
      <w:r w:rsidRPr="00B2090B">
        <w:t xml:space="preserve"> (two days after spheroid formation). Start</w:t>
      </w:r>
      <w:r w:rsidRPr="00AF7DB3">
        <w:t xml:space="preserve">ing from day 6, the homotypic spheroids </w:t>
      </w:r>
      <w:r w:rsidR="000E2C30" w:rsidRPr="00B2090B">
        <w:t>began</w:t>
      </w:r>
      <w:r w:rsidRPr="00B2090B">
        <w:t xml:space="preserve"> to show </w:t>
      </w:r>
      <w:r w:rsidR="005B7DF2" w:rsidRPr="00B2090B">
        <w:t xml:space="preserve">a </w:t>
      </w:r>
      <w:r w:rsidRPr="00B2090B">
        <w:t xml:space="preserve">gradual increase in their growth curve, albeit </w:t>
      </w:r>
      <w:r w:rsidR="000E2C30" w:rsidRPr="00B2090B">
        <w:t>at</w:t>
      </w:r>
      <w:r w:rsidRPr="00B2090B">
        <w:t xml:space="preserve"> a significantly lower rate than that of the heterotypic spheroids (</w:t>
      </w:r>
      <w:r w:rsidRPr="00B2090B">
        <w:rPr>
          <w:b/>
          <w:bCs/>
        </w:rPr>
        <w:t>Figure 3</w:t>
      </w:r>
      <w:r w:rsidRPr="00B2090B">
        <w:t xml:space="preserve">). In conclusion, tumor/fibroblast heterotypic spheroids grow </w:t>
      </w:r>
      <w:r w:rsidR="005B7DF2" w:rsidRPr="00B2090B">
        <w:t xml:space="preserve">at a </w:t>
      </w:r>
      <w:r w:rsidRPr="00B2090B">
        <w:t xml:space="preserve">higher rate than homotypic spheroids suggesting that the direct contact of tumor and fibroblasts </w:t>
      </w:r>
      <w:r w:rsidR="00DA4CB5" w:rsidRPr="00B2090B">
        <w:t>increases the size of the tumor spheroids</w:t>
      </w:r>
      <w:r w:rsidRPr="00B2090B">
        <w:t>.</w:t>
      </w:r>
    </w:p>
    <w:p w14:paraId="187DE530" w14:textId="77777777" w:rsidR="000E2C30" w:rsidRPr="00B2090B" w:rsidRDefault="000E2C30" w:rsidP="00AF748D"/>
    <w:p w14:paraId="303F5E25" w14:textId="15D345DE" w:rsidR="00D47F85" w:rsidRPr="00B2090B" w:rsidRDefault="00D47F85" w:rsidP="00AF748D">
      <w:r w:rsidRPr="00B2090B">
        <w:t xml:space="preserve">Finally, to validate the above findings and to study the paracrine impact of </w:t>
      </w:r>
      <w:r w:rsidR="00390472" w:rsidRPr="00B2090B">
        <w:t xml:space="preserve">mesenchymal cells </w:t>
      </w:r>
      <w:r w:rsidRPr="00B2090B">
        <w:t xml:space="preserve">on the proliferation of HCC spheroids in </w:t>
      </w:r>
      <w:r w:rsidR="00390472" w:rsidRPr="00B2090B">
        <w:t>a</w:t>
      </w:r>
      <w:r w:rsidRPr="00B2090B">
        <w:t xml:space="preserve"> liver-related co</w:t>
      </w:r>
      <w:r w:rsidR="00390472" w:rsidRPr="00B2090B">
        <w:t>ntext</w:t>
      </w:r>
      <w:r w:rsidRPr="00B2090B">
        <w:t xml:space="preserve">, 3-day-old homotypic Hep3B HCC spheroids </w:t>
      </w:r>
      <w:r w:rsidR="005B7DF2" w:rsidRPr="00B2090B">
        <w:t>were grown</w:t>
      </w:r>
      <w:r w:rsidRPr="00B2090B">
        <w:t xml:space="preserve"> in </w:t>
      </w:r>
      <w:r w:rsidR="00DE51E2" w:rsidRPr="00B2090B">
        <w:t>regular</w:t>
      </w:r>
      <w:r w:rsidRPr="00B2090B">
        <w:t xml:space="preserve"> fresh media or CM from LX2 </w:t>
      </w:r>
      <w:r w:rsidR="000D2024" w:rsidRPr="00B2090B">
        <w:t>hepatic stellate cells</w:t>
      </w:r>
      <w:r w:rsidRPr="00B2090B">
        <w:t xml:space="preserve"> (</w:t>
      </w:r>
      <w:r w:rsidRPr="00B2090B">
        <w:rPr>
          <w:b/>
          <w:bCs/>
        </w:rPr>
        <w:t>Figure 4</w:t>
      </w:r>
      <w:r w:rsidRPr="00F45A24">
        <w:t xml:space="preserve"> </w:t>
      </w:r>
      <w:r w:rsidRPr="00C04287">
        <w:t xml:space="preserve">and </w:t>
      </w:r>
      <w:r w:rsidR="00DE51E2" w:rsidRPr="005E5484">
        <w:rPr>
          <w:b/>
          <w:bCs/>
        </w:rPr>
        <w:t xml:space="preserve">Figure </w:t>
      </w:r>
      <w:r w:rsidRPr="00E758A0">
        <w:rPr>
          <w:b/>
          <w:bCs/>
        </w:rPr>
        <w:t>5</w:t>
      </w:r>
      <w:r w:rsidRPr="003F59B9">
        <w:t xml:space="preserve">) for </w:t>
      </w:r>
      <w:r w:rsidR="005B7DF2" w:rsidRPr="003F59B9">
        <w:t xml:space="preserve">an </w:t>
      </w:r>
      <w:r w:rsidRPr="003F59B9">
        <w:t xml:space="preserve">additional </w:t>
      </w:r>
      <w:r w:rsidR="006645C2" w:rsidRPr="00B2090B">
        <w:t>4</w:t>
      </w:r>
      <w:r w:rsidRPr="00AF7DB3">
        <w:t xml:space="preserve"> days. At first glance, 3000 Hep3B cells </w:t>
      </w:r>
      <w:r w:rsidR="00021421" w:rsidRPr="00AF7DB3">
        <w:t xml:space="preserve">formed </w:t>
      </w:r>
      <w:r w:rsidRPr="001714E7">
        <w:t xml:space="preserve">perfectly rounded spheroids after </w:t>
      </w:r>
      <w:r w:rsidR="001714E7">
        <w:t>3</w:t>
      </w:r>
      <w:r w:rsidR="001714E7" w:rsidRPr="001714E7">
        <w:t xml:space="preserve"> </w:t>
      </w:r>
      <w:r w:rsidRPr="001714E7">
        <w:t>days (</w:t>
      </w:r>
      <w:r w:rsidRPr="001714E7">
        <w:rPr>
          <w:b/>
          <w:bCs/>
        </w:rPr>
        <w:t>Figure 4</w:t>
      </w:r>
      <w:r w:rsidRPr="001714E7">
        <w:t>). Hep3B spheroids showed continual proliferation in fresh media from day 3 till day 7 (</w:t>
      </w:r>
      <w:r w:rsidRPr="00CB5239">
        <w:rPr>
          <w:b/>
          <w:bCs/>
        </w:rPr>
        <w:t>Figure 4</w:t>
      </w:r>
      <w:r w:rsidRPr="00F45A24">
        <w:t xml:space="preserve">, </w:t>
      </w:r>
      <w:r w:rsidR="00021421" w:rsidRPr="00C04287">
        <w:t xml:space="preserve">upper </w:t>
      </w:r>
      <w:r w:rsidRPr="00C04287">
        <w:t>row</w:t>
      </w:r>
      <w:r w:rsidRPr="005E5484">
        <w:t>). Th</w:t>
      </w:r>
      <w:r w:rsidR="005B7DF2" w:rsidRPr="005E5484">
        <w:t>e</w:t>
      </w:r>
      <w:r w:rsidRPr="005E5484">
        <w:t xml:space="preserve"> growth</w:t>
      </w:r>
      <w:r w:rsidR="005B7DF2" w:rsidRPr="00E758A0">
        <w:t xml:space="preserve"> rate</w:t>
      </w:r>
      <w:r w:rsidRPr="003F59B9">
        <w:t xml:space="preserve"> was </w:t>
      </w:r>
      <w:r w:rsidR="005B7DF2" w:rsidRPr="003F59B9">
        <w:t>enhanced</w:t>
      </w:r>
      <w:r w:rsidRPr="003F59B9">
        <w:t xml:space="preserve"> when Hep3B sphe</w:t>
      </w:r>
      <w:r w:rsidRPr="00B2090B">
        <w:t>roids were maintained in LX2 CM (</w:t>
      </w:r>
      <w:r w:rsidRPr="00AF7DB3">
        <w:rPr>
          <w:b/>
          <w:bCs/>
        </w:rPr>
        <w:t>Figure 4</w:t>
      </w:r>
      <w:r w:rsidRPr="00F45A24">
        <w:t xml:space="preserve">, </w:t>
      </w:r>
      <w:r w:rsidR="00021421" w:rsidRPr="00C04287">
        <w:t xml:space="preserve">lower </w:t>
      </w:r>
      <w:r w:rsidRPr="00C04287">
        <w:t>row</w:t>
      </w:r>
      <w:r w:rsidRPr="005E5484">
        <w:t>). This media-dependent conversion in Hep3B spheroid growth exhibited statistical significance from day 4 up to the end of the experiment (</w:t>
      </w:r>
      <w:r w:rsidRPr="005E5484">
        <w:rPr>
          <w:b/>
          <w:bCs/>
        </w:rPr>
        <w:t>Figure 5</w:t>
      </w:r>
      <w:r w:rsidRPr="005E5484">
        <w:t>)</w:t>
      </w:r>
      <w:r w:rsidR="00B0706C" w:rsidRPr="00E758A0">
        <w:t>,</w:t>
      </w:r>
      <w:r w:rsidRPr="003F59B9">
        <w:t xml:space="preserve"> suggesting a fibroblast-driven proliferation of tumor spheroids.</w:t>
      </w:r>
    </w:p>
    <w:p w14:paraId="46275CD5" w14:textId="77777777" w:rsidR="00B0706C" w:rsidRPr="00B2090B" w:rsidRDefault="00B0706C" w:rsidP="00AF748D"/>
    <w:p w14:paraId="0A0B776E" w14:textId="496FF915" w:rsidR="006E4797" w:rsidRPr="00B2090B" w:rsidRDefault="00D47F85" w:rsidP="00AF748D">
      <w:r w:rsidRPr="00B2090B">
        <w:t xml:space="preserve">In conclusion, this study </w:t>
      </w:r>
      <w:r w:rsidR="005B7DF2" w:rsidRPr="00B2090B">
        <w:t xml:space="preserve">has </w:t>
      </w:r>
      <w:r w:rsidRPr="00B2090B">
        <w:t xml:space="preserve">successfully modified the existing 3D spheroid cultures to exploit the crosstalk between HCC tumor cells and different fibroblast cell lines and investigate the proliferative significance of this </w:t>
      </w:r>
      <w:r w:rsidR="00146CEF" w:rsidRPr="00B2090B">
        <w:t xml:space="preserve">direct and indirect </w:t>
      </w:r>
      <w:r w:rsidRPr="00B2090B">
        <w:t>cellular interaction</w:t>
      </w:r>
      <w:r w:rsidR="00FB1F97" w:rsidRPr="00B2090B">
        <w:t xml:space="preserve"> </w:t>
      </w:r>
      <w:r w:rsidRPr="00B2090B">
        <w:t>(</w:t>
      </w:r>
      <w:r w:rsidRPr="00B2090B">
        <w:rPr>
          <w:b/>
          <w:bCs/>
        </w:rPr>
        <w:t xml:space="preserve">Figure </w:t>
      </w:r>
      <w:r w:rsidR="00E91496" w:rsidRPr="00B2090B">
        <w:rPr>
          <w:b/>
          <w:bCs/>
        </w:rPr>
        <w:t>6</w:t>
      </w:r>
      <w:r w:rsidRPr="00B2090B">
        <w:t>).</w:t>
      </w:r>
      <w:r w:rsidR="00994971" w:rsidRPr="00B2090B">
        <w:t xml:space="preserve"> </w:t>
      </w:r>
      <w:r w:rsidR="00177B1B" w:rsidRPr="00B2090B">
        <w:t xml:space="preserve">Further </w:t>
      </w:r>
      <w:r w:rsidR="00177B1B" w:rsidRPr="00B2090B">
        <w:lastRenderedPageBreak/>
        <w:t>characteri</w:t>
      </w:r>
      <w:r w:rsidR="00994971" w:rsidRPr="00B2090B">
        <w:t>z</w:t>
      </w:r>
      <w:r w:rsidR="00177B1B" w:rsidRPr="00B2090B">
        <w:t xml:space="preserve">ation of the formed spheroids is needed to improve </w:t>
      </w:r>
      <w:r w:rsidR="00994971" w:rsidRPr="00B2090B">
        <w:t>how</w:t>
      </w:r>
      <w:r w:rsidR="00177B1B" w:rsidRPr="00B2090B">
        <w:t xml:space="preserve"> tumor cells interact with the surrounding microenvironment.</w:t>
      </w:r>
    </w:p>
    <w:p w14:paraId="74F15D19" w14:textId="77777777" w:rsidR="00D47F85" w:rsidRPr="00B2090B" w:rsidRDefault="00D47F85" w:rsidP="00AF748D">
      <w:pPr>
        <w:rPr>
          <w:color w:val="808080"/>
        </w:rPr>
      </w:pPr>
    </w:p>
    <w:p w14:paraId="6A8D7361" w14:textId="3730D6A2" w:rsidR="00B9443D" w:rsidRPr="00B2090B" w:rsidRDefault="00551D82" w:rsidP="00AF748D">
      <w:pPr>
        <w:rPr>
          <w:b/>
        </w:rPr>
      </w:pPr>
      <w:r w:rsidRPr="00B2090B">
        <w:rPr>
          <w:b/>
        </w:rPr>
        <w:t>FIGURE LEGENDS</w:t>
      </w:r>
      <w:r w:rsidR="00B9443D" w:rsidRPr="00B2090B">
        <w:rPr>
          <w:b/>
        </w:rPr>
        <w:t>:</w:t>
      </w:r>
    </w:p>
    <w:p w14:paraId="4F902E46" w14:textId="77777777" w:rsidR="00584011" w:rsidRPr="00B2090B" w:rsidRDefault="00584011" w:rsidP="00AF748D">
      <w:pPr>
        <w:rPr>
          <w:b/>
          <w:bCs/>
        </w:rPr>
      </w:pPr>
    </w:p>
    <w:p w14:paraId="694C0BB1" w14:textId="62B2832D" w:rsidR="00D65901" w:rsidRPr="00B2090B" w:rsidRDefault="00B9443D" w:rsidP="00AF748D">
      <w:r w:rsidRPr="00B2090B">
        <w:rPr>
          <w:b/>
          <w:bCs/>
        </w:rPr>
        <w:t xml:space="preserve">Figure 1: </w:t>
      </w:r>
      <w:r w:rsidR="00C04287" w:rsidRPr="00B2090B">
        <w:rPr>
          <w:b/>
          <w:bCs/>
        </w:rPr>
        <w:t>Optimi</w:t>
      </w:r>
      <w:r w:rsidR="00C04287">
        <w:rPr>
          <w:b/>
          <w:bCs/>
        </w:rPr>
        <w:t>z</w:t>
      </w:r>
      <w:r w:rsidR="00C04287" w:rsidRPr="00C04287">
        <w:rPr>
          <w:b/>
          <w:bCs/>
        </w:rPr>
        <w:t>ation</w:t>
      </w:r>
      <w:r w:rsidR="00C04287" w:rsidRPr="005E5484">
        <w:rPr>
          <w:b/>
          <w:bCs/>
        </w:rPr>
        <w:t xml:space="preserve"> </w:t>
      </w:r>
      <w:r w:rsidRPr="005E5484">
        <w:rPr>
          <w:b/>
          <w:bCs/>
        </w:rPr>
        <w:t xml:space="preserve">of the </w:t>
      </w:r>
      <w:r w:rsidR="001948DA" w:rsidRPr="005E5484">
        <w:rPr>
          <w:b/>
          <w:bCs/>
        </w:rPr>
        <w:t>optimal</w:t>
      </w:r>
      <w:r w:rsidRPr="00E758A0">
        <w:rPr>
          <w:b/>
          <w:bCs/>
        </w:rPr>
        <w:t xml:space="preserve"> cell density </w:t>
      </w:r>
      <w:r w:rsidR="00403646" w:rsidRPr="003F59B9">
        <w:rPr>
          <w:b/>
          <w:bCs/>
        </w:rPr>
        <w:t xml:space="preserve">for </w:t>
      </w:r>
      <w:r w:rsidRPr="003F59B9">
        <w:rPr>
          <w:b/>
          <w:bCs/>
        </w:rPr>
        <w:t>spheroid</w:t>
      </w:r>
      <w:r w:rsidR="00403646" w:rsidRPr="003F59B9">
        <w:rPr>
          <w:b/>
          <w:bCs/>
        </w:rPr>
        <w:t xml:space="preserve"> formation</w:t>
      </w:r>
      <w:r w:rsidR="00ED6E95" w:rsidRPr="00B2090B">
        <w:rPr>
          <w:b/>
          <w:bCs/>
        </w:rPr>
        <w:t>.</w:t>
      </w:r>
      <w:r w:rsidR="00403646" w:rsidRPr="00AF7DB3">
        <w:t xml:space="preserve"> Columns represent different cell seeding densit</w:t>
      </w:r>
      <w:r w:rsidR="0099242F" w:rsidRPr="00B2090B">
        <w:t>ies</w:t>
      </w:r>
      <w:r w:rsidR="00403646" w:rsidRPr="00B2090B">
        <w:t>, and rows represent spheroids formed</w:t>
      </w:r>
      <w:r w:rsidR="0099242F" w:rsidRPr="00B2090B">
        <w:t xml:space="preserve"> from</w:t>
      </w:r>
      <w:r w:rsidR="00403646" w:rsidRPr="00B2090B">
        <w:t xml:space="preserve"> Huh7 cells (top row), </w:t>
      </w:r>
      <w:r w:rsidR="00896F2F" w:rsidRPr="00B2090B">
        <w:t>COS7</w:t>
      </w:r>
      <w:r w:rsidR="00403646" w:rsidRPr="00B2090B">
        <w:t xml:space="preserve"> cells (middle row)</w:t>
      </w:r>
      <w:r w:rsidR="00A26E71" w:rsidRPr="00B2090B">
        <w:t>,</w:t>
      </w:r>
      <w:r w:rsidR="00403646" w:rsidRPr="00B2090B">
        <w:t xml:space="preserve"> and </w:t>
      </w:r>
      <w:r w:rsidR="0099242F" w:rsidRPr="00B2090B">
        <w:t>Huh7/</w:t>
      </w:r>
      <w:r w:rsidR="00896F2F" w:rsidRPr="00B2090B">
        <w:t>COS7</w:t>
      </w:r>
      <w:r w:rsidR="0099242F" w:rsidRPr="00B2090B">
        <w:t xml:space="preserve"> heterotypic cells (bottom row). </w:t>
      </w:r>
      <w:r w:rsidR="00A26E71" w:rsidRPr="00B2090B">
        <w:t>Images represent</w:t>
      </w:r>
      <w:r w:rsidR="00403646" w:rsidRPr="00B2090B">
        <w:t xml:space="preserve"> spheroids formed after suspending 125, 250, 500, 1000, 1500, 3000, 6000</w:t>
      </w:r>
      <w:r w:rsidR="00A26E71" w:rsidRPr="00B2090B">
        <w:t>,</w:t>
      </w:r>
      <w:r w:rsidR="00403646" w:rsidRPr="00B2090B">
        <w:t xml:space="preserve"> and 12000 cells </w:t>
      </w:r>
      <w:r w:rsidR="00A275C0" w:rsidRPr="00B2090B">
        <w:t xml:space="preserve">(from left to right) </w:t>
      </w:r>
      <w:r w:rsidR="00403646" w:rsidRPr="00B2090B">
        <w:t xml:space="preserve">in 20 </w:t>
      </w:r>
      <w:proofErr w:type="spellStart"/>
      <w:r w:rsidR="00403646" w:rsidRPr="00B2090B">
        <w:t>μ</w:t>
      </w:r>
      <w:r w:rsidR="00A26E71" w:rsidRPr="00B2090B">
        <w:t>L</w:t>
      </w:r>
      <w:proofErr w:type="spellEnd"/>
      <w:r w:rsidR="00403646" w:rsidRPr="00B2090B">
        <w:t xml:space="preserve"> media for 3 days.</w:t>
      </w:r>
      <w:r w:rsidR="00A820D6" w:rsidRPr="00B2090B">
        <w:t xml:space="preserve"> </w:t>
      </w:r>
      <w:r w:rsidR="00A26E71" w:rsidRPr="00B2090B">
        <w:t>The p</w:t>
      </w:r>
      <w:r w:rsidR="00A820D6" w:rsidRPr="00B2090B">
        <w:t xml:space="preserve">ilot study included </w:t>
      </w:r>
      <w:r w:rsidR="00A26E71" w:rsidRPr="00B2090B">
        <w:t>two</w:t>
      </w:r>
      <w:r w:rsidR="00A820D6" w:rsidRPr="00B2090B">
        <w:t xml:space="preserve"> spheroids per condition</w:t>
      </w:r>
      <w:r w:rsidR="00417205" w:rsidRPr="00B2090B">
        <w:t xml:space="preserve">, and </w:t>
      </w:r>
      <w:r w:rsidR="00A26E71" w:rsidRPr="00B2090B">
        <w:t>the images</w:t>
      </w:r>
      <w:r w:rsidR="00417205" w:rsidRPr="00B2090B">
        <w:t xml:space="preserve"> were taken at 50x magnification</w:t>
      </w:r>
      <w:r w:rsidR="00084E09" w:rsidRPr="00B2090B">
        <w:t xml:space="preserve">, scale bar = 200 </w:t>
      </w:r>
      <w:proofErr w:type="spellStart"/>
      <w:r w:rsidR="00084E09" w:rsidRPr="00B2090B">
        <w:t>μm</w:t>
      </w:r>
      <w:proofErr w:type="spellEnd"/>
      <w:r w:rsidR="00417205" w:rsidRPr="00B2090B">
        <w:t>.</w:t>
      </w:r>
    </w:p>
    <w:p w14:paraId="25698475" w14:textId="77777777" w:rsidR="0017647E" w:rsidRPr="00B2090B" w:rsidRDefault="0017647E" w:rsidP="00AF748D"/>
    <w:p w14:paraId="5C0B3958" w14:textId="64B55BA7" w:rsidR="00051A84" w:rsidRPr="00B2090B" w:rsidRDefault="0017647E" w:rsidP="00AF748D">
      <w:r w:rsidRPr="00B2090B">
        <w:rPr>
          <w:b/>
          <w:bCs/>
        </w:rPr>
        <w:t xml:space="preserve">Figure 2: </w:t>
      </w:r>
      <w:r w:rsidR="00D2183D" w:rsidRPr="00B2090B">
        <w:rPr>
          <w:b/>
          <w:bCs/>
        </w:rPr>
        <w:t>Heterotypic versus homotypic spheroid growth</w:t>
      </w:r>
      <w:r w:rsidR="00ED6E95" w:rsidRPr="00B2090B">
        <w:rPr>
          <w:b/>
          <w:bCs/>
        </w:rPr>
        <w:t>.</w:t>
      </w:r>
      <w:r w:rsidR="00B76C28" w:rsidRPr="00B2090B">
        <w:t xml:space="preserve"> Columns represent </w:t>
      </w:r>
      <w:r w:rsidR="00B15862" w:rsidRPr="00B2090B">
        <w:t xml:space="preserve">the day at which spheroid </w:t>
      </w:r>
      <w:r w:rsidR="00972DDA" w:rsidRPr="00B2090B">
        <w:t>images</w:t>
      </w:r>
      <w:r w:rsidR="00B15862" w:rsidRPr="00B2090B">
        <w:t xml:space="preserve"> were taken</w:t>
      </w:r>
      <w:r w:rsidR="00B76C28" w:rsidRPr="00B2090B">
        <w:t xml:space="preserve">, and rows </w:t>
      </w:r>
      <w:r w:rsidR="00B30E17" w:rsidRPr="00B2090B">
        <w:t xml:space="preserve">show representative images for </w:t>
      </w:r>
      <w:r w:rsidR="00B76C28" w:rsidRPr="00B2090B">
        <w:t xml:space="preserve">spheroids formed from Huh7 cells (top row), </w:t>
      </w:r>
      <w:r w:rsidR="00896F2F" w:rsidRPr="00B2090B">
        <w:t>COS7</w:t>
      </w:r>
      <w:r w:rsidR="00B76C28" w:rsidRPr="00B2090B">
        <w:t xml:space="preserve"> cells (middle row)</w:t>
      </w:r>
      <w:r w:rsidR="00972DDA" w:rsidRPr="00B2090B">
        <w:t>,</w:t>
      </w:r>
      <w:r w:rsidR="00B76C28" w:rsidRPr="00B2090B">
        <w:t xml:space="preserve"> and Huh7/</w:t>
      </w:r>
      <w:r w:rsidR="00896F2F" w:rsidRPr="00B2090B">
        <w:t>COS7</w:t>
      </w:r>
      <w:r w:rsidR="00B76C28" w:rsidRPr="00B2090B">
        <w:t xml:space="preserve"> cells (bottom row). </w:t>
      </w:r>
      <w:r w:rsidR="00A75869" w:rsidRPr="00B2090B">
        <w:t xml:space="preserve">The images represent the spheroids formed after suspending </w:t>
      </w:r>
      <w:r w:rsidR="00146CEF" w:rsidRPr="00B2090B">
        <w:t xml:space="preserve">3000 </w:t>
      </w:r>
      <w:r w:rsidR="00A75869" w:rsidRPr="00B2090B">
        <w:t xml:space="preserve">cells </w:t>
      </w:r>
      <w:r w:rsidR="00146CEF" w:rsidRPr="00B2090B">
        <w:t>from each condition (homotypic Huh7, COS7</w:t>
      </w:r>
      <w:r w:rsidR="00C94AFC" w:rsidRPr="00B2090B">
        <w:t>,</w:t>
      </w:r>
      <w:r w:rsidR="00146CEF" w:rsidRPr="00B2090B">
        <w:t xml:space="preserve"> or the Huh7/COS7 heterotypic spheroids) </w:t>
      </w:r>
      <w:r w:rsidR="00A75869" w:rsidRPr="00B2090B">
        <w:t xml:space="preserve">of different </w:t>
      </w:r>
      <w:r w:rsidR="00146CEF" w:rsidRPr="00B2090B">
        <w:t>time points</w:t>
      </w:r>
      <w:r w:rsidR="00A75869" w:rsidRPr="00B2090B">
        <w:t xml:space="preserve"> from left to right</w:t>
      </w:r>
      <w:r w:rsidR="004E7992" w:rsidRPr="00B2090B">
        <w:t xml:space="preserve">. </w:t>
      </w:r>
      <w:r w:rsidR="00972DDA" w:rsidRPr="00B2090B">
        <w:t>The e</w:t>
      </w:r>
      <w:r w:rsidR="00514B34" w:rsidRPr="00B2090B">
        <w:t xml:space="preserve">xperiment </w:t>
      </w:r>
      <w:r w:rsidR="00B76C28" w:rsidRPr="00B2090B">
        <w:t xml:space="preserve">included </w:t>
      </w:r>
      <w:r w:rsidR="00CB5239">
        <w:t>10</w:t>
      </w:r>
      <w:r w:rsidR="00CB5239" w:rsidRPr="00CB5239">
        <w:t xml:space="preserve"> </w:t>
      </w:r>
      <w:r w:rsidR="00B76C28" w:rsidRPr="00B2090B">
        <w:t xml:space="preserve">spheroids per condition, and </w:t>
      </w:r>
      <w:r w:rsidR="00972DDA" w:rsidRPr="00B2090B">
        <w:t>the images</w:t>
      </w:r>
      <w:r w:rsidR="00B76C28" w:rsidRPr="00B2090B">
        <w:t xml:space="preserve"> were taken at 50x magnification</w:t>
      </w:r>
      <w:r w:rsidR="009B1E64" w:rsidRPr="00B2090B">
        <w:t xml:space="preserve">, scale bar = 200 </w:t>
      </w:r>
      <w:proofErr w:type="spellStart"/>
      <w:r w:rsidR="009B1E64" w:rsidRPr="00B2090B">
        <w:t>μm</w:t>
      </w:r>
      <w:proofErr w:type="spellEnd"/>
      <w:r w:rsidR="00B76C28" w:rsidRPr="00B2090B">
        <w:t>.</w:t>
      </w:r>
    </w:p>
    <w:p w14:paraId="35A3D1B1" w14:textId="77777777" w:rsidR="00655773" w:rsidRPr="00B2090B" w:rsidRDefault="00655773" w:rsidP="00AF748D"/>
    <w:p w14:paraId="68B03C47" w14:textId="1A380E76" w:rsidR="00D65901" w:rsidRPr="00B2090B" w:rsidRDefault="00051A84" w:rsidP="00AF748D">
      <w:r w:rsidRPr="00B2090B">
        <w:rPr>
          <w:b/>
          <w:bCs/>
        </w:rPr>
        <w:t xml:space="preserve">Figure 3: Longitudinal analysis of heterotypic </w:t>
      </w:r>
      <w:r w:rsidR="00B30E17" w:rsidRPr="00B2090B">
        <w:rPr>
          <w:b/>
          <w:bCs/>
        </w:rPr>
        <w:t xml:space="preserve">versus homotypic </w:t>
      </w:r>
      <w:r w:rsidRPr="00B2090B">
        <w:rPr>
          <w:b/>
          <w:bCs/>
        </w:rPr>
        <w:t>spheroid growth</w:t>
      </w:r>
      <w:r w:rsidR="00ED6E95" w:rsidRPr="00B2090B">
        <w:rPr>
          <w:b/>
          <w:bCs/>
        </w:rPr>
        <w:t xml:space="preserve">. </w:t>
      </w:r>
      <w:r w:rsidR="00ED6E95" w:rsidRPr="00B2090B">
        <w:t>The g</w:t>
      </w:r>
      <w:r w:rsidR="00B30E17" w:rsidRPr="00B2090B">
        <w:t>raph shows the growth curve of heterotypic Huh7/</w:t>
      </w:r>
      <w:r w:rsidR="00896F2F" w:rsidRPr="00B2090B">
        <w:t>COS7</w:t>
      </w:r>
      <w:r w:rsidR="00B30E17" w:rsidRPr="00B2090B">
        <w:t xml:space="preserve"> spheroids versus homotypic Huh7 and </w:t>
      </w:r>
      <w:r w:rsidR="00896F2F" w:rsidRPr="00B2090B">
        <w:t>COS7</w:t>
      </w:r>
      <w:r w:rsidR="00B30E17" w:rsidRPr="00B2090B">
        <w:t xml:space="preserve"> spheroid</w:t>
      </w:r>
      <w:r w:rsidR="00D65901" w:rsidRPr="00B2090B">
        <w:t>s</w:t>
      </w:r>
      <w:r w:rsidR="00B30E17" w:rsidRPr="00B2090B">
        <w:t>.</w:t>
      </w:r>
      <w:r w:rsidR="00561111" w:rsidRPr="00B2090B">
        <w:t xml:space="preserve"> D</w:t>
      </w:r>
      <w:r w:rsidR="00B30E17" w:rsidRPr="00B2090B">
        <w:t>ata</w:t>
      </w:r>
      <w:r w:rsidR="00561111" w:rsidRPr="00B2090B">
        <w:t xml:space="preserve"> </w:t>
      </w:r>
      <w:r w:rsidR="00E752D8" w:rsidRPr="00B2090B">
        <w:t>are</w:t>
      </w:r>
      <w:r w:rsidR="00561111" w:rsidRPr="00B2090B">
        <w:t xml:space="preserve"> presented as </w:t>
      </w:r>
      <w:r w:rsidR="00B30E17" w:rsidRPr="00B2090B">
        <w:t xml:space="preserve">mean </w:t>
      </w:r>
      <w:r w:rsidR="00E752D8" w:rsidRPr="00B2090B">
        <w:rPr>
          <w:rFonts w:eastAsia="Symbol"/>
        </w:rPr>
        <w:t xml:space="preserve">± </w:t>
      </w:r>
      <w:proofErr w:type="spellStart"/>
      <w:r w:rsidR="00B30E17" w:rsidRPr="00B2090B">
        <w:t>s.e.m</w:t>
      </w:r>
      <w:proofErr w:type="spellEnd"/>
      <w:r w:rsidR="00B30E17" w:rsidRPr="00B2090B">
        <w:t>; n</w:t>
      </w:r>
      <w:r w:rsidR="00CB5239">
        <w:t xml:space="preserve"> </w:t>
      </w:r>
      <w:r w:rsidR="00B30E17" w:rsidRPr="00CB5239">
        <w:t>=</w:t>
      </w:r>
      <w:r w:rsidR="00CB5239">
        <w:t xml:space="preserve"> </w:t>
      </w:r>
      <w:r w:rsidR="00561111" w:rsidRPr="00CB5239">
        <w:t>10</w:t>
      </w:r>
      <w:r w:rsidR="00B30E17" w:rsidRPr="00B2090B">
        <w:t xml:space="preserve"> independent </w:t>
      </w:r>
      <w:r w:rsidR="00561111" w:rsidRPr="00B2090B">
        <w:t>spheroids</w:t>
      </w:r>
      <w:r w:rsidR="00B30E17" w:rsidRPr="00B2090B">
        <w:t>. ** p</w:t>
      </w:r>
      <w:r w:rsidR="00E752D8" w:rsidRPr="00B2090B">
        <w:t xml:space="preserve"> </w:t>
      </w:r>
      <w:r w:rsidR="00B30E17" w:rsidRPr="00B2090B">
        <w:t>&lt;</w:t>
      </w:r>
      <w:r w:rsidR="00E752D8" w:rsidRPr="00B2090B">
        <w:t xml:space="preserve"> </w:t>
      </w:r>
      <w:r w:rsidR="00B30E17" w:rsidRPr="00B2090B">
        <w:t>0.01; ****p</w:t>
      </w:r>
      <w:r w:rsidR="00E752D8" w:rsidRPr="00B2090B">
        <w:t xml:space="preserve"> </w:t>
      </w:r>
      <w:r w:rsidR="00B30E17" w:rsidRPr="00B2090B">
        <w:t>&lt;</w:t>
      </w:r>
      <w:r w:rsidR="00E752D8" w:rsidRPr="00B2090B">
        <w:t xml:space="preserve"> </w:t>
      </w:r>
      <w:r w:rsidR="00B30E17" w:rsidRPr="00B2090B">
        <w:t>0.001.</w:t>
      </w:r>
    </w:p>
    <w:p w14:paraId="4C056CD9" w14:textId="77777777" w:rsidR="00D65901" w:rsidRPr="00B2090B" w:rsidRDefault="00D65901" w:rsidP="00AF748D">
      <w:pPr>
        <w:rPr>
          <w:b/>
          <w:bCs/>
        </w:rPr>
      </w:pPr>
    </w:p>
    <w:p w14:paraId="072DA0BE" w14:textId="1C8A004B" w:rsidR="00D65901" w:rsidRPr="00B2090B" w:rsidRDefault="00D65901" w:rsidP="00AF748D">
      <w:r w:rsidRPr="00B2090B">
        <w:rPr>
          <w:b/>
          <w:bCs/>
        </w:rPr>
        <w:t xml:space="preserve">Figure 4: Growth of Homotypic </w:t>
      </w:r>
      <w:r w:rsidR="00A56387" w:rsidRPr="00B2090B">
        <w:rPr>
          <w:b/>
          <w:bCs/>
        </w:rPr>
        <w:t xml:space="preserve">Hep3B </w:t>
      </w:r>
      <w:r w:rsidRPr="00B2090B">
        <w:rPr>
          <w:b/>
          <w:bCs/>
        </w:rPr>
        <w:t>spheroids in myofibroblast CM</w:t>
      </w:r>
      <w:r w:rsidR="00ED6E95" w:rsidRPr="00B2090B">
        <w:rPr>
          <w:b/>
          <w:bCs/>
        </w:rPr>
        <w:t>.</w:t>
      </w:r>
      <w:r w:rsidRPr="00B2090B">
        <w:t xml:space="preserve"> Columns represent the day at which spheroid</w:t>
      </w:r>
      <w:r w:rsidR="000F3422" w:rsidRPr="00B2090B">
        <w:t xml:space="preserve"> images</w:t>
      </w:r>
      <w:r w:rsidRPr="00B2090B">
        <w:t xml:space="preserve"> were </w:t>
      </w:r>
      <w:r w:rsidR="000F3422" w:rsidRPr="00B2090B">
        <w:t>captured</w:t>
      </w:r>
      <w:r w:rsidRPr="00B2090B">
        <w:t xml:space="preserve">, and rows show representative images </w:t>
      </w:r>
      <w:r w:rsidR="006A7D1B" w:rsidRPr="00B2090B">
        <w:t>of Hep3B spheroids cultured in fresh DMEM culture media (top row) or LX2 CM (bottom row)</w:t>
      </w:r>
      <w:r w:rsidRPr="00B2090B">
        <w:t xml:space="preserve">. </w:t>
      </w:r>
      <w:r w:rsidR="000F3422" w:rsidRPr="00B2090B">
        <w:t>The e</w:t>
      </w:r>
      <w:r w:rsidR="00514B34" w:rsidRPr="00B2090B">
        <w:t>xperiment</w:t>
      </w:r>
      <w:r w:rsidRPr="00B2090B">
        <w:t xml:space="preserve"> included </w:t>
      </w:r>
      <w:r w:rsidR="000F3422" w:rsidRPr="00B2090B">
        <w:t>seven</w:t>
      </w:r>
      <w:r w:rsidRPr="00B2090B">
        <w:t xml:space="preserve"> spheroids per condition</w:t>
      </w:r>
      <w:r w:rsidR="002800A7" w:rsidRPr="00B2090B">
        <w:t xml:space="preserve"> (fresh media or LX2 CM)</w:t>
      </w:r>
      <w:r w:rsidRPr="00B2090B">
        <w:t xml:space="preserve">, and </w:t>
      </w:r>
      <w:r w:rsidR="00F7101D" w:rsidRPr="00B2090B">
        <w:t>images</w:t>
      </w:r>
      <w:r w:rsidRPr="00B2090B">
        <w:t xml:space="preserve"> were taken at 50x magnification</w:t>
      </w:r>
      <w:r w:rsidR="006D091E" w:rsidRPr="00B2090B">
        <w:t xml:space="preserve">, scale bar = 200 </w:t>
      </w:r>
      <w:proofErr w:type="spellStart"/>
      <w:r w:rsidR="006D091E" w:rsidRPr="00B2090B">
        <w:t>μm</w:t>
      </w:r>
      <w:proofErr w:type="spellEnd"/>
      <w:r w:rsidRPr="00B2090B">
        <w:t>.</w:t>
      </w:r>
    </w:p>
    <w:p w14:paraId="7C7C5FAD" w14:textId="77777777" w:rsidR="00D65901" w:rsidRPr="00B2090B" w:rsidRDefault="00D65901" w:rsidP="00AF748D"/>
    <w:p w14:paraId="4A6F7B10" w14:textId="753A02ED" w:rsidR="00260887" w:rsidRPr="00B2090B" w:rsidRDefault="00D65901" w:rsidP="00AF748D">
      <w:r w:rsidRPr="00B2090B">
        <w:rPr>
          <w:b/>
          <w:bCs/>
        </w:rPr>
        <w:t xml:space="preserve">Figure </w:t>
      </w:r>
      <w:r w:rsidR="008E5FA2" w:rsidRPr="00B2090B">
        <w:rPr>
          <w:b/>
          <w:bCs/>
        </w:rPr>
        <w:t>5</w:t>
      </w:r>
      <w:r w:rsidRPr="00B2090B">
        <w:rPr>
          <w:b/>
          <w:bCs/>
        </w:rPr>
        <w:t>: Longitudinal analysis o</w:t>
      </w:r>
      <w:r w:rsidR="008E5FA2" w:rsidRPr="00B2090B">
        <w:rPr>
          <w:b/>
          <w:bCs/>
        </w:rPr>
        <w:t xml:space="preserve">f the </w:t>
      </w:r>
      <w:r w:rsidRPr="00B2090B">
        <w:rPr>
          <w:b/>
          <w:bCs/>
        </w:rPr>
        <w:t xml:space="preserve">homotypic </w:t>
      </w:r>
      <w:r w:rsidR="008E5FA2" w:rsidRPr="00B2090B">
        <w:rPr>
          <w:b/>
          <w:bCs/>
        </w:rPr>
        <w:t xml:space="preserve">Hep3B </w:t>
      </w:r>
      <w:r w:rsidRPr="00B2090B">
        <w:rPr>
          <w:b/>
          <w:bCs/>
        </w:rPr>
        <w:t>spheroid growth</w:t>
      </w:r>
      <w:r w:rsidR="00ED6E95" w:rsidRPr="00B2090B">
        <w:rPr>
          <w:b/>
          <w:bCs/>
        </w:rPr>
        <w:t>.</w:t>
      </w:r>
      <w:r w:rsidRPr="00B2090B">
        <w:t xml:space="preserve"> </w:t>
      </w:r>
      <w:r w:rsidR="004344D8" w:rsidRPr="00B2090B">
        <w:t xml:space="preserve">The graph </w:t>
      </w:r>
      <w:r w:rsidRPr="00B2090B">
        <w:t xml:space="preserve">shows the growth curve of </w:t>
      </w:r>
      <w:r w:rsidR="008E5FA2" w:rsidRPr="00B2090B">
        <w:t>Hep3B spheroids in fresh DMEM culture media or LX2 CM</w:t>
      </w:r>
      <w:r w:rsidRPr="00B2090B">
        <w:t xml:space="preserve">. Data </w:t>
      </w:r>
      <w:r w:rsidR="00C313DE" w:rsidRPr="00B2090B">
        <w:t>are</w:t>
      </w:r>
      <w:r w:rsidRPr="00B2090B">
        <w:t xml:space="preserve"> presented as mean </w:t>
      </w:r>
      <w:r w:rsidR="00C313DE" w:rsidRPr="00B2090B">
        <w:rPr>
          <w:rFonts w:eastAsia="Symbol"/>
        </w:rPr>
        <w:t xml:space="preserve">± </w:t>
      </w:r>
      <w:proofErr w:type="spellStart"/>
      <w:r w:rsidRPr="00B2090B">
        <w:t>s.e.m</w:t>
      </w:r>
      <w:proofErr w:type="spellEnd"/>
      <w:r w:rsidRPr="00B2090B">
        <w:t>; n</w:t>
      </w:r>
      <w:r w:rsidR="00C04287" w:rsidRPr="00B2090B">
        <w:t xml:space="preserve"> </w:t>
      </w:r>
      <w:r w:rsidRPr="00B2090B">
        <w:t>=</w:t>
      </w:r>
      <w:r w:rsidR="00C04287" w:rsidRPr="00B2090B">
        <w:t xml:space="preserve"> </w:t>
      </w:r>
      <w:r w:rsidR="008E5FA2" w:rsidRPr="00B2090B">
        <w:t>7</w:t>
      </w:r>
      <w:r w:rsidRPr="00B2090B">
        <w:t xml:space="preserve"> independent spheroids. ****p</w:t>
      </w:r>
      <w:r w:rsidR="00C313DE" w:rsidRPr="00B2090B">
        <w:t xml:space="preserve"> </w:t>
      </w:r>
      <w:r w:rsidRPr="00B2090B">
        <w:t>&lt;</w:t>
      </w:r>
      <w:r w:rsidR="00C313DE" w:rsidRPr="00B2090B">
        <w:t xml:space="preserve"> </w:t>
      </w:r>
      <w:r w:rsidRPr="00B2090B">
        <w:t>0.001.</w:t>
      </w:r>
    </w:p>
    <w:p w14:paraId="31D10189" w14:textId="77777777" w:rsidR="00260887" w:rsidRPr="00B2090B" w:rsidRDefault="00260887" w:rsidP="00AF748D"/>
    <w:p w14:paraId="3A34ADC0" w14:textId="4D8F3B74" w:rsidR="00D65901" w:rsidRPr="00B2090B" w:rsidRDefault="00044EA1" w:rsidP="00AF748D">
      <w:pPr>
        <w:rPr>
          <w:b/>
          <w:bCs/>
        </w:rPr>
      </w:pPr>
      <w:r w:rsidRPr="00B2090B">
        <w:rPr>
          <w:b/>
          <w:bCs/>
        </w:rPr>
        <w:t>Figure 6</w:t>
      </w:r>
      <w:r w:rsidR="00260887" w:rsidRPr="00B2090B">
        <w:rPr>
          <w:b/>
          <w:bCs/>
        </w:rPr>
        <w:t>:</w:t>
      </w:r>
      <w:r w:rsidR="0071755A" w:rsidRPr="00B2090B">
        <w:rPr>
          <w:b/>
          <w:bCs/>
        </w:rPr>
        <w:t xml:space="preserve"> </w:t>
      </w:r>
      <w:r w:rsidR="00260887" w:rsidRPr="00B2090B">
        <w:rPr>
          <w:b/>
          <w:bCs/>
        </w:rPr>
        <w:t xml:space="preserve">Schematic </w:t>
      </w:r>
      <w:r w:rsidR="00BC621E" w:rsidRPr="00B2090B">
        <w:rPr>
          <w:b/>
          <w:bCs/>
        </w:rPr>
        <w:t>representation</w:t>
      </w:r>
      <w:r w:rsidR="00260887" w:rsidRPr="00B2090B">
        <w:rPr>
          <w:b/>
          <w:bCs/>
        </w:rPr>
        <w:t xml:space="preserve"> of the spheroid formation process</w:t>
      </w:r>
      <w:r w:rsidR="00B372C7" w:rsidRPr="00B2090B">
        <w:rPr>
          <w:b/>
          <w:bCs/>
        </w:rPr>
        <w:t xml:space="preserve">. </w:t>
      </w:r>
      <w:r w:rsidR="003F01E4" w:rsidRPr="00B2090B">
        <w:t>The c</w:t>
      </w:r>
      <w:r w:rsidR="00221BE8" w:rsidRPr="00B2090B">
        <w:t>ell suspension is pipetted on the inner lid of 10 cm</w:t>
      </w:r>
      <w:r w:rsidR="00221BE8" w:rsidRPr="00B2090B">
        <w:rPr>
          <w:vertAlign w:val="superscript"/>
        </w:rPr>
        <w:t>3</w:t>
      </w:r>
      <w:r w:rsidR="00B372C7" w:rsidRPr="00F45A24">
        <w:t xml:space="preserve"> </w:t>
      </w:r>
      <w:r w:rsidR="00221BE8" w:rsidRPr="00CB5239">
        <w:t>Petri-dish</w:t>
      </w:r>
      <w:r w:rsidR="00B372C7" w:rsidRPr="00B2090B">
        <w:t>. The</w:t>
      </w:r>
      <w:r w:rsidR="00221BE8" w:rsidRPr="00B2090B">
        <w:t xml:space="preserve"> lid is inverted and kept for 3 days to allow for homotypic or heterotypic spheroid formation</w:t>
      </w:r>
      <w:r w:rsidR="00A81AD1" w:rsidRPr="00B2090B">
        <w:t xml:space="preserve">. Spheroid </w:t>
      </w:r>
      <w:r w:rsidR="003F01E4" w:rsidRPr="00B2090B">
        <w:t>images</w:t>
      </w:r>
      <w:r w:rsidR="00A81AD1" w:rsidRPr="00B2090B">
        <w:t xml:space="preserve"> are taken at 50x magnification. </w:t>
      </w:r>
      <w:r w:rsidR="003F01E4" w:rsidRPr="00B2090B">
        <w:t>The f</w:t>
      </w:r>
      <w:r w:rsidR="00864EFA" w:rsidRPr="00B2090B">
        <w:t xml:space="preserve">igure </w:t>
      </w:r>
      <w:r w:rsidR="003F01E4" w:rsidRPr="00B2090B">
        <w:t xml:space="preserve">is </w:t>
      </w:r>
      <w:r w:rsidR="00864EFA" w:rsidRPr="00B2090B">
        <w:t xml:space="preserve">created </w:t>
      </w:r>
      <w:r w:rsidR="003F01E4" w:rsidRPr="00B2090B">
        <w:t xml:space="preserve">using a web-based science illustration tool (see </w:t>
      </w:r>
      <w:r w:rsidR="003F01E4" w:rsidRPr="00B2090B">
        <w:rPr>
          <w:b/>
          <w:bCs/>
        </w:rPr>
        <w:t>Table of Materials</w:t>
      </w:r>
      <w:r w:rsidR="003F01E4" w:rsidRPr="00B2090B">
        <w:t>).</w:t>
      </w:r>
    </w:p>
    <w:p w14:paraId="11FA7572" w14:textId="77777777" w:rsidR="006E4797" w:rsidRPr="00B2090B" w:rsidRDefault="006E4797" w:rsidP="00AF748D"/>
    <w:p w14:paraId="50784FF5" w14:textId="77777777" w:rsidR="006E4797" w:rsidRPr="00B2090B" w:rsidRDefault="00551D82" w:rsidP="00AF748D">
      <w:pPr>
        <w:rPr>
          <w:b/>
        </w:rPr>
      </w:pPr>
      <w:r w:rsidRPr="00B2090B">
        <w:rPr>
          <w:b/>
        </w:rPr>
        <w:t>DISCUSSION:</w:t>
      </w:r>
    </w:p>
    <w:p w14:paraId="32A05707" w14:textId="5F9D30AD" w:rsidR="00D75BF0" w:rsidRPr="003F59B9" w:rsidRDefault="00D75BF0" w:rsidP="00AF748D">
      <w:pPr>
        <w:tabs>
          <w:tab w:val="left" w:pos="7980"/>
        </w:tabs>
      </w:pPr>
      <w:r w:rsidRPr="00B2090B">
        <w:t xml:space="preserve">The context </w:t>
      </w:r>
      <w:r w:rsidR="005B7DF2" w:rsidRPr="00B2090B">
        <w:t>in</w:t>
      </w:r>
      <w:r w:rsidRPr="00B2090B">
        <w:t xml:space="preserve"> which </w:t>
      </w:r>
      <w:r w:rsidR="003D25CF" w:rsidRPr="00B2090B">
        <w:t xml:space="preserve">the </w:t>
      </w:r>
      <w:r w:rsidRPr="00B2090B">
        <w:t>experimental cell lines grow influences their gene expression profile, pathway analysis</w:t>
      </w:r>
      <w:r w:rsidR="003D25CF" w:rsidRPr="00B2090B">
        <w:t>,</w:t>
      </w:r>
      <w:r w:rsidRPr="00B2090B">
        <w:t xml:space="preserve"> and functional criteria. </w:t>
      </w:r>
      <w:r w:rsidR="003D25CF" w:rsidRPr="00B2090B">
        <w:t>For instance, in breast cancer cells</w:t>
      </w:r>
      <w:r w:rsidRPr="00B2090B">
        <w:t xml:space="preserve">, the coordination between different oncogenic pathways is retained only if cancer cells </w:t>
      </w:r>
      <w:r w:rsidR="00627BCF" w:rsidRPr="00B2090B">
        <w:t xml:space="preserve">are </w:t>
      </w:r>
      <w:r w:rsidRPr="00B2090B">
        <w:t>grow</w:t>
      </w:r>
      <w:r w:rsidR="00627BCF" w:rsidRPr="00B2090B">
        <w:t>n</w:t>
      </w:r>
      <w:r w:rsidRPr="00B2090B">
        <w:t xml:space="preserve"> in 3D </w:t>
      </w:r>
      <w:r w:rsidR="00E64B73" w:rsidRPr="00B2090B">
        <w:lastRenderedPageBreak/>
        <w:t>conformation</w:t>
      </w:r>
      <w:r w:rsidR="001D44B2" w:rsidRPr="00C04287">
        <w:fldChar w:fldCharType="begin"/>
      </w:r>
      <w:r w:rsidR="00F3365B" w:rsidRPr="00B2090B">
        <w:instrText xml:space="preserve"> ADDIN EN.CITE &lt;EndNote&gt;&lt;Cite&gt;&lt;Author&gt;Bissell&lt;/Author&gt;&lt;Year&gt;1999&lt;/Year&gt;&lt;RecNum&gt;1834&lt;/RecNum&gt;&lt;DisplayText&gt;&lt;style face="superscript"&gt;27&lt;/style&gt;&lt;/DisplayText&gt;&lt;record&gt;&lt;rec-number&gt;27&lt;/rec-number&gt;&lt;foreign-keys&gt;&lt;key app="EN" db-id="vtrrf5pvbpwedxer09pvassaa0wwrp9wd0ar" timestamp="1627431463"&gt;27&lt;/key&gt;&lt;/foreign-keys&gt;&lt;ref-type name="Journal Article"&gt;17&lt;/ref-type&gt;&lt;contributors&gt;&lt;authors&gt;&lt;author&gt;Bissell, M. J.&lt;/author&gt;&lt;author&gt;Weaver, V. M.&lt;/author&gt;&lt;author&gt;Lelievre, S. A.&lt;/author&gt;&lt;author&gt;Wang, F.&lt;/author&gt;&lt;author&gt;Petersen, O. W.&lt;/author&gt;&lt;author&gt;Schmeichel, K. L.&lt;/author&gt;&lt;/authors&gt;&lt;/contributors&gt;&lt;auth-address&gt;Lawrence Berkeley National Laboratory, Berkeley, California 94720, USA.&lt;/auth-address&gt;&lt;titles&gt;&lt;title&gt;Tissue structure, nuclear organization, and gene expression in normal and malignant breast&lt;/title&gt;&lt;secondary-title&gt;Cancer Research&lt;/secondary-title&gt;&lt;/titles&gt;&lt;periodical&gt;&lt;full-title&gt;Cancer Research&lt;/full-title&gt;&lt;/periodical&gt;&lt;pages&gt;1757-1763s; discussion 1763s-1764s&lt;/pages&gt;&lt;volume&gt;59&lt;/volume&gt;&lt;number&gt;7 Suppl&lt;/number&gt;&lt;edition&gt;1999/04/10&lt;/edition&gt;&lt;keywords&gt;&lt;keyword&gt;Animals&lt;/keyword&gt;&lt;keyword&gt;Breast Neoplasms/*genetics/pathology&lt;/keyword&gt;&lt;keyword&gt;Cell Nucleus/pathology&lt;/keyword&gt;&lt;keyword&gt;Cells, Cultured&lt;/keyword&gt;&lt;keyword&gt;Female&lt;/keyword&gt;&lt;keyword&gt;Gene Expression Regulation/*physiology&lt;/keyword&gt;&lt;keyword&gt;Gene Expression Regulation, Neoplastic/*physiology&lt;/keyword&gt;&lt;keyword&gt;Humans&lt;/keyword&gt;&lt;keyword&gt;Mammary Neoplasms, Experimental/genetics&lt;/keyword&gt;&lt;keyword&gt;Phenotype&lt;/keyword&gt;&lt;keyword&gt;Reference Values&lt;/keyword&gt;&lt;/keywords&gt;&lt;dates&gt;&lt;year&gt;1999&lt;/year&gt;&lt;pub-dates&gt;&lt;date&gt;Apr 1&lt;/date&gt;&lt;/pub-dates&gt;&lt;/dates&gt;&lt;isbn&gt;0008-5472 (Print)&amp;#xD;0008-5472 (Linking)&lt;/isbn&gt;&lt;accession-num&gt;10197593&lt;/accession-num&gt;&lt;urls&gt;&lt;related-urls&gt;&lt;url&gt;https://www.ncbi.nlm.nih.gov/pubmed/10197593&lt;/url&gt;&lt;/related-urls&gt;&lt;/urls&gt;&lt;/record&gt;&lt;/Cite&gt;&lt;/EndNote&gt;</w:instrText>
      </w:r>
      <w:r w:rsidR="001D44B2" w:rsidRPr="00F45A24">
        <w:fldChar w:fldCharType="separate"/>
      </w:r>
      <w:r w:rsidR="001712AB" w:rsidRPr="00F45A24">
        <w:rPr>
          <w:vertAlign w:val="superscript"/>
        </w:rPr>
        <w:t>27</w:t>
      </w:r>
      <w:r w:rsidR="001D44B2" w:rsidRPr="00C04287">
        <w:fldChar w:fldCharType="end"/>
      </w:r>
      <w:r w:rsidRPr="00C04287">
        <w:t xml:space="preserve">. Deregulated genes in 3D melanoma and breast cancer spheroids, but not in the monolayer cells, </w:t>
      </w:r>
      <w:r w:rsidR="00362776" w:rsidRPr="005E5484">
        <w:t>ar</w:t>
      </w:r>
      <w:r w:rsidR="00E64B73" w:rsidRPr="005E5484">
        <w:t>e more</w:t>
      </w:r>
      <w:r w:rsidR="0087675A" w:rsidRPr="005E5484">
        <w:t xml:space="preserve"> </w:t>
      </w:r>
      <w:r w:rsidRPr="005E5484">
        <w:t xml:space="preserve">relevant to the </w:t>
      </w:r>
      <w:r w:rsidRPr="005E5484">
        <w:rPr>
          <w:i/>
          <w:iCs/>
        </w:rPr>
        <w:t>in</w:t>
      </w:r>
      <w:r w:rsidR="00362776" w:rsidRPr="005E5484">
        <w:rPr>
          <w:i/>
          <w:iCs/>
        </w:rPr>
        <w:t xml:space="preserve"> </w:t>
      </w:r>
      <w:r w:rsidRPr="005E5484">
        <w:rPr>
          <w:i/>
          <w:iCs/>
        </w:rPr>
        <w:t xml:space="preserve">vivo </w:t>
      </w:r>
      <w:r w:rsidRPr="005E5484">
        <w:t xml:space="preserve">human </w:t>
      </w:r>
      <w:r w:rsidR="00EE0770" w:rsidRPr="005E5484">
        <w:t>tumor</w:t>
      </w:r>
      <w:r w:rsidR="001D44B2" w:rsidRPr="005E5484">
        <w:fldChar w:fldCharType="begin">
          <w:fldData xml:space="preserve">PEVuZE5vdGU+PENpdGU+PEF1dGhvcj5HaG9zaDwvQXV0aG9yPjxZZWFyPjIwMDU8L1llYXI+PFJl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</w:fldData>
        </w:fldChar>
      </w:r>
      <w:r w:rsidR="00F3365B" w:rsidRPr="00B2090B">
        <w:instrText xml:space="preserve"> ADDIN EN.CITE </w:instrText>
      </w:r>
      <w:r w:rsidR="00F3365B" w:rsidRPr="00F45A24">
        <w:fldChar w:fldCharType="begin">
          <w:fldData xml:space="preserve">PEVuZE5vdGU+PENpdGU+PEF1dGhvcj5HaG9zaDwvQXV0aG9yPjxZZWFyPjIwMDU8L1llYXI+PFJl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8,29</w:t>
      </w:r>
      <w:r w:rsidR="001D44B2" w:rsidRPr="005E5484">
        <w:fldChar w:fldCharType="end"/>
      </w:r>
      <w:r w:rsidRPr="00C04287">
        <w:t>. For example,</w:t>
      </w:r>
      <w:r w:rsidR="00A91988" w:rsidRPr="005E5484">
        <w:t xml:space="preserve"> </w:t>
      </w:r>
      <w:r w:rsidR="001D44B2" w:rsidRPr="005E5484">
        <w:t>β1 i</w:t>
      </w:r>
      <w:r w:rsidRPr="005E5484">
        <w:t>ntegrin level</w:t>
      </w:r>
      <w:r w:rsidR="001D44B2" w:rsidRPr="005E5484">
        <w:t>s</w:t>
      </w:r>
      <w:r w:rsidR="0087675A" w:rsidRPr="005E5484">
        <w:t xml:space="preserve"> </w:t>
      </w:r>
      <w:r w:rsidR="001D44B2" w:rsidRPr="00E758A0">
        <w:t xml:space="preserve">in mammary epithelial cells and tumor counterparts were lower than </w:t>
      </w:r>
      <w:r w:rsidR="00406FFA" w:rsidRPr="003F59B9">
        <w:t>levels grown</w:t>
      </w:r>
      <w:r w:rsidRPr="003F59B9">
        <w:t xml:space="preserve"> in</w:t>
      </w:r>
      <w:r w:rsidR="00406FFA" w:rsidRPr="003F59B9">
        <w:t xml:space="preserve"> a</w:t>
      </w:r>
      <w:r w:rsidRPr="00B2090B">
        <w:t xml:space="preserve"> 2D format</w:t>
      </w:r>
      <w:r w:rsidR="001D44B2" w:rsidRPr="005E5484">
        <w:fldChar w:fldCharType="begin"/>
      </w:r>
      <w:r w:rsidR="00F3365B" w:rsidRPr="00B2090B">
        <w:instrText xml:space="preserve"> ADDIN EN.CITE &lt;EndNote&gt;&lt;Cite&gt;&lt;Author&gt;Delcommenne&lt;/Author&gt;&lt;Year&gt;1995&lt;/Year&gt;&lt;RecNum&gt;1840&lt;/RecNum&gt;&lt;DisplayText&gt;&lt;style face="superscript"&gt;29&lt;/style&gt;&lt;/DisplayText&gt;&lt;record&gt;&lt;rec-number&gt;29&lt;/rec-number&gt;&lt;foreign-keys&gt;&lt;key app="EN" db-id="vtrrf5pvbpwedxer09pvassaa0wwrp9wd0ar" timestamp="1627431463"&gt;29&lt;/key&gt;&lt;/foreign-keys&gt;&lt;ref-type name="Journal Article"&gt;17&lt;/ref-type&gt;&lt;contributors&gt;&lt;authors&gt;&lt;author&gt;Delcommenne, M.&lt;/author&gt;&lt;author&gt;Streuli, C. H.&lt;/author&gt;&lt;/authors&gt;&lt;/contributors&gt;&lt;auth-address&gt;School of Biological Sciences, University of Manchester, United Kingdom.&lt;/auth-address&gt;&lt;titles&gt;&lt;title&gt;Control of integrin expression by extracellular matrix&lt;/title&gt;&lt;secondary-title&gt;Journal of Biological Chemistry&lt;/secondary-title&gt;&lt;/titles&gt;&lt;periodical&gt;&lt;full-title&gt;Journal of Biological Chemistry&lt;/full-title&gt;&lt;/periodical&gt;&lt;pages&gt;26794-801&lt;/pages&gt;&lt;volume&gt;270&lt;/volume&gt;&lt;number&gt;45&lt;/number&gt;&lt;edition&gt;1995/11/10&lt;/edition&gt;&lt;keywords&gt;&lt;keyword&gt;Animals&lt;/keyword&gt;&lt;keyword&gt;Cell Line&lt;/keyword&gt;&lt;keyword&gt;Cells, Cultured&lt;/keyword&gt;&lt;keyword&gt;Epithelium/metabolism&lt;/keyword&gt;&lt;keyword&gt;Extracellular Matrix/*metabolism&lt;/keyword&gt;&lt;keyword&gt;Female&lt;/keyword&gt;&lt;keyword&gt;Gene Expression Regulation&lt;/keyword&gt;&lt;keyword&gt;Humans&lt;/keyword&gt;&lt;keyword&gt;Integrin beta1/*genetics/metabolism&lt;/keyword&gt;&lt;keyword&gt;Mammary Glands, Animal/metabolism&lt;/keyword&gt;&lt;keyword&gt;Mice&lt;/keyword&gt;&lt;keyword&gt;RNA, Messenger/genetics/metabolism&lt;/keyword&gt;&lt;keyword&gt;Transcription, Genetic&lt;/keyword&gt;&lt;keyword&gt;Up-Regulation&lt;/keyword&gt;&lt;/keywords&gt;&lt;dates&gt;&lt;year&gt;1995&lt;/year&gt;&lt;pub-dates&gt;&lt;date&gt;Nov 10&lt;/date&gt;&lt;/pub-dates&gt;&lt;/dates&gt;&lt;isbn&gt;0021-9258 (Print)&amp;#xD;0021-9258 (Linking)&lt;/isbn&gt;&lt;accession-num&gt;7592919&lt;/accession-num&gt;&lt;urls&gt;&lt;related-urls&gt;&lt;url&gt;https://www.ncbi.nlm.nih.gov/pubmed/7592919&lt;/url&gt;&lt;/related-urls&gt;&lt;/urls&gt;&lt;electronic-resource-num&gt;10.1074/jbc.270.45.26794&lt;/electronic-resource-num&gt;&lt;/record&gt;&lt;/Cite&gt;&lt;/EndNote&gt;</w:instrText>
      </w:r>
      <w:r w:rsidR="001D44B2" w:rsidRPr="00F45A24">
        <w:fldChar w:fldCharType="separate"/>
      </w:r>
      <w:r w:rsidR="001712AB" w:rsidRPr="00F45A24">
        <w:rPr>
          <w:vertAlign w:val="superscript"/>
        </w:rPr>
        <w:t>29</w:t>
      </w:r>
      <w:r w:rsidR="001D44B2" w:rsidRPr="005E5484">
        <w:fldChar w:fldCharType="end"/>
      </w:r>
      <w:r w:rsidRPr="00C04287">
        <w:t xml:space="preserve">. </w:t>
      </w:r>
      <w:r w:rsidR="005B7DF2" w:rsidRPr="005E5484">
        <w:t>Furthe</w:t>
      </w:r>
      <w:r w:rsidR="00E35736" w:rsidRPr="005E5484">
        <w:t>r</w:t>
      </w:r>
      <w:r w:rsidR="005B7DF2" w:rsidRPr="005E5484">
        <w:t>more</w:t>
      </w:r>
      <w:r w:rsidRPr="005E5484">
        <w:t xml:space="preserve">, fibroblasts in 3D structures tend to migrate </w:t>
      </w:r>
      <w:r w:rsidR="00A91988" w:rsidRPr="005E5484">
        <w:t>distinctl</w:t>
      </w:r>
      <w:r w:rsidRPr="005E5484">
        <w:t xml:space="preserve">y in terms of morphology and speed </w:t>
      </w:r>
      <w:r w:rsidR="005B7DF2" w:rsidRPr="005E5484">
        <w:t xml:space="preserve">compared to </w:t>
      </w:r>
      <w:r w:rsidR="00C1191E" w:rsidRPr="005E5484">
        <w:t xml:space="preserve">those </w:t>
      </w:r>
      <w:r w:rsidRPr="005E5484">
        <w:t>cultured on plastic</w:t>
      </w:r>
      <w:r w:rsidR="001D44B2" w:rsidRPr="005E5484">
        <w:fldChar w:fldCharType="begin"/>
      </w:r>
      <w:r w:rsidR="00F3365B" w:rsidRPr="00B2090B">
        <w:instrText xml:space="preserve"> ADDIN EN.CITE &lt;EndNote&gt;&lt;Cite&gt;&lt;Author&gt;Meshel&lt;/Author&gt;&lt;Year&gt;2005&lt;/Year&gt;&lt;RecNum&gt;1838&lt;/RecNum&gt;&lt;DisplayText&gt;&lt;style face="superscript"&gt;30&lt;/style&gt;&lt;/DisplayText&gt;&lt;record&gt;&lt;rec-number&gt;30&lt;/rec-number&gt;&lt;foreign-keys&gt;&lt;key app="EN" db-id="vtrrf5pvbpwedxer09pvassaa0wwrp9wd0ar" timestamp="1627431463"&gt;30&lt;/key&gt;&lt;/foreign-keys&gt;&lt;ref-type name="Journal Article"&gt;17&lt;/ref-type&gt;&lt;contributors&gt;&lt;authors&gt;&lt;author&gt;Meshel, A. S.&lt;/author&gt;&lt;author&gt;Wei, Q.&lt;/author&gt;&lt;author&gt;Adelstein, R. S.&lt;/author&gt;&lt;author&gt;Sheetz, M. P.&lt;/author&gt;&lt;/authors&gt;&lt;/contributors&gt;&lt;auth-address&gt;Department of Biological Sciences, Columbia University, New York, NY 10027, USA.&lt;/auth-address&gt;&lt;titles&gt;&lt;title&gt;Basic mechanism of three-dimensional collagen fibre transport by fibroblasts&lt;/title&gt;&lt;secondary-title&gt;Nature Cell Biology&lt;/secondary-title&gt;&lt;/titles&gt;&lt;periodical&gt;&lt;full-title&gt;Nature Cell Biology&lt;/full-title&gt;&lt;/periodical&gt;&lt;pages&gt;157-64&lt;/pages&gt;&lt;volume&gt;7&lt;/volume&gt;&lt;number&gt;2&lt;/number&gt;&lt;edition&gt;2005/01/18&lt;/edition&gt;&lt;keywords&gt;&lt;keyword&gt;Animals&lt;/keyword&gt;&lt;keyword&gt;Biological Transport&lt;/keyword&gt;&lt;keyword&gt;Cell Movement&lt;/keyword&gt;&lt;keyword&gt;Cells, Cultured&lt;/keyword&gt;&lt;keyword&gt;Collagen/*metabolism&lt;/keyword&gt;&lt;keyword&gt;Fibroblasts/*metabolism&lt;/keyword&gt;&lt;keyword&gt;Green Fluorescent Proteins&lt;/keyword&gt;&lt;keyword&gt;Integrin alpha2beta1/metabolism&lt;/keyword&gt;&lt;keyword&gt;Mice&lt;/keyword&gt;&lt;keyword&gt;Nonmuscle Myosin Type IIA/metabolism&lt;/keyword&gt;&lt;keyword&gt;Nonmuscle Myosin Type IIB&lt;/keyword&gt;&lt;keyword&gt;Pseudopodia/metabolism&lt;/keyword&gt;&lt;keyword&gt;Time Factors&lt;/keyword&gt;&lt;/keywords&gt;&lt;dates&gt;&lt;year&gt;2005&lt;/year&gt;&lt;pub-dates&gt;&lt;date&gt;Feb&lt;/date&gt;&lt;/pub-dates&gt;&lt;/dates&gt;&lt;isbn&gt;1465-7392 (Print)&amp;#xD;1465-7392 (Linking)&lt;/isbn&gt;&lt;accession-num&gt;15654332&lt;/accession-num&gt;&lt;urls&gt;&lt;related-urls&gt;&lt;url&gt;https://www.ncbi.nlm.nih.gov/pubmed/15654332&lt;/url&gt;&lt;/related-urls&gt;&lt;/urls&gt;&lt;electronic-resource-num&gt;10.1038/ncb1216&lt;/electronic-resource-num&gt;&lt;/record&gt;&lt;/Cite&gt;&lt;/EndNote&gt;</w:instrText>
      </w:r>
      <w:r w:rsidR="001D44B2" w:rsidRPr="00F45A24">
        <w:fldChar w:fldCharType="separate"/>
      </w:r>
      <w:r w:rsidR="001712AB" w:rsidRPr="00F45A24">
        <w:rPr>
          <w:vertAlign w:val="superscript"/>
        </w:rPr>
        <w:t>30</w:t>
      </w:r>
      <w:r w:rsidR="001D44B2" w:rsidRPr="005E5484">
        <w:fldChar w:fldCharType="end"/>
      </w:r>
      <w:r w:rsidRPr="00C04287">
        <w:t xml:space="preserve">. </w:t>
      </w:r>
      <w:r w:rsidR="00C1191E" w:rsidRPr="005E5484">
        <w:t>In addition</w:t>
      </w:r>
      <w:r w:rsidRPr="005E5484">
        <w:t xml:space="preserve">, </w:t>
      </w:r>
      <w:r w:rsidR="00AC3706" w:rsidRPr="005E5484">
        <w:t xml:space="preserve">the </w:t>
      </w:r>
      <w:r w:rsidRPr="005E5484">
        <w:t xml:space="preserve">mechanical stiffness </w:t>
      </w:r>
      <w:r w:rsidR="00C1191E" w:rsidRPr="005E5484">
        <w:t xml:space="preserve">of the growth substrate </w:t>
      </w:r>
      <w:r w:rsidRPr="005E5484">
        <w:t xml:space="preserve">activates </w:t>
      </w:r>
      <w:r w:rsidR="00AC3706" w:rsidRPr="00E758A0">
        <w:t>spec</w:t>
      </w:r>
      <w:r w:rsidR="00AC3706" w:rsidRPr="003F59B9">
        <w:t>ific</w:t>
      </w:r>
      <w:r w:rsidRPr="003F59B9">
        <w:t xml:space="preserve"> pathways that encourage </w:t>
      </w:r>
      <w:r w:rsidR="00AC3706" w:rsidRPr="003F59B9">
        <w:t xml:space="preserve">the </w:t>
      </w:r>
      <w:r w:rsidRPr="00B2090B">
        <w:t xml:space="preserve">malignant transformation of normal epithelial cells </w:t>
      </w:r>
      <w:r w:rsidRPr="00AF7DB3">
        <w:rPr>
          <w:i/>
          <w:iCs/>
        </w:rPr>
        <w:t>via</w:t>
      </w:r>
      <w:r w:rsidRPr="00AF7DB3">
        <w:t xml:space="preserve"> deregulation of the extracellular signal-regulated kinase (ERK)/Rho in epithelial cells</w:t>
      </w:r>
      <w:r w:rsidR="001D44B2" w:rsidRPr="005E5484">
        <w:fldChar w:fldCharType="begin"/>
      </w:r>
      <w:r w:rsidR="00F3365B" w:rsidRPr="00B2090B">
        <w:instrText xml:space="preserve"> ADDIN EN.CITE &lt;EndNote&gt;&lt;Cite&gt;&lt;Author&gt;Paszek&lt;/Author&gt;&lt;Year&gt;2005&lt;/Year&gt;&lt;RecNum&gt;1837&lt;/RecNum&gt;&lt;DisplayText&gt;&lt;style face="superscript"&gt;31&lt;/style&gt;&lt;/DisplayText&gt;&lt;record&gt;&lt;rec-number&gt;31&lt;/rec-number&gt;&lt;foreign-keys&gt;&lt;key app="EN" db-id="vtrrf5pvbpwedxer09pvassaa0wwrp9wd0ar" timestamp="1627431463"&gt;31&lt;/key&gt;&lt;/foreign-keys&gt;&lt;ref-type name="Journal Article"&gt;17&lt;/ref-type&gt;&lt;contributors&gt;&lt;authors&gt;&lt;author&gt;Paszek, M. J.&lt;/author&gt;&lt;author&gt;Zahir, N.&lt;/author&gt;&lt;author&gt;Johnson, K. R.&lt;/author&gt;&lt;author&gt;Lakins, J. N.&lt;/author&gt;&lt;author&gt;Rozenberg, G. I.&lt;/author&gt;&lt;author&gt;Gefen, A.&lt;/author&gt;&lt;author&gt;Reinhart-King, C. A.&lt;/author&gt;&lt;author&gt;Margulies, S. S.&lt;/author&gt;&lt;author&gt;Dembo, M.&lt;/author&gt;&lt;author&gt;Boettiger, D.&lt;/author&gt;&lt;author&gt;Hammer, D. A.&lt;/author&gt;&lt;author&gt;Weaver, V. M.&lt;/author&gt;&lt;/authors&gt;&lt;/contributors&gt;&lt;auth-address&gt;Department of Bioengineering, University of Pennsylvania, Philadelphia, 19104, USA.&lt;/auth-address&gt;&lt;titles&gt;&lt;title&gt;Tensional homeostasis and the malignant phenotype&lt;/title&gt;&lt;secondary-title&gt;Cancer Cell&lt;/secondary-title&gt;&lt;/titles&gt;&lt;periodical&gt;&lt;full-title&gt;Cancer Cell&lt;/full-title&gt;&lt;/periodical&gt;&lt;pages&gt;241-54&lt;/pages&gt;&lt;volume&gt;8&lt;/volume&gt;&lt;number&gt;3&lt;/number&gt;&lt;edition&gt;2005/09/20&lt;/edition&gt;&lt;keywords&gt;&lt;keyword&gt;3T3 Cells&lt;/keyword&gt;&lt;keyword&gt;Animals&lt;/keyword&gt;&lt;keyword&gt;Cell Line, Tumor&lt;/keyword&gt;&lt;keyword&gt;Cell Shape&lt;/keyword&gt;&lt;keyword&gt;Cytoskeleton/physiology&lt;/keyword&gt;&lt;keyword&gt;Homeostasis/*physiology&lt;/keyword&gt;&lt;keyword&gt;Mice&lt;/keyword&gt;&lt;keyword&gt;Neoplasms/*genetics/pathology/physiopathology&lt;/keyword&gt;&lt;keyword&gt;Phenotype&lt;/keyword&gt;&lt;keyword&gt;Stress, Mechanical&lt;/keyword&gt;&lt;keyword&gt;Stromal Cells/pathology/physiology&lt;/keyword&gt;&lt;/keywords&gt;&lt;dates&gt;&lt;year&gt;2005&lt;/year&gt;&lt;pub-dates&gt;&lt;date&gt;Sep&lt;/date&gt;&lt;/pub-dates&gt;&lt;/dates&gt;&lt;isbn&gt;1535-6108 (Print)&amp;#xD;1535-6108 (Linking)&lt;/isbn&gt;&lt;accession-num&gt;16169468&lt;/accession-num&gt;&lt;urls&gt;&lt;related-urls&gt;&lt;url&gt;https://www.ncbi.nlm.nih.gov/pubmed/16169468&lt;/url&gt;&lt;/related-urls&gt;&lt;/urls&gt;&lt;electronic-resource-num&gt;10.1016/j.ccr.2005.08.010&lt;/electronic-resource-num&gt;&lt;/record&gt;&lt;/Cite&gt;&lt;/EndNote&gt;</w:instrText>
      </w:r>
      <w:r w:rsidR="001D44B2" w:rsidRPr="00F45A24">
        <w:fldChar w:fldCharType="separate"/>
      </w:r>
      <w:r w:rsidR="001712AB" w:rsidRPr="00F45A24">
        <w:rPr>
          <w:vertAlign w:val="superscript"/>
        </w:rPr>
        <w:t>31</w:t>
      </w:r>
      <w:r w:rsidR="001D44B2" w:rsidRPr="005E5484">
        <w:fldChar w:fldCharType="end"/>
      </w:r>
      <w:r w:rsidRPr="00C04287">
        <w:t xml:space="preserve">. </w:t>
      </w:r>
      <w:r w:rsidR="00AC3706" w:rsidRPr="005E5484">
        <w:t>T</w:t>
      </w:r>
      <w:r w:rsidRPr="005E5484">
        <w:t xml:space="preserve">hese factors </w:t>
      </w:r>
      <w:r w:rsidR="00FF5931" w:rsidRPr="005E5484">
        <w:t>favor</w:t>
      </w:r>
      <w:r w:rsidRPr="005E5484">
        <w:t xml:space="preserve"> the transition from conventional 2D culture to 3D spheroid models</w:t>
      </w:r>
      <w:r w:rsidR="00406FFA" w:rsidRPr="005E5484">
        <w:t>,</w:t>
      </w:r>
      <w:r w:rsidRPr="005E5484">
        <w:t xml:space="preserve"> as 3D cultures </w:t>
      </w:r>
      <w:r w:rsidR="00406FFA" w:rsidRPr="00E758A0">
        <w:t>are more in keeping with</w:t>
      </w:r>
      <w:r w:rsidR="0087675A" w:rsidRPr="003F59B9">
        <w:t xml:space="preserve"> </w:t>
      </w:r>
      <w:r w:rsidRPr="003F59B9">
        <w:t>human disease.</w:t>
      </w:r>
    </w:p>
    <w:p w14:paraId="27F4F984" w14:textId="77777777" w:rsidR="00AC3706" w:rsidRPr="00AF7DB3" w:rsidRDefault="00AC3706" w:rsidP="00AF748D">
      <w:pPr>
        <w:tabs>
          <w:tab w:val="left" w:pos="7980"/>
        </w:tabs>
      </w:pPr>
    </w:p>
    <w:p w14:paraId="4C376608" w14:textId="1A4D785C" w:rsidR="00D75BF0" w:rsidRPr="005E5484" w:rsidRDefault="00D75BF0" w:rsidP="00AF748D">
      <w:pPr>
        <w:tabs>
          <w:tab w:val="left" w:pos="7980"/>
        </w:tabs>
      </w:pPr>
      <w:r w:rsidRPr="00B2090B">
        <w:t>The current study used conventional laboratory tools and supplies to produce</w:t>
      </w:r>
      <w:r w:rsidR="005B7DF2" w:rsidRPr="00B2090B">
        <w:t xml:space="preserve"> a</w:t>
      </w:r>
      <w:r w:rsidRPr="00B2090B">
        <w:t xml:space="preserve"> 3D tumor spheroid model. The formed spheroids responded to the proliferation signals coming from fibroblasts</w:t>
      </w:r>
      <w:r w:rsidR="00272D38" w:rsidRPr="00B2090B">
        <w:t>,</w:t>
      </w:r>
      <w:r w:rsidRPr="00B2090B">
        <w:t xml:space="preserve"> as shown by the</w:t>
      </w:r>
      <w:r w:rsidR="00830719" w:rsidRPr="00B2090B">
        <w:t>ir</w:t>
      </w:r>
      <w:r w:rsidR="00FE528C" w:rsidRPr="00B2090B">
        <w:t xml:space="preserve"> </w:t>
      </w:r>
      <w:r w:rsidR="00830719" w:rsidRPr="00B2090B">
        <w:t xml:space="preserve">significantly </w:t>
      </w:r>
      <w:r w:rsidRPr="00B2090B">
        <w:t>increase</w:t>
      </w:r>
      <w:r w:rsidR="00830719" w:rsidRPr="00B2090B">
        <w:t>d</w:t>
      </w:r>
      <w:r w:rsidR="00FE528C" w:rsidRPr="00B2090B">
        <w:t xml:space="preserve"> </w:t>
      </w:r>
      <w:r w:rsidR="00830719" w:rsidRPr="00B2090B">
        <w:t>growth</w:t>
      </w:r>
      <w:r w:rsidRPr="00B2090B">
        <w:t xml:space="preserve">. </w:t>
      </w:r>
      <w:r w:rsidR="001539D7" w:rsidRPr="00B2090B">
        <w:t>This</w:t>
      </w:r>
      <w:r w:rsidRPr="00B2090B">
        <w:t xml:space="preserve"> model belongs to the multicellular tumor spheroids category</w:t>
      </w:r>
      <w:r w:rsidR="00406FFA" w:rsidRPr="00B2090B">
        <w:t>. There are</w:t>
      </w:r>
      <w:r w:rsidR="00FE528C" w:rsidRPr="00B2090B">
        <w:t xml:space="preserve"> </w:t>
      </w:r>
      <w:r w:rsidRPr="00B2090B">
        <w:t>three</w:t>
      </w:r>
      <w:r w:rsidR="00406FFA" w:rsidRPr="00B2090B">
        <w:t xml:space="preserve"> other</w:t>
      </w:r>
      <w:r w:rsidRPr="00B2090B">
        <w:t xml:space="preserve"> categories of 3D tumor spheroids</w:t>
      </w:r>
      <w:r w:rsidR="00406FFA" w:rsidRPr="00B2090B">
        <w:t>, including</w:t>
      </w:r>
      <w:r w:rsidRPr="00B2090B">
        <w:t xml:space="preserve"> </w:t>
      </w:r>
      <w:r w:rsidR="00EE0770" w:rsidRPr="00B2090B">
        <w:t>tumor</w:t>
      </w:r>
      <w:r w:rsidRPr="00B2090B">
        <w:t>ospheres</w:t>
      </w:r>
      <w:r w:rsidR="001D44B2" w:rsidRPr="005E5484">
        <w:fldChar w:fldCharType="begin">
          <w:fldData xml:space="preserve">PEVuZE5vdGU+PENpdGU+PEF1dGhvcj5ZdTwvQXV0aG9yPjxZZWFyPjIwMTQ8L1llYXI+PFJlY051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</w:fldData>
        </w:fldChar>
      </w:r>
      <w:r w:rsidR="00F3365B" w:rsidRPr="00B2090B">
        <w:instrText xml:space="preserve"> ADDIN EN.CITE </w:instrText>
      </w:r>
      <w:r w:rsidR="00F3365B" w:rsidRPr="00F45A24">
        <w:fldChar w:fldCharType="begin">
          <w:fldData xml:space="preserve">PEVuZE5vdGU+PENpdGU+PEF1dGhvcj5ZdTwvQXV0aG9yPjxZZWFyPjIwMTQ8L1llYXI+PFJlY051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32</w:t>
      </w:r>
      <w:r w:rsidR="001D44B2" w:rsidRPr="005E5484">
        <w:fldChar w:fldCharType="end"/>
      </w:r>
      <w:r w:rsidRPr="00C04287">
        <w:t>, tissue</w:t>
      </w:r>
      <w:r w:rsidR="00272D38" w:rsidRPr="005E5484">
        <w:t>-</w:t>
      </w:r>
      <w:r w:rsidRPr="005E5484">
        <w:t>derived tumor spheres</w:t>
      </w:r>
      <w:r w:rsidR="001D44B2" w:rsidRPr="005E5484">
        <w:fldChar w:fldCharType="begin">
          <w:fldData xml:space="preserve">PEVuZE5vdGU+PENpdGU+PEF1dGhvcj5XZWlzd2FsZDwvQXV0aG9yPjxZZWFyPjIwMDk8L1llYXI+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Yy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</w:fldData>
        </w:fldChar>
      </w:r>
      <w:r w:rsidR="00F3365B" w:rsidRPr="00B2090B">
        <w:instrText xml:space="preserve"> ADDIN EN.CITE </w:instrText>
      </w:r>
      <w:r w:rsidR="00F3365B" w:rsidRPr="00F45A24">
        <w:fldChar w:fldCharType="begin">
          <w:fldData xml:space="preserve">PEVuZE5vdGU+PENpdGU+PEF1dGhvcj5XZWlzd2FsZDwvQXV0aG9yPjxZZWFyPjIwMDk8L1llYXI+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Yy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33,34</w:t>
      </w:r>
      <w:r w:rsidR="001D44B2" w:rsidRPr="005E5484">
        <w:fldChar w:fldCharType="end"/>
      </w:r>
      <w:r w:rsidR="00272D38" w:rsidRPr="00C04287">
        <w:t>,</w:t>
      </w:r>
      <w:r w:rsidRPr="005E5484">
        <w:t xml:space="preserve"> and organotyp</w:t>
      </w:r>
      <w:r w:rsidR="00272D38" w:rsidRPr="005E5484">
        <w:t>ic</w:t>
      </w:r>
      <w:r w:rsidRPr="005E5484">
        <w:t xml:space="preserve"> multicellular spheroids</w:t>
      </w:r>
      <w:r w:rsidR="001D44B2" w:rsidRPr="005E5484">
        <w:fldChar w:fldCharType="begin">
          <w:fldData xml:space="preserve">PEVuZE5vdGU+PENpdGU+PEF1dGhvcj5SYWpjZXZpYzwvQXV0aG9yPjxZZWFyPjIwMTQ8L1llYXI+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</w:fldData>
        </w:fldChar>
      </w:r>
      <w:r w:rsidR="00F3365B" w:rsidRPr="00B2090B">
        <w:instrText xml:space="preserve"> ADDIN EN.CITE </w:instrText>
      </w:r>
      <w:r w:rsidR="00F3365B" w:rsidRPr="00F45A24">
        <w:fldChar w:fldCharType="begin">
          <w:fldData xml:space="preserve">PEVuZE5vdGU+PENpdGU+PEF1dGhvcj5SYWpjZXZpYzwvQXV0aG9yPjxZZWFyPjIwMTQ8L1llYXI+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35</w:t>
      </w:r>
      <w:r w:rsidR="001D44B2" w:rsidRPr="005E5484">
        <w:fldChar w:fldCharType="end"/>
      </w:r>
      <w:r w:rsidRPr="00C04287">
        <w:t>. In multicellular tumor spheroids, tumor cells are suspended in low-adhesion conditions to allow them to aggregate together to form spheres without touching the bottom of the c</w:t>
      </w:r>
      <w:r w:rsidR="00830719" w:rsidRPr="005E5484">
        <w:t>ulture vessel</w:t>
      </w:r>
      <w:r w:rsidR="001D44B2" w:rsidRPr="005E5484">
        <w:fldChar w:fldCharType="begin"/>
      </w:r>
      <w:r w:rsidR="00F3365B" w:rsidRPr="00B2090B">
        <w:instrText xml:space="preserve"> ADDIN EN.CITE &lt;EndNote&gt;&lt;Cite&gt;&lt;Author&gt;Friedrich&lt;/Author&gt;&lt;Year&gt;2009&lt;/Year&gt;&lt;RecNum&gt;1843&lt;/RecNum&gt;&lt;DisplayText&gt;&lt;style face="superscript"&gt;36&lt;/style&gt;&lt;/DisplayText&gt;&lt;record&gt;&lt;rec-number&gt;36&lt;/rec-number&gt;&lt;foreign-keys&gt;&lt;key app="EN" db-id="vtrrf5pvbpwedxer09pvassaa0wwrp9wd0ar" timestamp="1627431464"&gt;36&lt;/key&gt;&lt;/foreign-keys&gt;&lt;ref-type name="Journal Article"&gt;17&lt;/ref-type&gt;&lt;contributors&gt;&lt;authors&gt;&lt;author&gt;Friedrich, J.&lt;/author&gt;&lt;author&gt;Seidel, C.&lt;/author&gt;&lt;author&gt;Ebner, R.&lt;/author&gt;&lt;author&gt;Kunz-Schughart, L. A.&lt;/author&gt;&lt;/authors&gt;&lt;/contributors&gt;&lt;auth-address&gt;OncoRay-Center for Radiation Research in Oncology, Tumor Pathophysiology, Faculty of Medicine Carl Gustav Carus, Dresden University of Technology, 01307 Dresden, Germany.&lt;/auth-address&gt;&lt;titles&gt;&lt;title&gt;Spheroid-based drug screen: considerations and practical approach&lt;/title&gt;&lt;secondary-title&gt;Nature Protocols&lt;/secondary-title&gt;&lt;/titles&gt;&lt;periodical&gt;&lt;full-title&gt;Nature Protocols&lt;/full-title&gt;&lt;/periodical&gt;&lt;pages&gt;309-24&lt;/pages&gt;&lt;volume&gt;4&lt;/volume&gt;&lt;number&gt;3&lt;/number&gt;&lt;edition&gt;2009/02/14&lt;/edition&gt;&lt;keywords&gt;&lt;keyword&gt;Antineoplastic Agents/*pharmacology&lt;/keyword&gt;&lt;keyword&gt;Cell Line, Tumor&lt;/keyword&gt;&lt;keyword&gt;Drug Screening Assays, Antitumor/methods&lt;/keyword&gt;&lt;keyword&gt;Humans&lt;/keyword&gt;&lt;keyword&gt;Spheroids, Cellular/*drug effects/*metabolism&lt;/keyword&gt;&lt;/keywords&gt;&lt;dates&gt;&lt;year&gt;2009&lt;/year&gt;&lt;/dates&gt;&lt;isbn&gt;1750-2799 (Electronic)&amp;#xD;1750-2799 (Linking)&lt;/isbn&gt;&lt;accession-num&gt;19214182&lt;/accession-num&gt;&lt;urls&gt;&lt;related-urls&gt;&lt;url&gt;https://www.ncbi.nlm.nih.gov/pubmed/19214182&lt;/url&gt;&lt;/related-urls&gt;&lt;/urls&gt;&lt;electronic-resource-num&gt;10.1038/nprot.2008.226&lt;/electronic-resource-num&gt;&lt;/record&gt;&lt;/Cite&gt;&lt;/EndNote&gt;</w:instrText>
      </w:r>
      <w:r w:rsidR="001D44B2" w:rsidRPr="00F45A24">
        <w:fldChar w:fldCharType="separate"/>
      </w:r>
      <w:r w:rsidR="001712AB" w:rsidRPr="00F45A24">
        <w:rPr>
          <w:vertAlign w:val="superscript"/>
        </w:rPr>
        <w:t>36</w:t>
      </w:r>
      <w:r w:rsidR="001D44B2" w:rsidRPr="005E5484">
        <w:fldChar w:fldCharType="end"/>
      </w:r>
      <w:r w:rsidRPr="00C04287">
        <w:t xml:space="preserve">. </w:t>
      </w:r>
      <w:r w:rsidR="00272D38" w:rsidRPr="005E5484">
        <w:t>Several</w:t>
      </w:r>
      <w:r w:rsidR="00FE528C" w:rsidRPr="005E5484">
        <w:t xml:space="preserve"> </w:t>
      </w:r>
      <w:r w:rsidRPr="005E5484">
        <w:t xml:space="preserve">approaches </w:t>
      </w:r>
      <w:r w:rsidR="00406FFA" w:rsidRPr="005E5484">
        <w:t>have been employed</w:t>
      </w:r>
      <w:r w:rsidRPr="005E5484">
        <w:t xml:space="preserve"> to </w:t>
      </w:r>
      <w:r w:rsidR="00406FFA" w:rsidRPr="005E5484">
        <w:t>deliver</w:t>
      </w:r>
      <w:r w:rsidR="00FE528C" w:rsidRPr="005E5484">
        <w:t xml:space="preserve"> </w:t>
      </w:r>
      <w:r w:rsidRPr="005E5484">
        <w:t>this anchorage-independent technique</w:t>
      </w:r>
      <w:r w:rsidR="00406FFA" w:rsidRPr="005E5484">
        <w:t xml:space="preserve">, </w:t>
      </w:r>
      <w:r w:rsidRPr="00E758A0">
        <w:t xml:space="preserve">ranging from rotating systems, liquid overlay techniques, </w:t>
      </w:r>
      <w:r w:rsidR="00406FFA" w:rsidRPr="003F59B9">
        <w:t xml:space="preserve">and </w:t>
      </w:r>
      <w:r w:rsidRPr="003F59B9">
        <w:t>uncoated ultra-low attachment U-shaped plates</w:t>
      </w:r>
      <w:r w:rsidR="001D44B2" w:rsidRPr="005E5484">
        <w:fldChar w:fldCharType="begin"/>
      </w:r>
      <w:r w:rsidR="00F3365B" w:rsidRPr="00B2090B">
        <w:instrText xml:space="preserve"> ADDIN EN.CITE &lt;EndNote&gt;&lt;Cite&gt;&lt;Author&gt;Friedrich&lt;/Author&gt;&lt;Year&gt;2007&lt;/Year&gt;&lt;RecNum&gt;1844&lt;/RecNum&gt;&lt;DisplayText&gt;&lt;style face="superscript"&gt;37&lt;/style&gt;&lt;/DisplayText&gt;&lt;record&gt;&lt;rec-number&gt;37&lt;/rec-number&gt;&lt;foreign-keys&gt;&lt;key app="EN" db-id="vtrrf5pvbpwedxer09pvassaa0wwrp9wd0ar" timestamp="1627431464"&gt;37&lt;/key&gt;&lt;/foreign-keys&gt;&lt;ref-type name="Journal Article"&gt;17&lt;/ref-type&gt;&lt;contributors&gt;&lt;authors&gt;&lt;author&gt;Friedrich, J.&lt;/author&gt;&lt;author&gt;Ebner, R.&lt;/author&gt;&lt;author&gt;Kunz-Schughart, L. A.&lt;/author&gt;&lt;/authors&gt;&lt;/contributors&gt;&lt;auth-address&gt;Institute of Pathology, University of Regensburg, Germany.&lt;/auth-address&gt;&lt;titles&gt;&lt;title&gt;Experimental anti-tumor therapy in 3-D: spheroids--old hat or new challenge?&lt;/title&gt;&lt;secondary-title&gt;International Journal of Radiation Biology&lt;/secondary-title&gt;&lt;/titles&gt;&lt;periodical&gt;&lt;full-title&gt;International Journal of Radiation Biology&lt;/full-title&gt;&lt;/periodical&gt;&lt;pages&gt;849-71&lt;/pages&gt;&lt;volume&gt;83&lt;/volume&gt;&lt;number&gt;11-12&lt;/number&gt;&lt;edition&gt;2007/12/07&lt;/edition&gt;&lt;keywords&gt;&lt;keyword&gt;Antineoplastic Agents/*pharmacology&lt;/keyword&gt;&lt;keyword&gt;Bioreactors&lt;/keyword&gt;&lt;keyword&gt;Cell Culture Techniques/methods&lt;/keyword&gt;&lt;keyword&gt;Cell Line, Tumor/*drug effects/*pathology&lt;/keyword&gt;&lt;keyword&gt;Coculture Techniques&lt;/keyword&gt;&lt;keyword&gt;Drug Screening Assays, Antitumor&lt;/keyword&gt;&lt;keyword&gt;Female&lt;/keyword&gt;&lt;keyword&gt;Humans&lt;/keyword&gt;&lt;keyword&gt;Male&lt;/keyword&gt;&lt;keyword&gt;Models, Biological&lt;/keyword&gt;&lt;keyword&gt;Spheroids, Cellular/*drug effects/*pathology/physiology&lt;/keyword&gt;&lt;/keywords&gt;&lt;dates&gt;&lt;year&gt;2007&lt;/year&gt;&lt;pub-dates&gt;&lt;date&gt;Nov-Dec&lt;/date&gt;&lt;/pub-dates&gt;&lt;/dates&gt;&lt;isbn&gt;0955-3002 (Print)&amp;#xD;0955-3002 (Linking)&lt;/isbn&gt;&lt;accession-num&gt;18058370&lt;/accession-num&gt;&lt;urls&gt;&lt;related-urls&gt;&lt;url&gt;https://www.ncbi.nlm.nih.gov/pubmed/18058370&lt;/url&gt;&lt;/related-urls&gt;&lt;/urls&gt;&lt;electronic-resource-num&gt;10.1080/09553000701727531&lt;/electronic-resource-num&gt;&lt;/record&gt;&lt;/Cite&gt;&lt;/EndNote&gt;</w:instrText>
      </w:r>
      <w:r w:rsidR="001D44B2" w:rsidRPr="00F45A24">
        <w:fldChar w:fldCharType="separate"/>
      </w:r>
      <w:r w:rsidR="001712AB" w:rsidRPr="00F45A24">
        <w:rPr>
          <w:vertAlign w:val="superscript"/>
        </w:rPr>
        <w:t>37</w:t>
      </w:r>
      <w:r w:rsidR="001D44B2" w:rsidRPr="005E5484">
        <w:fldChar w:fldCharType="end"/>
      </w:r>
      <w:r w:rsidRPr="00C04287">
        <w:t xml:space="preserve">. </w:t>
      </w:r>
      <w:r w:rsidR="001F52EA" w:rsidRPr="005E5484">
        <w:t xml:space="preserve">In HCC, most of the </w:t>
      </w:r>
      <w:r w:rsidR="001D44B2" w:rsidRPr="005E5484">
        <w:rPr>
          <w:i/>
          <w:iCs/>
        </w:rPr>
        <w:t>in vitro</w:t>
      </w:r>
      <w:r w:rsidR="001F52EA" w:rsidRPr="005E5484">
        <w:t xml:space="preserve"> spheroid cultures use the ultra-low attachment 24</w:t>
      </w:r>
      <w:r w:rsidR="00CB5239">
        <w:t>-</w:t>
      </w:r>
      <w:r w:rsidR="001F52EA" w:rsidRPr="005E5484">
        <w:t xml:space="preserve"> or 96</w:t>
      </w:r>
      <w:r w:rsidR="00CB5239">
        <w:t>-</w:t>
      </w:r>
      <w:r w:rsidR="001F52EA" w:rsidRPr="005E5484">
        <w:t>well plate</w:t>
      </w:r>
      <w:r w:rsidR="00176B02" w:rsidRPr="005E5484">
        <w:t>s</w:t>
      </w:r>
      <w:r w:rsidR="001F52EA" w:rsidRPr="005E5484">
        <w:t xml:space="preserve"> to form rounded spheroids</w:t>
      </w:r>
      <w:r w:rsidR="001D44B2" w:rsidRPr="005E5484">
        <w:fldChar w:fldCharType="begin">
          <w:fldData xml:space="preserve">PEVuZE5vdGU+PENpdGU+PEF1dGhvcj5TaGFvPC9BdXRob3I+PFllYXI+MjAyMDwvWWVhcj48UmVj
TnVtPjIxNTQ8L1JlY051bT48RGlzcGxheVRleHQ+PHN0eWxlIGZhY2U9InN1cGVyc2NyaXB0Ij4x
OC0yMj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C9FbmROb3RlPn==
</w:fldData>
        </w:fldChar>
      </w:r>
      <w:r w:rsidR="00F3365B" w:rsidRPr="00B2090B">
        <w:instrText xml:space="preserve"> ADDIN EN.CITE </w:instrText>
      </w:r>
      <w:r w:rsidR="00F3365B" w:rsidRPr="00F45A24">
        <w:fldChar w:fldCharType="begin">
          <w:fldData xml:space="preserve">PEVuZE5vdGU+PENpdGU+PEF1dGhvcj5TaGFvPC9BdXRob3I+PFllYXI+MjAyMDwvWWVhcj48UmVj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8</w:t>
      </w:r>
      <w:r w:rsidR="00C04287" w:rsidRPr="00F45A24">
        <w:rPr>
          <w:vertAlign w:val="superscript"/>
        </w:rPr>
        <w:t>–</w:t>
      </w:r>
      <w:r w:rsidR="001712AB" w:rsidRPr="00F45A24">
        <w:rPr>
          <w:vertAlign w:val="superscript"/>
        </w:rPr>
        <w:t>22</w:t>
      </w:r>
      <w:r w:rsidR="001D44B2" w:rsidRPr="005E5484">
        <w:fldChar w:fldCharType="end"/>
      </w:r>
      <w:r w:rsidR="001F52EA" w:rsidRPr="00C04287">
        <w:t xml:space="preserve">. This technique is, however, not cost-effective and doesn’t exclude any accidental </w:t>
      </w:r>
      <w:r w:rsidR="001F52EA" w:rsidRPr="005E5484">
        <w:t>cell-plastic contact. Other systems use trans-wells</w:t>
      </w:r>
      <w:r w:rsidR="001D44B2" w:rsidRPr="005E5484">
        <w:fldChar w:fldCharType="begin">
          <w:fldData xml:space="preserve">PEVuZE5vdGU+PENpdGU+PEF1dGhvcj5GZWF2ZXI8L0F1dGhvcj48WWVhcj4yMDE2PC9ZZWFyPjxS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</w:fldData>
        </w:fldChar>
      </w:r>
      <w:r w:rsidR="00F3365B" w:rsidRPr="00B2090B">
        <w:instrText xml:space="preserve"> ADDIN EN.CITE </w:instrText>
      </w:r>
      <w:r w:rsidR="00F3365B" w:rsidRPr="00F45A24">
        <w:fldChar w:fldCharType="begin">
          <w:fldData xml:space="preserve">PEVuZE5vdGU+PENpdGU+PEF1dGhvcj5GZWF2ZXI8L0F1dGhvcj48WWVhcj4yMDE2PC9ZZWFyPjxS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23</w:t>
      </w:r>
      <w:r w:rsidR="001D44B2" w:rsidRPr="005E5484">
        <w:fldChar w:fldCharType="end"/>
      </w:r>
      <w:r w:rsidR="001F52EA" w:rsidRPr="00C04287">
        <w:t xml:space="preserve"> or liver slices</w:t>
      </w:r>
      <w:r w:rsidR="001D44B2" w:rsidRPr="005E5484">
        <w:fldChar w:fldCharType="begin">
          <w:fldData xml:space="preserve">PEVuZE5vdGU+PENpdGU+PEF1dGhvcj5QYWlzaDwvQXV0aG9yPjxZZWFyPjIwMTk8L1llYXI+PFJl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</w:fldData>
        </w:fldChar>
      </w:r>
      <w:r w:rsidR="00F3365B" w:rsidRPr="00B2090B">
        <w:instrText xml:space="preserve"> ADDIN EN.CITE </w:instrText>
      </w:r>
      <w:r w:rsidR="00F3365B" w:rsidRPr="00F45A24">
        <w:fldChar w:fldCharType="begin">
          <w:fldData xml:space="preserve">PEVuZE5vdGU+PENpdGU+PEF1dGhvcj5QYWlzaDwvQXV0aG9yPjxZZWFyPjIwMTk8L1llYXI+PFJl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12</w:t>
      </w:r>
      <w:r w:rsidR="001D44B2" w:rsidRPr="005E5484">
        <w:fldChar w:fldCharType="end"/>
      </w:r>
      <w:r w:rsidR="001F52EA" w:rsidRPr="00C04287">
        <w:t xml:space="preserve"> to produce liver micro-tissues. Using human tissues in translational work is </w:t>
      </w:r>
      <w:r w:rsidR="00E132AD" w:rsidRPr="005E5484">
        <w:t>the</w:t>
      </w:r>
      <w:r w:rsidR="00BC7A52" w:rsidRPr="005E5484">
        <w:t xml:space="preserve"> gol</w:t>
      </w:r>
      <w:r w:rsidR="0018500D" w:rsidRPr="00E758A0">
        <w:t>d</w:t>
      </w:r>
      <w:r w:rsidR="00BC7A52" w:rsidRPr="003F59B9">
        <w:t xml:space="preserve"> standard</w:t>
      </w:r>
      <w:r w:rsidR="001F52EA" w:rsidRPr="003F59B9">
        <w:t xml:space="preserve"> but not always available or accessible by many research groups. </w:t>
      </w:r>
      <w:r w:rsidR="00272D38" w:rsidRPr="003F59B9">
        <w:t>The curre</w:t>
      </w:r>
      <w:r w:rsidR="00272D38" w:rsidRPr="00B2090B">
        <w:t>nt</w:t>
      </w:r>
      <w:r w:rsidRPr="00AF7DB3">
        <w:t xml:space="preserve"> approach benefited from the hanging droplets theory</w:t>
      </w:r>
      <w:r w:rsidR="00272D38" w:rsidRPr="00AF7DB3">
        <w:t>. C</w:t>
      </w:r>
      <w:r w:rsidRPr="001714E7">
        <w:t xml:space="preserve">ell suspension is added so that </w:t>
      </w:r>
      <w:r w:rsidR="00272D38" w:rsidRPr="00B2090B">
        <w:t xml:space="preserve">the </w:t>
      </w:r>
      <w:r w:rsidRPr="00B2090B">
        <w:t xml:space="preserve">tumor spheroids are formed in </w:t>
      </w:r>
      <w:r w:rsidR="00272D38" w:rsidRPr="00B2090B">
        <w:t>an accessibl</w:t>
      </w:r>
      <w:r w:rsidRPr="00B2090B">
        <w:t>e liquid-air interface to form single rounded spheres</w:t>
      </w:r>
      <w:r w:rsidR="001D44B2" w:rsidRPr="005E5484">
        <w:fldChar w:fldCharType="begin"/>
      </w:r>
      <w:r w:rsidR="00F3365B" w:rsidRPr="00B2090B">
        <w:instrText xml:space="preserve"> ADDIN EN.CITE &lt;EndNote&gt;&lt;Cite&gt;&lt;Author&gt;Kelm&lt;/Author&gt;&lt;Year&gt;2003&lt;/Year&gt;&lt;RecNum&gt;1845&lt;/RecNum&gt;&lt;DisplayText&gt;&lt;style face="superscript"&gt;38&lt;/style&gt;&lt;/DisplayText&gt;&lt;record&gt;&lt;rec-number&gt;38&lt;/rec-number&gt;&lt;foreign-keys&gt;&lt;key app="EN" db-id="vtrrf5pvbpwedxer09pvassaa0wwrp9wd0ar" timestamp="1627431464"&gt;38&lt;/key&gt;&lt;/foreign-keys&gt;&lt;ref-type name="Journal Article"&gt;17&lt;/ref-type&gt;&lt;contributors&gt;&lt;authors&gt;&lt;author&gt;Kelm, J. M.&lt;/author&gt;&lt;author&gt;Timmins, N. E.&lt;/author&gt;&lt;author&gt;Brown, C. J.&lt;/author&gt;&lt;author&gt;Fussenegger, M.&lt;/author&gt;&lt;author&gt;Nielsen, L. K.&lt;/author&gt;&lt;/authors&gt;&lt;/contributors&gt;&lt;auth-address&gt;Laboratory for Biological Engineering, Department of Chemical Engineering, University of Queensland, 4072 Brisbane, Australia.&lt;/auth-address&gt;&lt;titles&gt;&lt;title&gt;Method for generation of homogeneous multicellular tumor spheroids applicable to a wide variety of cell types&lt;/title&gt;&lt;secondary-title&gt;Biotechnology &amp;amp; Bioengineering&lt;/secondary-title&gt;&lt;/titles&gt;&lt;periodical&gt;&lt;full-title&gt;Biotechnology &amp;amp; Bioengineering&lt;/full-title&gt;&lt;/periodical&gt;&lt;pages&gt;173-80&lt;/pages&gt;&lt;volume&gt;83&lt;/volume&gt;&lt;number&gt;2&lt;/number&gt;&lt;edition&gt;2003/05/28&lt;/edition&gt;&lt;keywords&gt;&lt;keyword&gt;Breast Neoplasms&lt;/keyword&gt;&lt;keyword&gt;Carcinoma, Hepatocellular&lt;/keyword&gt;&lt;keyword&gt;Cell Culture Techniques/methods&lt;/keyword&gt;&lt;keyword&gt;Cell Death&lt;/keyword&gt;&lt;keyword&gt;Female&lt;/keyword&gt;&lt;keyword&gt;Humans&lt;/keyword&gt;&lt;keyword&gt;Liver Neoplasms&lt;/keyword&gt;&lt;keyword&gt;Microscopy, Electron&lt;/keyword&gt;&lt;keyword&gt;Microscopy, Electron, Scanning&lt;/keyword&gt;&lt;keyword&gt;Models, Biological&lt;/keyword&gt;&lt;keyword&gt;Neoplasms/metabolism/*pathology/physiopathology/ultrastructure&lt;/keyword&gt;&lt;keyword&gt;Tumor Cells, Cultured&lt;/keyword&gt;&lt;/keywords&gt;&lt;dates&gt;&lt;year&gt;2003&lt;/year&gt;&lt;pub-dates&gt;&lt;date&gt;Jul 20&lt;/date&gt;&lt;/pub-dates&gt;&lt;/dates&gt;&lt;isbn&gt;0006-3592 (Print)&amp;#xD;0006-3592 (Linking)&lt;/isbn&gt;&lt;accession-num&gt;12768623&lt;/accession-num&gt;&lt;urls&gt;&lt;related-urls&gt;&lt;url&gt;https://www.ncbi.nlm.nih.gov/pubmed/12768623&lt;/url&gt;&lt;/related-urls&gt;&lt;/urls&gt;&lt;electronic-resource-num&gt;10.1002/bit.10655&lt;/electronic-resource-num&gt;&lt;/record&gt;&lt;/Cite&gt;&lt;/EndNote&gt;</w:instrText>
      </w:r>
      <w:r w:rsidR="001D44B2" w:rsidRPr="00F45A24">
        <w:fldChar w:fldCharType="separate"/>
      </w:r>
      <w:r w:rsidR="001712AB" w:rsidRPr="00F45A24">
        <w:rPr>
          <w:vertAlign w:val="superscript"/>
        </w:rPr>
        <w:t>38</w:t>
      </w:r>
      <w:r w:rsidR="001D44B2" w:rsidRPr="005E5484">
        <w:fldChar w:fldCharType="end"/>
      </w:r>
      <w:r w:rsidRPr="00C04287">
        <w:t>. Advantages of using this technique are the lack of any cell-plastic contact and the ease of studying the autocrine and paracrine crosstalk between tumor an</w:t>
      </w:r>
      <w:r w:rsidRPr="005E5484">
        <w:t xml:space="preserve">d fibroblast cells. </w:t>
      </w:r>
      <w:r w:rsidR="00272D38" w:rsidRPr="005E5484">
        <w:t>This</w:t>
      </w:r>
      <w:r w:rsidR="00BC7A52" w:rsidRPr="00E758A0">
        <w:t xml:space="preserve"> model was further validated </w:t>
      </w:r>
      <w:r w:rsidR="00176B02" w:rsidRPr="003F59B9">
        <w:t>in another study deciphering the importance of the non-parenchymal TREM2 in protecting the liver from HCC development</w:t>
      </w:r>
      <w:r w:rsidR="001D44B2" w:rsidRPr="005E5484">
        <w:fldChar w:fldCharType="begin">
          <w:fldData xml:space="preserve">PEVuZE5vdGU+PENpdGU+PEF1dGhvcj5Fc3BhcnphLUJhcXVlcjwvQXV0aG9yPjxZZWFyPjIwMjE8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</w:fldData>
        </w:fldChar>
      </w:r>
      <w:r w:rsidR="00F3365B" w:rsidRPr="00B2090B">
        <w:instrText xml:space="preserve"> ADDIN EN.CITE </w:instrText>
      </w:r>
      <w:r w:rsidR="00F3365B" w:rsidRPr="00F45A24">
        <w:fldChar w:fldCharType="begin">
          <w:fldData xml:space="preserve">PEVuZE5vdGU+PENpdGU+PEF1dGhvcj5Fc3BhcnphLUJhcXVlcjwvQXV0aG9yPjxZZWFyPjIwMjE8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39</w:t>
      </w:r>
      <w:r w:rsidR="001D44B2" w:rsidRPr="005E5484">
        <w:fldChar w:fldCharType="end"/>
      </w:r>
      <w:r w:rsidR="00176B02" w:rsidRPr="00C04287">
        <w:t xml:space="preserve">. </w:t>
      </w:r>
      <w:r w:rsidR="00272D38" w:rsidRPr="005E5484">
        <w:t>This work</w:t>
      </w:r>
      <w:r w:rsidR="00176B02" w:rsidRPr="005E5484">
        <w:t xml:space="preserve"> showed that the volume of both Hep3B and PLC/PRF5 spheroids was higher in control </w:t>
      </w:r>
      <w:r w:rsidR="00FE528C" w:rsidRPr="005E5484">
        <w:t>LX2</w:t>
      </w:r>
      <w:r w:rsidR="00176B02" w:rsidRPr="005E5484">
        <w:t xml:space="preserve"> CM versus TR</w:t>
      </w:r>
      <w:r w:rsidR="00176B02" w:rsidRPr="00E758A0">
        <w:t xml:space="preserve">EM2-overexpressing </w:t>
      </w:r>
      <w:r w:rsidR="00FE528C" w:rsidRPr="00E758A0">
        <w:t>LX2</w:t>
      </w:r>
      <w:r w:rsidR="00176B02" w:rsidRPr="00E758A0">
        <w:t xml:space="preserve"> CM in a </w:t>
      </w:r>
      <w:proofErr w:type="spellStart"/>
      <w:r w:rsidR="00176B02" w:rsidRPr="00E758A0">
        <w:t>Wnt</w:t>
      </w:r>
      <w:proofErr w:type="spellEnd"/>
      <w:r w:rsidR="00176B02" w:rsidRPr="00E758A0">
        <w:t>-dependent manner</w:t>
      </w:r>
      <w:r w:rsidR="001D44B2" w:rsidRPr="005E5484">
        <w:fldChar w:fldCharType="begin">
          <w:fldData xml:space="preserve">PEVuZE5vdGU+PENpdGU+PEF1dGhvcj5Fc3BhcnphLUJhcXVlcjwvQXV0aG9yPjxZZWFyPjIwMjE8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</w:fldData>
        </w:fldChar>
      </w:r>
      <w:r w:rsidR="00F3365B" w:rsidRPr="00B2090B">
        <w:instrText xml:space="preserve"> ADDIN EN.CITE </w:instrText>
      </w:r>
      <w:r w:rsidR="00F3365B" w:rsidRPr="00F45A24">
        <w:fldChar w:fldCharType="begin">
          <w:fldData xml:space="preserve">PEVuZE5vdGU+PENpdGU+PEF1dGhvcj5Fc3BhcnphLUJhcXVlcjwvQXV0aG9yPjxZZWFyPjIwMjE8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39</w:t>
      </w:r>
      <w:r w:rsidR="001D44B2" w:rsidRPr="005E5484">
        <w:fldChar w:fldCharType="end"/>
      </w:r>
      <w:r w:rsidR="00176B02" w:rsidRPr="00C04287">
        <w:t>.</w:t>
      </w:r>
    </w:p>
    <w:p w14:paraId="3F437537" w14:textId="77777777" w:rsidR="00E01B36" w:rsidRPr="005E5484" w:rsidRDefault="00E01B36" w:rsidP="00AF748D">
      <w:pPr>
        <w:tabs>
          <w:tab w:val="left" w:pos="7980"/>
        </w:tabs>
      </w:pPr>
    </w:p>
    <w:p w14:paraId="04522D7B" w14:textId="290F1D4B" w:rsidR="00D75BF0" w:rsidRPr="00B2090B" w:rsidRDefault="00D75BF0" w:rsidP="00AF748D">
      <w:pPr>
        <w:tabs>
          <w:tab w:val="left" w:pos="7980"/>
        </w:tabs>
      </w:pPr>
      <w:r w:rsidRPr="005E5484">
        <w:t>In the current study, fibroblasts were mixed with tumor cells before spheroid formation to investigate the proliferative im</w:t>
      </w:r>
      <w:r w:rsidRPr="00E758A0">
        <w:t>pact of this co</w:t>
      </w:r>
      <w:r w:rsidR="00406FFA" w:rsidRPr="003F59B9">
        <w:t>-</w:t>
      </w:r>
      <w:r w:rsidRPr="003F59B9">
        <w:t xml:space="preserve">culture. Others have </w:t>
      </w:r>
      <w:r w:rsidR="0003651B" w:rsidRPr="003F59B9">
        <w:t>added</w:t>
      </w:r>
      <w:r w:rsidRPr="00B2090B">
        <w:t xml:space="preserve"> fibroblasts, endothelial cells, and immune cells with tumor cell suspension after </w:t>
      </w:r>
      <w:r w:rsidR="00434AFC" w:rsidRPr="00AF7DB3">
        <w:t>forming a</w:t>
      </w:r>
      <w:r w:rsidRPr="00AF7DB3">
        <w:t xml:space="preserve"> tumor spheroid to study stromal cell migration into the </w:t>
      </w:r>
      <w:r w:rsidR="00EE0770" w:rsidRPr="00AF7DB3">
        <w:t>tumor</w:t>
      </w:r>
      <w:r w:rsidR="001D44B2" w:rsidRPr="005E5484">
        <w:fldChar w:fldCharType="begin">
          <w:fldData xml:space="preserve">PEVuZE5vdGU+PENpdGU+PEF1dGhvcj5EYW5nbGVzLU1hcmllPC9BdXRob3I+PFllYXI+MjAwMzwv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</w:fldData>
        </w:fldChar>
      </w:r>
      <w:r w:rsidR="00F3365B" w:rsidRPr="00B2090B">
        <w:instrText xml:space="preserve"> ADDIN EN.CITE </w:instrText>
      </w:r>
      <w:r w:rsidR="00F3365B" w:rsidRPr="00F45A24">
        <w:fldChar w:fldCharType="begin">
          <w:fldData xml:space="preserve">PEVuZE5vdGU+PENpdGU+PEF1dGhvcj5EYW5nbGVzLU1hcmllPC9BdXRob3I+PFllYXI+MjAwMzwv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</w:fldData>
        </w:fldChar>
      </w:r>
      <w:r w:rsidR="00F3365B" w:rsidRPr="00B2090B">
        <w:instrText xml:space="preserve"> ADDIN EN.CITE.DATA </w:instrText>
      </w:r>
      <w:r w:rsidR="00F3365B" w:rsidRPr="00F45A24">
        <w:fldChar w:fldCharType="end"/>
      </w:r>
      <w:r w:rsidR="001D44B2" w:rsidRPr="00F45A24">
        <w:fldChar w:fldCharType="separate"/>
      </w:r>
      <w:r w:rsidR="001712AB" w:rsidRPr="00F45A24">
        <w:rPr>
          <w:vertAlign w:val="superscript"/>
        </w:rPr>
        <w:t>40,41</w:t>
      </w:r>
      <w:r w:rsidR="001D44B2" w:rsidRPr="005E5484">
        <w:fldChar w:fldCharType="end"/>
      </w:r>
      <w:r w:rsidRPr="00C04287">
        <w:t xml:space="preserve">. </w:t>
      </w:r>
      <w:r w:rsidR="00C70AFD" w:rsidRPr="005E5484">
        <w:t>The current</w:t>
      </w:r>
      <w:r w:rsidRPr="005E5484">
        <w:t xml:space="preserve"> heterotypic spheroid model showed </w:t>
      </w:r>
      <w:r w:rsidR="0083205B" w:rsidRPr="005E5484">
        <w:t xml:space="preserve">a </w:t>
      </w:r>
      <w:r w:rsidRPr="005E5484">
        <w:t>similar growth pattern to the previously reported models a</w:t>
      </w:r>
      <w:r w:rsidR="004013A4" w:rsidRPr="005E5484">
        <w:t>nd</w:t>
      </w:r>
      <w:r w:rsidRPr="00E758A0">
        <w:t xml:space="preserve"> the original </w:t>
      </w:r>
      <w:r w:rsidRPr="003F59B9">
        <w:rPr>
          <w:i/>
          <w:iCs/>
        </w:rPr>
        <w:t>in</w:t>
      </w:r>
      <w:r w:rsidR="004031B3" w:rsidRPr="003F59B9">
        <w:rPr>
          <w:i/>
          <w:iCs/>
        </w:rPr>
        <w:t xml:space="preserve"> </w:t>
      </w:r>
      <w:r w:rsidRPr="003F59B9">
        <w:rPr>
          <w:i/>
          <w:iCs/>
        </w:rPr>
        <w:t>vivo</w:t>
      </w:r>
      <w:r w:rsidRPr="00B2090B">
        <w:t xml:space="preserve"> tumor; spheroids show exponential growth followed by a delayed growth phase</w:t>
      </w:r>
      <w:r w:rsidR="00C70AFD" w:rsidRPr="00AF7DB3">
        <w:t>, most probably due to the depletion of nutrients and enlargement</w:t>
      </w:r>
      <w:r w:rsidRPr="00AF7DB3">
        <w:t xml:space="preserve"> </w:t>
      </w:r>
      <w:r w:rsidR="00C70AFD" w:rsidRPr="00AF7DB3">
        <w:t xml:space="preserve">of </w:t>
      </w:r>
      <w:r w:rsidRPr="00AF7DB3">
        <w:t>the necrotic core</w:t>
      </w:r>
      <w:r w:rsidR="001D44B2" w:rsidRPr="005E5484">
        <w:fldChar w:fldCharType="begin"/>
      </w:r>
      <w:r w:rsidR="00F3365B" w:rsidRPr="00B2090B">
        <w:instrText xml:space="preserve"> ADDIN EN.CITE &lt;EndNote&gt;&lt;Cite&gt;&lt;Author&gt;Mayer&lt;/Author&gt;&lt;Year&gt;2001&lt;/Year&gt;&lt;RecNum&gt;1853&lt;/RecNum&gt;&lt;DisplayText&gt;&lt;style face="superscript"&gt;42&lt;/style&gt;&lt;/DisplayText&gt;&lt;record&gt;&lt;rec-number&gt;42&lt;/rec-number&gt;&lt;foreign-keys&gt;&lt;key app="EN" db-id="vtrrf5pvbpwedxer09pvassaa0wwrp9wd0ar" timestamp="1627431464"&gt;42&lt;/key&gt;&lt;/foreign-keys&gt;&lt;ref-type name="Journal Article"&gt;17&lt;/ref-type&gt;&lt;contributors&gt;&lt;authors&gt;&lt;author&gt;Mayer, B.&lt;/author&gt;&lt;author&gt;Klement, G.&lt;/author&gt;&lt;author&gt;Kaneko, M.&lt;/author&gt;&lt;author&gt;Man, S.&lt;/author&gt;&lt;author&gt;Jothy, S.&lt;/author&gt;&lt;author&gt;Rak, J.&lt;/author&gt;&lt;author&gt;Kerbel, R. S.&lt;/author&gt;&lt;/authors&gt;&lt;/contributors&gt;&lt;auth-address&gt;Molecular and Cellular Biology Research, University of Toronto, Sunnybrook and Women&amp;apos;s College Health Sciences Centre, Toronto, Ontario, Canada.&lt;/auth-address&gt;&lt;titles&gt;&lt;title&gt;Multicellular gastric cancer spheroids recapitulate growth pattern and differentiation phenotype of human gastric carcinomas&lt;/title&gt;&lt;secondary-title&gt;Gastroenterology&lt;/secondary-title&gt;&lt;/titles&gt;&lt;periodical&gt;&lt;full-title&gt;Gastroenterology&lt;/full-title&gt;&lt;/periodical&gt;&lt;pages&gt;839-52&lt;/pages&gt;&lt;volume&gt;121&lt;/volume&gt;&lt;number&gt;4&lt;/number&gt;&lt;edition&gt;2001/10/19&lt;/edition&gt;&lt;keywords&gt;&lt;keyword&gt;Animals&lt;/keyword&gt;&lt;keyword&gt;Cell Aggregation&lt;/keyword&gt;&lt;keyword&gt;Cell Differentiation&lt;/keyword&gt;&lt;keyword&gt;Cell Division&lt;/keyword&gt;&lt;keyword&gt;Female&lt;/keyword&gt;&lt;keyword&gt;Humans&lt;/keyword&gt;&lt;keyword&gt;Mice&lt;/keyword&gt;&lt;keyword&gt;Mice, Nude&lt;/keyword&gt;&lt;keyword&gt;Phenotype&lt;/keyword&gt;&lt;keyword&gt;Spheroids, Cellular/*cytology&lt;/keyword&gt;&lt;keyword&gt;Stomach Neoplasms/classification/*genetics/*pathology&lt;/keyword&gt;&lt;keyword&gt;Transplantation, Heterologous&lt;/keyword&gt;&lt;keyword&gt;Tumor Cells, Cultured&lt;/keyword&gt;&lt;/keywords&gt;&lt;dates&gt;&lt;year&gt;2001&lt;/year&gt;&lt;pub-dates&gt;&lt;date&gt;Oct&lt;/date&gt;&lt;/pub-dates&gt;&lt;/dates&gt;&lt;isbn&gt;0016-5085 (Print)&amp;#xD;0016-5085 (Linking)&lt;/isbn&gt;&lt;accession-num&gt;11606498&lt;/accession-num&gt;&lt;urls&gt;&lt;related-urls&gt;&lt;url&gt;https://www.ncbi.nlm.nih.gov/pubmed/11606498&lt;/url&gt;&lt;/related-urls&gt;&lt;/urls&gt;&lt;electronic-resource-num&gt;10.1053/gast.2001.27989&lt;/electronic-resource-num&gt;&lt;/record&gt;&lt;/Cite&gt;&lt;/EndNote&gt;</w:instrText>
      </w:r>
      <w:r w:rsidR="001D44B2" w:rsidRPr="00F45A24">
        <w:fldChar w:fldCharType="separate"/>
      </w:r>
      <w:r w:rsidR="001712AB" w:rsidRPr="00F45A24">
        <w:rPr>
          <w:vertAlign w:val="superscript"/>
        </w:rPr>
        <w:t>42</w:t>
      </w:r>
      <w:r w:rsidR="001D44B2" w:rsidRPr="005E5484">
        <w:fldChar w:fldCharType="end"/>
      </w:r>
      <w:r w:rsidRPr="00C04287">
        <w:t xml:space="preserve">. Instead of adding growth factors and mitogens to help spheroid formation, </w:t>
      </w:r>
      <w:r w:rsidR="004E0C7A" w:rsidRPr="005E5484">
        <w:t>this</w:t>
      </w:r>
      <w:r w:rsidRPr="005E5484">
        <w:t xml:space="preserve"> study used </w:t>
      </w:r>
      <w:r w:rsidR="004E0C7A" w:rsidRPr="00E758A0">
        <w:t xml:space="preserve">a </w:t>
      </w:r>
      <w:r w:rsidRPr="003F59B9">
        <w:t xml:space="preserve">more physiological approach by having these growth factors </w:t>
      </w:r>
      <w:r w:rsidR="004E0C7A" w:rsidRPr="003F59B9">
        <w:t>from direct contact with fibroblasts or</w:t>
      </w:r>
      <w:r w:rsidRPr="00B2090B">
        <w:t xml:space="preserve"> their </w:t>
      </w:r>
      <w:proofErr w:type="spellStart"/>
      <w:r w:rsidRPr="00B2090B">
        <w:t>secretome</w:t>
      </w:r>
      <w:proofErr w:type="spellEnd"/>
      <w:r w:rsidRPr="00B2090B">
        <w:t xml:space="preserve"> in the fibroblast CM.</w:t>
      </w:r>
      <w:r w:rsidR="00FE528C" w:rsidRPr="00AF7DB3">
        <w:t xml:space="preserve"> </w:t>
      </w:r>
      <w:r w:rsidR="1EAA6CDD" w:rsidRPr="00AF7DB3">
        <w:t xml:space="preserve">It is </w:t>
      </w:r>
      <w:r w:rsidR="00333586" w:rsidRPr="001714E7">
        <w:t>essential</w:t>
      </w:r>
      <w:r w:rsidR="1EAA6CDD" w:rsidRPr="001714E7">
        <w:t xml:space="preserve"> to mention that </w:t>
      </w:r>
      <w:r w:rsidR="00FE528C" w:rsidRPr="001714E7">
        <w:t>LX2</w:t>
      </w:r>
      <w:r w:rsidR="1EAA6CDD" w:rsidRPr="00CB5239">
        <w:t xml:space="preserve"> cells can be further activated by treating with TGFβ1</w:t>
      </w:r>
      <w:r w:rsidR="007575AA" w:rsidRPr="00CB5239">
        <w:t xml:space="preserve"> or PDGF</w:t>
      </w:r>
      <w:r w:rsidR="007575AA" w:rsidRPr="00C04287">
        <w:fldChar w:fldCharType="begin">
          <w:fldData xml:space="preserve">PEVuZE5vdGU+PENpdGU+PEF1dGhvcj5YdTwvQXV0aG9yPjxZZWFyPjIwMDU8L1llYXI+PFJlY051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</w:fldData>
        </w:fldChar>
      </w:r>
      <w:r w:rsidR="00F3365B" w:rsidRPr="00B2090B">
        <w:instrText xml:space="preserve"> ADDIN EN.CITE </w:instrText>
      </w:r>
      <w:r w:rsidR="00F3365B" w:rsidRPr="00F45A24">
        <w:fldChar w:fldCharType="begin">
          <w:fldData xml:space="preserve">PEVuZE5vdGU+PENpdGU+PEF1dGhvcj5YdTwvQXV0aG9yPjxZZWFyPjIwMDU8L1llYXI+PFJlY051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</w:fldData>
        </w:fldChar>
      </w:r>
      <w:r w:rsidR="00F3365B" w:rsidRPr="00B2090B">
        <w:instrText xml:space="preserve"> ADDIN EN.CITE.DATA </w:instrText>
      </w:r>
      <w:r w:rsidR="00F3365B" w:rsidRPr="00F45A24">
        <w:fldChar w:fldCharType="end"/>
      </w:r>
      <w:r w:rsidR="007575AA" w:rsidRPr="00F45A24">
        <w:fldChar w:fldCharType="separate"/>
      </w:r>
      <w:r w:rsidR="001712AB" w:rsidRPr="00F45A24">
        <w:rPr>
          <w:vertAlign w:val="superscript"/>
        </w:rPr>
        <w:t>43</w:t>
      </w:r>
      <w:r w:rsidR="007575AA" w:rsidRPr="00C04287">
        <w:fldChar w:fldCharType="end"/>
      </w:r>
      <w:r w:rsidR="20463D3E" w:rsidRPr="00C04287">
        <w:t xml:space="preserve">. </w:t>
      </w:r>
      <w:r w:rsidR="00333586" w:rsidRPr="00C04287">
        <w:t>LX2 cells have been treated with 10 ng/</w:t>
      </w:r>
      <w:r w:rsidR="00CB5239" w:rsidRPr="00C04287">
        <w:t>m</w:t>
      </w:r>
      <w:r w:rsidR="00CB5239">
        <w:t>L</w:t>
      </w:r>
      <w:r w:rsidR="00CB5239" w:rsidRPr="00C04287">
        <w:t xml:space="preserve"> </w:t>
      </w:r>
      <w:r w:rsidR="00333586" w:rsidRPr="00C04287">
        <w:t xml:space="preserve">TGFβ1 for 48 h before removing the </w:t>
      </w:r>
      <w:r w:rsidR="00333586" w:rsidRPr="00C04287">
        <w:lastRenderedPageBreak/>
        <w:t>media for different experimental settings</w:t>
      </w:r>
      <w:r w:rsidR="58460DB9" w:rsidRPr="00C04287">
        <w:t xml:space="preserve">. </w:t>
      </w:r>
      <w:r w:rsidR="00FE528C" w:rsidRPr="00C04287">
        <w:t>LX2</w:t>
      </w:r>
      <w:r w:rsidR="58460DB9" w:rsidRPr="005E5484">
        <w:t xml:space="preserve"> cells were washed three times with PBS </w:t>
      </w:r>
      <w:r w:rsidR="3C18C2D5" w:rsidRPr="005E5484">
        <w:t>(to exclude any direct TGFβ1 effect)</w:t>
      </w:r>
      <w:r w:rsidR="00F07513" w:rsidRPr="003F59B9">
        <w:t>,</w:t>
      </w:r>
      <w:r w:rsidR="3C18C2D5" w:rsidRPr="00B2090B">
        <w:t xml:space="preserve"> </w:t>
      </w:r>
      <w:r w:rsidR="00CB5239">
        <w:t xml:space="preserve">and </w:t>
      </w:r>
      <w:r w:rsidR="58460DB9" w:rsidRPr="00AF7DB3">
        <w:t>then fresh media was added for another 24 h</w:t>
      </w:r>
      <w:r w:rsidR="00F358F3" w:rsidRPr="00AF7DB3">
        <w:t xml:space="preserve"> before collecting the CM</w:t>
      </w:r>
      <w:r w:rsidR="58460DB9" w:rsidRPr="001714E7">
        <w:t xml:space="preserve">. </w:t>
      </w:r>
      <w:r w:rsidR="00F358F3" w:rsidRPr="00CB5239">
        <w:t>T</w:t>
      </w:r>
      <w:r w:rsidR="187503F7" w:rsidRPr="00B2090B">
        <w:t xml:space="preserve">he </w:t>
      </w:r>
      <w:r w:rsidR="7FA3090A" w:rsidRPr="00B2090B">
        <w:t xml:space="preserve">CM </w:t>
      </w:r>
      <w:r w:rsidR="3E933094" w:rsidRPr="00B2090B">
        <w:t xml:space="preserve">collected </w:t>
      </w:r>
      <w:r w:rsidR="7FA3090A" w:rsidRPr="00B2090B">
        <w:t xml:space="preserve">from TGFβ1-stimulated </w:t>
      </w:r>
      <w:r w:rsidR="00FE528C" w:rsidRPr="00B2090B">
        <w:t>LX2</w:t>
      </w:r>
      <w:r w:rsidR="7FA3090A" w:rsidRPr="00B2090B">
        <w:t xml:space="preserve"> induced </w:t>
      </w:r>
      <w:r w:rsidR="00F358F3" w:rsidRPr="00B2090B">
        <w:t xml:space="preserve">the Hep3B </w:t>
      </w:r>
      <w:r w:rsidR="7FA3090A" w:rsidRPr="00B2090B">
        <w:t>spheroid</w:t>
      </w:r>
      <w:r w:rsidR="00F358F3" w:rsidRPr="00B2090B">
        <w:t>s</w:t>
      </w:r>
      <w:r w:rsidR="00972A87" w:rsidRPr="00B2090B">
        <w:t>’</w:t>
      </w:r>
      <w:r w:rsidR="7FA3090A" w:rsidRPr="00B2090B">
        <w:t xml:space="preserve"> growth at a higher rate than the CM from control </w:t>
      </w:r>
      <w:r w:rsidR="00FE528C" w:rsidRPr="00B2090B">
        <w:t>LX2</w:t>
      </w:r>
      <w:r w:rsidR="00F358F3" w:rsidRPr="00B2090B">
        <w:t xml:space="preserve"> (data not shown)</w:t>
      </w:r>
      <w:r w:rsidR="7FA3090A" w:rsidRPr="00B2090B">
        <w:t xml:space="preserve">. </w:t>
      </w:r>
      <w:r w:rsidR="00256E87" w:rsidRPr="00B2090B">
        <w:t xml:space="preserve">This flexible system can lend itself to co-cultures of different cancer cells plus/minus fibroblasts, as well as patient-derived lines. It can also offer a medium-throughput screening assay for drugs that could be </w:t>
      </w:r>
      <w:r w:rsidR="00C80C8D" w:rsidRPr="00B2090B">
        <w:t>quick</w:t>
      </w:r>
      <w:r w:rsidR="00256E87" w:rsidRPr="00B2090B">
        <w:t xml:space="preserve">ly adopted and inserted into a translational drug discovery pipeline to inform dosing for </w:t>
      </w:r>
      <w:r w:rsidR="00256E87" w:rsidRPr="00B2090B">
        <w:rPr>
          <w:i/>
          <w:iCs/>
        </w:rPr>
        <w:t>in</w:t>
      </w:r>
      <w:r w:rsidR="00C80C8D" w:rsidRPr="00B2090B">
        <w:rPr>
          <w:i/>
          <w:iCs/>
        </w:rPr>
        <w:t xml:space="preserve"> </w:t>
      </w:r>
      <w:r w:rsidR="00256E87" w:rsidRPr="00B2090B">
        <w:rPr>
          <w:i/>
          <w:iCs/>
        </w:rPr>
        <w:t>vivo</w:t>
      </w:r>
      <w:r w:rsidR="00256E87" w:rsidRPr="00B2090B">
        <w:t xml:space="preserve"> studies.</w:t>
      </w:r>
    </w:p>
    <w:p w14:paraId="387CA263" w14:textId="77777777" w:rsidR="00C80C8D" w:rsidRPr="00B2090B" w:rsidRDefault="00C80C8D" w:rsidP="00AF748D">
      <w:pPr>
        <w:tabs>
          <w:tab w:val="left" w:pos="7980"/>
        </w:tabs>
      </w:pPr>
    </w:p>
    <w:p w14:paraId="5FA782BA" w14:textId="43E37EBE" w:rsidR="006E4797" w:rsidRPr="00B2090B" w:rsidRDefault="00406FFA" w:rsidP="00AF748D">
      <w:pPr>
        <w:rPr>
          <w:color w:val="000000"/>
        </w:rPr>
      </w:pPr>
      <w:r w:rsidRPr="00B2090B">
        <w:t>A</w:t>
      </w:r>
      <w:r w:rsidR="00FE528C" w:rsidRPr="00B2090B">
        <w:t xml:space="preserve"> </w:t>
      </w:r>
      <w:r w:rsidR="00D75BF0" w:rsidRPr="00B2090B">
        <w:t xml:space="preserve">limitation of the current study is the use </w:t>
      </w:r>
      <w:r w:rsidR="00C1191E" w:rsidRPr="00B2090B">
        <w:t>of</w:t>
      </w:r>
      <w:r w:rsidR="00FE528C" w:rsidRPr="00B2090B">
        <w:t xml:space="preserve"> </w:t>
      </w:r>
      <w:r w:rsidR="009E704C" w:rsidRPr="00B2090B">
        <w:t xml:space="preserve">the </w:t>
      </w:r>
      <w:r w:rsidR="00FF5931" w:rsidRPr="00B2090B">
        <w:t>immortali</w:t>
      </w:r>
      <w:r w:rsidR="009E704C" w:rsidRPr="00B2090B">
        <w:t>z</w:t>
      </w:r>
      <w:r w:rsidR="00FF5931" w:rsidRPr="00B2090B">
        <w:t>ed</w:t>
      </w:r>
      <w:r w:rsidR="00D75BF0" w:rsidRPr="00B2090B">
        <w:t xml:space="preserve"> cell lines in spheroid formation rather than freshly isolated HCC tumor cells and cancer</w:t>
      </w:r>
      <w:r w:rsidR="009E704C" w:rsidRPr="00B2090B">
        <w:t>-</w:t>
      </w:r>
      <w:r w:rsidR="00D75BF0" w:rsidRPr="00B2090B">
        <w:t xml:space="preserve">associated fibroblasts. </w:t>
      </w:r>
      <w:r w:rsidRPr="00B2090B">
        <w:t>An</w:t>
      </w:r>
      <w:r w:rsidR="00D75BF0" w:rsidRPr="00B2090B">
        <w:t xml:space="preserve">other limitation is </w:t>
      </w:r>
      <w:r w:rsidR="009E704C" w:rsidRPr="00B2090B">
        <w:t>comparing</w:t>
      </w:r>
      <w:r w:rsidR="00D75BF0" w:rsidRPr="00B2090B">
        <w:t xml:space="preserve"> the homotypic Hep3B spheroid</w:t>
      </w:r>
      <w:r w:rsidR="009E704C" w:rsidRPr="00B2090B">
        <w:t>’</w:t>
      </w:r>
      <w:r w:rsidR="00D75BF0" w:rsidRPr="00B2090B">
        <w:t>s growth between CM from LX2 and in fresh media rather than CM from other non-fibroblast cell line</w:t>
      </w:r>
      <w:r w:rsidR="00EC56ED" w:rsidRPr="00B2090B">
        <w:t>s</w:t>
      </w:r>
      <w:r w:rsidR="00D75BF0" w:rsidRPr="00B2090B">
        <w:t xml:space="preserve">. </w:t>
      </w:r>
      <w:r w:rsidRPr="00B2090B">
        <w:t xml:space="preserve">The </w:t>
      </w:r>
      <w:r w:rsidR="00D75BF0" w:rsidRPr="00B2090B">
        <w:t>lat</w:t>
      </w:r>
      <w:r w:rsidRPr="00B2090B">
        <w:t>t</w:t>
      </w:r>
      <w:r w:rsidR="00D75BF0" w:rsidRPr="00B2090B">
        <w:t xml:space="preserve">er limitation </w:t>
      </w:r>
      <w:r w:rsidRPr="00B2090B">
        <w:t>could be addressed by the</w:t>
      </w:r>
      <w:r w:rsidR="00FE528C" w:rsidRPr="00B2090B">
        <w:t xml:space="preserve"> </w:t>
      </w:r>
      <w:r w:rsidR="00D75BF0" w:rsidRPr="00B2090B">
        <w:t xml:space="preserve">genetic modification of </w:t>
      </w:r>
      <w:r w:rsidRPr="00B2090B">
        <w:t>a</w:t>
      </w:r>
      <w:r w:rsidR="00FE528C" w:rsidRPr="00B2090B">
        <w:t xml:space="preserve"> </w:t>
      </w:r>
      <w:r w:rsidR="00D75BF0" w:rsidRPr="00B2090B">
        <w:t xml:space="preserve">gene of interest in </w:t>
      </w:r>
      <w:r w:rsidR="00A63551" w:rsidRPr="00B2090B">
        <w:t xml:space="preserve">the </w:t>
      </w:r>
      <w:r w:rsidR="00D75BF0" w:rsidRPr="00B2090B">
        <w:t>fibroblast</w:t>
      </w:r>
      <w:r w:rsidR="00EC56ED" w:rsidRPr="00B2090B">
        <w:t>s</w:t>
      </w:r>
      <w:r w:rsidR="00A63551" w:rsidRPr="00B2090B">
        <w:t xml:space="preserve"> followed by</w:t>
      </w:r>
      <w:r w:rsidR="009E704C" w:rsidRPr="00B2090B">
        <w:t xml:space="preserve"> </w:t>
      </w:r>
      <w:r w:rsidR="00D75BF0" w:rsidRPr="00B2090B">
        <w:t>applying the CM from wild type versus genetically engineered fibroblast to homotypic spheroids.</w:t>
      </w:r>
    </w:p>
    <w:p w14:paraId="384EF881" w14:textId="77777777" w:rsidR="00D75BF0" w:rsidRPr="00B2090B" w:rsidRDefault="00D75BF0" w:rsidP="00AF748D">
      <w:pPr>
        <w:pBdr>
          <w:top w:val="nil"/>
          <w:left w:val="nil"/>
          <w:bottom w:val="nil"/>
          <w:right w:val="nil"/>
          <w:between w:val="nil"/>
        </w:pBdr>
        <w:rPr>
          <w:b/>
          <w:color w:val="000000"/>
        </w:rPr>
      </w:pPr>
    </w:p>
    <w:p w14:paraId="48A04C06" w14:textId="09821738" w:rsidR="006E4797" w:rsidRPr="00B2090B" w:rsidRDefault="00551D82" w:rsidP="00AF748D">
      <w:pPr>
        <w:pBdr>
          <w:top w:val="nil"/>
          <w:left w:val="nil"/>
          <w:bottom w:val="nil"/>
          <w:right w:val="nil"/>
          <w:between w:val="nil"/>
        </w:pBdr>
        <w:rPr>
          <w:color w:val="808080"/>
        </w:rPr>
      </w:pPr>
      <w:r w:rsidRPr="00B2090B">
        <w:rPr>
          <w:b/>
          <w:color w:val="000000"/>
        </w:rPr>
        <w:t>ACKNOWLEDGMENTS:</w:t>
      </w:r>
    </w:p>
    <w:p w14:paraId="48914FE1" w14:textId="7BC68FCA" w:rsidR="00C01D94" w:rsidRPr="00F45A24" w:rsidRDefault="00012887" w:rsidP="00AF748D">
      <w:pPr>
        <w:rPr>
          <w:rFonts w:eastAsia="Times New Roman"/>
          <w:color w:val="000000" w:themeColor="text1"/>
          <w:lang w:eastAsia="en-GB"/>
        </w:rPr>
      </w:pPr>
      <w:r w:rsidRPr="00B2090B">
        <w:t>M</w:t>
      </w:r>
      <w:r w:rsidR="00E34BFC" w:rsidRPr="00B2090B">
        <w:t>YWZ</w:t>
      </w:r>
      <w:r w:rsidRPr="00B2090B">
        <w:t xml:space="preserve"> is funded by the </w:t>
      </w:r>
      <w:proofErr w:type="spellStart"/>
      <w:r w:rsidR="007A7AEC" w:rsidRPr="00B2090B">
        <w:t>The</w:t>
      </w:r>
      <w:proofErr w:type="spellEnd"/>
      <w:r w:rsidR="007A7AEC" w:rsidRPr="00B2090B">
        <w:t xml:space="preserve"> Secretary of State for Business, Energy and Industrial Strategy and the </w:t>
      </w:r>
      <w:r w:rsidRPr="00B2090B">
        <w:t xml:space="preserve">Newton Prize </w:t>
      </w:r>
      <w:r w:rsidR="007A7AEC" w:rsidRPr="00B2090B">
        <w:t xml:space="preserve">2020 </w:t>
      </w:r>
      <w:r w:rsidRPr="00B2090B">
        <w:t>as a part of the UK’s Official Development Assistance “ODA”</w:t>
      </w:r>
      <w:r w:rsidR="00A66BED" w:rsidRPr="00B2090B">
        <w:t xml:space="preserve"> and Newton fund</w:t>
      </w:r>
      <w:r w:rsidRPr="00B2090B">
        <w:t>.</w:t>
      </w:r>
      <w:r w:rsidR="00C01D94" w:rsidRPr="00B2090B">
        <w:t xml:space="preserve"> SS</w:t>
      </w:r>
      <w:r w:rsidR="00EC56ED" w:rsidRPr="00B2090B">
        <w:t xml:space="preserve"> is </w:t>
      </w:r>
      <w:r w:rsidR="00A95960" w:rsidRPr="00B2090B">
        <w:t>support</w:t>
      </w:r>
      <w:r w:rsidR="00EC56ED" w:rsidRPr="00B2090B">
        <w:t>ed by Cancer Research UK Advanced Clinician Scientist fellowship C53575/A29959</w:t>
      </w:r>
      <w:r w:rsidR="00F37941" w:rsidRPr="00B2090B">
        <w:t>. SS, FO</w:t>
      </w:r>
      <w:r w:rsidR="00A95960" w:rsidRPr="00B2090B">
        <w:t>,</w:t>
      </w:r>
      <w:r w:rsidR="00F37941" w:rsidRPr="00B2090B">
        <w:t xml:space="preserve"> and HR</w:t>
      </w:r>
      <w:r w:rsidR="00EC56ED" w:rsidRPr="00B2090B">
        <w:t xml:space="preserve"> receive funding as part of </w:t>
      </w:r>
      <w:r w:rsidR="00C01D94" w:rsidRPr="00F45A24">
        <w:rPr>
          <w:rFonts w:eastAsia="Times New Roman"/>
          <w:color w:val="000000" w:themeColor="text1"/>
          <w:shd w:val="clear" w:color="auto" w:fill="FFFFFF"/>
          <w:lang w:eastAsia="en-GB"/>
        </w:rPr>
        <w:t>HUNTER, funded through a partnership between Cancer Research UK, Fondazione AIRC</w:t>
      </w:r>
      <w:r w:rsidR="00A95960" w:rsidRPr="00F45A24">
        <w:rPr>
          <w:rFonts w:eastAsia="Times New Roman"/>
          <w:color w:val="000000" w:themeColor="text1"/>
          <w:shd w:val="clear" w:color="auto" w:fill="FFFFFF"/>
          <w:lang w:eastAsia="en-GB"/>
        </w:rPr>
        <w:t>,</w:t>
      </w:r>
      <w:r w:rsidR="00C01D94" w:rsidRPr="00F45A24">
        <w:rPr>
          <w:rFonts w:eastAsia="Times New Roman"/>
          <w:color w:val="000000" w:themeColor="text1"/>
          <w:shd w:val="clear" w:color="auto" w:fill="FFFFFF"/>
          <w:lang w:eastAsia="en-GB"/>
        </w:rPr>
        <w:t xml:space="preserve"> and </w:t>
      </w:r>
      <w:proofErr w:type="spellStart"/>
      <w:r w:rsidR="00C01D94" w:rsidRPr="00F45A24">
        <w:rPr>
          <w:rFonts w:eastAsia="Times New Roman"/>
          <w:color w:val="000000" w:themeColor="text1"/>
          <w:shd w:val="clear" w:color="auto" w:fill="FFFFFF"/>
          <w:lang w:eastAsia="en-GB"/>
        </w:rPr>
        <w:t>Fundacion</w:t>
      </w:r>
      <w:proofErr w:type="spellEnd"/>
      <w:r w:rsidR="00C01D94" w:rsidRPr="00F45A24">
        <w:rPr>
          <w:rFonts w:eastAsia="Times New Roman"/>
          <w:color w:val="000000" w:themeColor="text1"/>
          <w:shd w:val="clear" w:color="auto" w:fill="FFFFFF"/>
          <w:lang w:eastAsia="en-GB"/>
        </w:rPr>
        <w:t xml:space="preserve"> </w:t>
      </w:r>
      <w:proofErr w:type="spellStart"/>
      <w:r w:rsidR="00C01D94" w:rsidRPr="00F45A24">
        <w:rPr>
          <w:rFonts w:eastAsia="Times New Roman"/>
          <w:color w:val="000000" w:themeColor="text1"/>
          <w:shd w:val="clear" w:color="auto" w:fill="FFFFFF"/>
          <w:lang w:eastAsia="en-GB"/>
        </w:rPr>
        <w:t>Cientifica</w:t>
      </w:r>
      <w:proofErr w:type="spellEnd"/>
      <w:r w:rsidR="00C01D94" w:rsidRPr="00F45A24">
        <w:rPr>
          <w:rFonts w:eastAsia="Times New Roman"/>
          <w:color w:val="000000" w:themeColor="text1"/>
          <w:shd w:val="clear" w:color="auto" w:fill="FFFFFF"/>
          <w:lang w:eastAsia="en-GB"/>
        </w:rPr>
        <w:t xml:space="preserve"> de la </w:t>
      </w:r>
      <w:proofErr w:type="spellStart"/>
      <w:r w:rsidR="00C01D94" w:rsidRPr="00F45A24">
        <w:rPr>
          <w:rFonts w:eastAsia="Times New Roman"/>
          <w:color w:val="000000" w:themeColor="text1"/>
          <w:shd w:val="clear" w:color="auto" w:fill="FFFFFF"/>
          <w:lang w:eastAsia="en-GB"/>
        </w:rPr>
        <w:t>Asociacion</w:t>
      </w:r>
      <w:proofErr w:type="spellEnd"/>
      <w:r w:rsidR="00C01D94" w:rsidRPr="00F45A24">
        <w:rPr>
          <w:rFonts w:eastAsia="Times New Roman"/>
          <w:color w:val="000000" w:themeColor="text1"/>
          <w:shd w:val="clear" w:color="auto" w:fill="FFFFFF"/>
          <w:lang w:eastAsia="en-GB"/>
        </w:rPr>
        <w:t xml:space="preserve"> Espanola Contra </w:t>
      </w:r>
      <w:proofErr w:type="spellStart"/>
      <w:r w:rsidR="00C01D94" w:rsidRPr="00F45A24">
        <w:rPr>
          <w:rFonts w:eastAsia="Times New Roman"/>
          <w:color w:val="000000" w:themeColor="text1"/>
          <w:shd w:val="clear" w:color="auto" w:fill="FFFFFF"/>
          <w:lang w:eastAsia="en-GB"/>
        </w:rPr>
        <w:t>el</w:t>
      </w:r>
      <w:proofErr w:type="spellEnd"/>
      <w:r w:rsidR="00C01D94" w:rsidRPr="00F45A24">
        <w:rPr>
          <w:rFonts w:eastAsia="Times New Roman"/>
          <w:color w:val="000000" w:themeColor="text1"/>
          <w:shd w:val="clear" w:color="auto" w:fill="FFFFFF"/>
          <w:lang w:eastAsia="en-GB"/>
        </w:rPr>
        <w:t xml:space="preserve"> Cancer.</w:t>
      </w:r>
    </w:p>
    <w:p w14:paraId="09B25271" w14:textId="77777777" w:rsidR="006E4797" w:rsidRPr="00C04287" w:rsidRDefault="006E4797" w:rsidP="00AF748D"/>
    <w:p w14:paraId="19117B84" w14:textId="5EC16ACD" w:rsidR="006E4797" w:rsidRPr="00B2090B" w:rsidRDefault="00551D82" w:rsidP="00AF748D">
      <w:pPr>
        <w:pBdr>
          <w:top w:val="nil"/>
          <w:left w:val="nil"/>
          <w:bottom w:val="nil"/>
          <w:right w:val="nil"/>
          <w:between w:val="nil"/>
        </w:pBdr>
        <w:rPr>
          <w:color w:val="808080"/>
        </w:rPr>
      </w:pPr>
      <w:r w:rsidRPr="00C04287">
        <w:rPr>
          <w:b/>
          <w:color w:val="000000"/>
        </w:rPr>
        <w:t>DISCLOSURES:</w:t>
      </w:r>
    </w:p>
    <w:p w14:paraId="4EBC2ED9" w14:textId="6A762E32" w:rsidR="006E4797" w:rsidRPr="00B2090B" w:rsidRDefault="00E35736" w:rsidP="00AF748D">
      <w:r w:rsidRPr="00B2090B">
        <w:t xml:space="preserve">FO is a director and shareholder of </w:t>
      </w:r>
      <w:proofErr w:type="spellStart"/>
      <w:r w:rsidRPr="00B2090B">
        <w:t>Fibrofind</w:t>
      </w:r>
      <w:proofErr w:type="spellEnd"/>
      <w:r w:rsidRPr="00B2090B">
        <w:t xml:space="preserve"> limited.</w:t>
      </w:r>
    </w:p>
    <w:p w14:paraId="245E2801" w14:textId="77777777" w:rsidR="006E4797" w:rsidRPr="00B2090B" w:rsidRDefault="006E4797" w:rsidP="00AF748D">
      <w:pPr>
        <w:rPr>
          <w:color w:val="000000"/>
        </w:rPr>
      </w:pPr>
    </w:p>
    <w:p w14:paraId="4B317ACA" w14:textId="77777777" w:rsidR="00D47F85" w:rsidRPr="00B2090B" w:rsidRDefault="00551D82" w:rsidP="00AF748D">
      <w:pPr>
        <w:rPr>
          <w:b/>
          <w:color w:val="000000"/>
        </w:rPr>
      </w:pPr>
      <w:r w:rsidRPr="00B2090B">
        <w:rPr>
          <w:b/>
        </w:rPr>
        <w:t>REFERENCES:</w:t>
      </w:r>
    </w:p>
    <w:p w14:paraId="4AFFA2A9" w14:textId="7F7B85A8" w:rsidR="00CD1922" w:rsidRPr="00F45A24" w:rsidRDefault="001D44B2" w:rsidP="00CD1922">
      <w:pPr>
        <w:pStyle w:val="EndNoteBibliography"/>
        <w:ind w:left="720" w:hanging="720"/>
        <w:rPr>
          <w:noProof w:val="0"/>
        </w:rPr>
      </w:pPr>
      <w:r w:rsidRPr="00F45A24">
        <w:rPr>
          <w:noProof w:val="0"/>
          <w:color w:val="7F7F7F"/>
        </w:rPr>
        <w:fldChar w:fldCharType="begin"/>
      </w:r>
      <w:r w:rsidR="00D47F85" w:rsidRPr="00F45A24">
        <w:rPr>
          <w:noProof w:val="0"/>
          <w:color w:val="7F7F7F"/>
        </w:rPr>
        <w:instrText xml:space="preserve"> ADDIN EN.REFLIST </w:instrText>
      </w:r>
      <w:r w:rsidRPr="00F45A24">
        <w:rPr>
          <w:noProof w:val="0"/>
          <w:color w:val="7F7F7F"/>
        </w:rPr>
        <w:fldChar w:fldCharType="separate"/>
      </w:r>
      <w:r w:rsidR="00CD1922" w:rsidRPr="00F45A24">
        <w:rPr>
          <w:noProof w:val="0"/>
        </w:rPr>
        <w:t>1</w:t>
      </w:r>
      <w:r w:rsidR="00C04287" w:rsidRPr="00F45A24">
        <w:rPr>
          <w:noProof w:val="0"/>
        </w:rPr>
        <w:t>.</w:t>
      </w:r>
      <w:r w:rsidR="00CD1922" w:rsidRPr="00F45A24">
        <w:rPr>
          <w:noProof w:val="0"/>
        </w:rPr>
        <w:tab/>
      </w:r>
      <w:proofErr w:type="spellStart"/>
      <w:r w:rsidR="00CD1922" w:rsidRPr="00F45A24">
        <w:rPr>
          <w:noProof w:val="0"/>
        </w:rPr>
        <w:t>Ferlay</w:t>
      </w:r>
      <w:proofErr w:type="spellEnd"/>
      <w:r w:rsidR="00CD1922" w:rsidRPr="00F45A24">
        <w:rPr>
          <w:noProof w:val="0"/>
        </w:rPr>
        <w:t>, J.</w:t>
      </w:r>
      <w:r w:rsidR="00CD1922" w:rsidRPr="00F45A24">
        <w:rPr>
          <w:i/>
          <w:noProof w:val="0"/>
        </w:rPr>
        <w:t xml:space="preserve"> </w:t>
      </w:r>
      <w:r w:rsidR="00CD1922" w:rsidRPr="00F45A24">
        <w:rPr>
          <w:iCs/>
          <w:noProof w:val="0"/>
        </w:rPr>
        <w:t xml:space="preserve">et al. </w:t>
      </w:r>
      <w:r w:rsidR="00CD1922" w:rsidRPr="00F45A24">
        <w:rPr>
          <w:noProof w:val="0"/>
        </w:rPr>
        <w:t xml:space="preserve">Cancer statistics for the year 2020: an overview. </w:t>
      </w:r>
      <w:r w:rsidR="00CD1922" w:rsidRPr="00F45A24">
        <w:rPr>
          <w:i/>
          <w:noProof w:val="0"/>
        </w:rPr>
        <w:t>International Journal of Cancer</w:t>
      </w:r>
      <w:r w:rsidR="00CD1922" w:rsidRPr="00F45A24">
        <w:rPr>
          <w:noProof w:val="0"/>
        </w:rPr>
        <w:t xml:space="preserve"> (2021).</w:t>
      </w:r>
    </w:p>
    <w:p w14:paraId="1EB2F1CE" w14:textId="40C3826E" w:rsidR="00CD1922" w:rsidRPr="00F45A24" w:rsidRDefault="00CD1922" w:rsidP="00CD1922">
      <w:pPr>
        <w:pStyle w:val="EndNoteBibliography"/>
        <w:ind w:left="720" w:hanging="720"/>
        <w:rPr>
          <w:noProof w:val="0"/>
        </w:rPr>
      </w:pPr>
      <w:r w:rsidRPr="00F45A24">
        <w:rPr>
          <w:noProof w:val="0"/>
        </w:rPr>
        <w:t>2</w:t>
      </w:r>
      <w:r w:rsidR="00C04287" w:rsidRPr="00F45A24">
        <w:rPr>
          <w:noProof w:val="0"/>
        </w:rPr>
        <w:t>.</w:t>
      </w:r>
      <w:r w:rsidRPr="00F45A24">
        <w:rPr>
          <w:noProof w:val="0"/>
        </w:rPr>
        <w:tab/>
      </w:r>
      <w:proofErr w:type="spellStart"/>
      <w:r w:rsidRPr="00F45A24">
        <w:rPr>
          <w:noProof w:val="0"/>
        </w:rPr>
        <w:t>Llovet</w:t>
      </w:r>
      <w:proofErr w:type="spellEnd"/>
      <w:r w:rsidRPr="00F45A24">
        <w:rPr>
          <w:noProof w:val="0"/>
        </w:rPr>
        <w:t>, J. M.</w:t>
      </w:r>
      <w:r w:rsidRPr="00F45A24">
        <w:rPr>
          <w:i/>
          <w:noProof w:val="0"/>
        </w:rPr>
        <w:t xml:space="preserve"> </w:t>
      </w:r>
      <w:r w:rsidRPr="00F45A24">
        <w:rPr>
          <w:iCs/>
          <w:noProof w:val="0"/>
        </w:rPr>
        <w:t xml:space="preserve">et al. </w:t>
      </w:r>
      <w:r w:rsidRPr="00F45A24">
        <w:rPr>
          <w:noProof w:val="0"/>
        </w:rPr>
        <w:t xml:space="preserve">Hepatocellular carcinoma. </w:t>
      </w:r>
      <w:r w:rsidRPr="00F45A24">
        <w:rPr>
          <w:i/>
          <w:noProof w:val="0"/>
        </w:rPr>
        <w:t>Nature Reviews Disease Primers</w:t>
      </w:r>
      <w:r w:rsidRPr="00F45A24">
        <w:rPr>
          <w:iCs/>
          <w:noProof w:val="0"/>
        </w:rPr>
        <w:t xml:space="preserve">. </w:t>
      </w:r>
      <w:r w:rsidRPr="00F45A24">
        <w:rPr>
          <w:b/>
          <w:noProof w:val="0"/>
        </w:rPr>
        <w:t>7</w:t>
      </w:r>
      <w:r w:rsidRPr="00F45A24">
        <w:rPr>
          <w:noProof w:val="0"/>
        </w:rPr>
        <w:t xml:space="preserve"> (1), 6 (2021).</w:t>
      </w:r>
    </w:p>
    <w:p w14:paraId="0DEBB869" w14:textId="5DDDD18D" w:rsidR="00CD1922" w:rsidRPr="00F45A24" w:rsidRDefault="00CD1922" w:rsidP="00CD1922">
      <w:pPr>
        <w:pStyle w:val="EndNoteBibliography"/>
        <w:ind w:left="720" w:hanging="720"/>
        <w:rPr>
          <w:noProof w:val="0"/>
        </w:rPr>
      </w:pPr>
      <w:r w:rsidRPr="00F45A24">
        <w:rPr>
          <w:noProof w:val="0"/>
        </w:rPr>
        <w:t>3</w:t>
      </w:r>
      <w:r w:rsidR="00C04287" w:rsidRPr="00F45A24">
        <w:rPr>
          <w:noProof w:val="0"/>
        </w:rPr>
        <w:t>.</w:t>
      </w:r>
      <w:r w:rsidRPr="00F45A24">
        <w:rPr>
          <w:noProof w:val="0"/>
        </w:rPr>
        <w:tab/>
        <w:t xml:space="preserve">Reeves, H. L., </w:t>
      </w:r>
      <w:proofErr w:type="spellStart"/>
      <w:r w:rsidRPr="00F45A24">
        <w:rPr>
          <w:noProof w:val="0"/>
        </w:rPr>
        <w:t>Zaki</w:t>
      </w:r>
      <w:proofErr w:type="spellEnd"/>
      <w:r w:rsidRPr="00F45A24">
        <w:rPr>
          <w:noProof w:val="0"/>
        </w:rPr>
        <w:t>, M. Y.</w:t>
      </w:r>
      <w:r w:rsidR="00C04287" w:rsidRPr="00F45A24">
        <w:rPr>
          <w:noProof w:val="0"/>
        </w:rPr>
        <w:t>,</w:t>
      </w:r>
      <w:r w:rsidRPr="00F45A24">
        <w:rPr>
          <w:noProof w:val="0"/>
        </w:rPr>
        <w:t xml:space="preserve"> Day, C. P. Hepatocellular </w:t>
      </w:r>
      <w:r w:rsidR="00C04287" w:rsidRPr="00F45A24">
        <w:rPr>
          <w:noProof w:val="0"/>
        </w:rPr>
        <w:t>c</w:t>
      </w:r>
      <w:r w:rsidRPr="00F45A24">
        <w:rPr>
          <w:noProof w:val="0"/>
        </w:rPr>
        <w:t xml:space="preserve">arcinoma in </w:t>
      </w:r>
      <w:r w:rsidR="00C04287" w:rsidRPr="00F45A24">
        <w:rPr>
          <w:noProof w:val="0"/>
        </w:rPr>
        <w:t>o</w:t>
      </w:r>
      <w:r w:rsidRPr="00F45A24">
        <w:rPr>
          <w:noProof w:val="0"/>
        </w:rPr>
        <w:t xml:space="preserve">besity, Type 2 </w:t>
      </w:r>
      <w:r w:rsidR="00C04287" w:rsidRPr="00F45A24">
        <w:rPr>
          <w:noProof w:val="0"/>
        </w:rPr>
        <w:t>d</w:t>
      </w:r>
      <w:r w:rsidRPr="00F45A24">
        <w:rPr>
          <w:noProof w:val="0"/>
        </w:rPr>
        <w:t xml:space="preserve">iabetes, and NAFLD. </w:t>
      </w:r>
      <w:r w:rsidRPr="00F45A24">
        <w:rPr>
          <w:i/>
          <w:noProof w:val="0"/>
        </w:rPr>
        <w:t>Digestive Diseases &amp; Sciences</w:t>
      </w:r>
      <w:r w:rsidRPr="00F45A24">
        <w:rPr>
          <w:iCs/>
          <w:noProof w:val="0"/>
        </w:rPr>
        <w:t xml:space="preserve">. </w:t>
      </w:r>
      <w:r w:rsidRPr="00F45A24">
        <w:rPr>
          <w:b/>
          <w:noProof w:val="0"/>
        </w:rPr>
        <w:t>61</w:t>
      </w:r>
      <w:r w:rsidRPr="00F45A24">
        <w:rPr>
          <w:noProof w:val="0"/>
        </w:rPr>
        <w:t xml:space="preserve"> (5), 1234</w:t>
      </w:r>
      <w:r w:rsidR="00C04287" w:rsidRPr="00F45A24">
        <w:rPr>
          <w:noProof w:val="0"/>
        </w:rPr>
        <w:t>–</w:t>
      </w:r>
      <w:r w:rsidRPr="00F45A24">
        <w:rPr>
          <w:noProof w:val="0"/>
        </w:rPr>
        <w:t>1245 (2016).</w:t>
      </w:r>
    </w:p>
    <w:p w14:paraId="67E48731" w14:textId="0EF27B4E" w:rsidR="00CD1922" w:rsidRPr="00F45A24" w:rsidRDefault="00CD1922" w:rsidP="00CD1922">
      <w:pPr>
        <w:pStyle w:val="EndNoteBibliography"/>
        <w:ind w:left="720" w:hanging="720"/>
        <w:rPr>
          <w:noProof w:val="0"/>
        </w:rPr>
      </w:pPr>
      <w:r w:rsidRPr="00F45A24">
        <w:rPr>
          <w:noProof w:val="0"/>
        </w:rPr>
        <w:t>4</w:t>
      </w:r>
      <w:r w:rsidR="00C04287" w:rsidRPr="00F45A24">
        <w:rPr>
          <w:noProof w:val="0"/>
        </w:rPr>
        <w:t>.</w:t>
      </w:r>
      <w:r w:rsidRPr="00F45A24">
        <w:rPr>
          <w:noProof w:val="0"/>
        </w:rPr>
        <w:tab/>
      </w:r>
      <w:proofErr w:type="spellStart"/>
      <w:r w:rsidRPr="00F45A24">
        <w:rPr>
          <w:noProof w:val="0"/>
        </w:rPr>
        <w:t>Forner</w:t>
      </w:r>
      <w:proofErr w:type="spellEnd"/>
      <w:r w:rsidRPr="00F45A24">
        <w:rPr>
          <w:noProof w:val="0"/>
        </w:rPr>
        <w:t xml:space="preserve">, A., </w:t>
      </w:r>
      <w:proofErr w:type="spellStart"/>
      <w:r w:rsidRPr="00F45A24">
        <w:rPr>
          <w:noProof w:val="0"/>
        </w:rPr>
        <w:t>Reig</w:t>
      </w:r>
      <w:proofErr w:type="spellEnd"/>
      <w:r w:rsidRPr="00F45A24">
        <w:rPr>
          <w:noProof w:val="0"/>
        </w:rPr>
        <w:t>, M.</w:t>
      </w:r>
      <w:r w:rsidR="00C04287" w:rsidRPr="00F45A24">
        <w:rPr>
          <w:noProof w:val="0"/>
        </w:rPr>
        <w:t>,</w:t>
      </w:r>
      <w:r w:rsidRPr="00F45A24">
        <w:rPr>
          <w:noProof w:val="0"/>
        </w:rPr>
        <w:t xml:space="preserve"> </w:t>
      </w:r>
      <w:proofErr w:type="spellStart"/>
      <w:r w:rsidRPr="00F45A24">
        <w:rPr>
          <w:noProof w:val="0"/>
        </w:rPr>
        <w:t>Bruix</w:t>
      </w:r>
      <w:proofErr w:type="spellEnd"/>
      <w:r w:rsidRPr="00F45A24">
        <w:rPr>
          <w:noProof w:val="0"/>
        </w:rPr>
        <w:t xml:space="preserve">, J. Hepatocellular carcinoma. </w:t>
      </w:r>
      <w:r w:rsidRPr="00F45A24">
        <w:rPr>
          <w:i/>
          <w:noProof w:val="0"/>
        </w:rPr>
        <w:t>Lancet</w:t>
      </w:r>
      <w:r w:rsidRPr="00F45A24">
        <w:rPr>
          <w:iCs/>
          <w:noProof w:val="0"/>
        </w:rPr>
        <w:t xml:space="preserve">. </w:t>
      </w:r>
      <w:r w:rsidRPr="00F45A24">
        <w:rPr>
          <w:b/>
          <w:noProof w:val="0"/>
        </w:rPr>
        <w:t>391</w:t>
      </w:r>
      <w:r w:rsidRPr="00F45A24">
        <w:rPr>
          <w:noProof w:val="0"/>
        </w:rPr>
        <w:t xml:space="preserve"> (10127), 1301</w:t>
      </w:r>
      <w:r w:rsidR="00C04287" w:rsidRPr="00F45A24">
        <w:rPr>
          <w:noProof w:val="0"/>
        </w:rPr>
        <w:t>–</w:t>
      </w:r>
      <w:r w:rsidRPr="00F45A24">
        <w:rPr>
          <w:noProof w:val="0"/>
        </w:rPr>
        <w:t>1314 (2018).</w:t>
      </w:r>
    </w:p>
    <w:p w14:paraId="5E99AF90" w14:textId="07710A6C" w:rsidR="00CD1922" w:rsidRPr="00F45A24" w:rsidRDefault="00CD1922" w:rsidP="00CD1922">
      <w:pPr>
        <w:pStyle w:val="EndNoteBibliography"/>
        <w:ind w:left="720" w:hanging="720"/>
        <w:rPr>
          <w:noProof w:val="0"/>
        </w:rPr>
      </w:pPr>
      <w:r w:rsidRPr="00F45A24">
        <w:rPr>
          <w:noProof w:val="0"/>
        </w:rPr>
        <w:t>5</w:t>
      </w:r>
      <w:r w:rsidR="006A19AD" w:rsidRPr="00F45A24">
        <w:rPr>
          <w:noProof w:val="0"/>
        </w:rPr>
        <w:t>.</w:t>
      </w:r>
      <w:r w:rsidRPr="00F45A24">
        <w:rPr>
          <w:noProof w:val="0"/>
        </w:rPr>
        <w:tab/>
      </w:r>
      <w:proofErr w:type="spellStart"/>
      <w:r w:rsidRPr="00F45A24">
        <w:rPr>
          <w:noProof w:val="0"/>
        </w:rPr>
        <w:t>Reig</w:t>
      </w:r>
      <w:proofErr w:type="spellEnd"/>
      <w:r w:rsidRPr="00F45A24">
        <w:rPr>
          <w:noProof w:val="0"/>
        </w:rPr>
        <w:t>, M.</w:t>
      </w:r>
      <w:r w:rsidRPr="00F45A24">
        <w:rPr>
          <w:i/>
          <w:noProof w:val="0"/>
        </w:rPr>
        <w:t xml:space="preserve"> </w:t>
      </w:r>
      <w:r w:rsidRPr="00F45A24">
        <w:rPr>
          <w:iCs/>
          <w:noProof w:val="0"/>
        </w:rPr>
        <w:t xml:space="preserve">et al. </w:t>
      </w:r>
      <w:r w:rsidRPr="00F45A24">
        <w:rPr>
          <w:noProof w:val="0"/>
        </w:rPr>
        <w:t xml:space="preserve">Diagnosis and treatment of hepatocellular carcinoma. Update of the consensus document of the AEEH, AEC, SEOM, SERAM, SERVEI, and SETH. </w:t>
      </w:r>
      <w:proofErr w:type="spellStart"/>
      <w:r w:rsidRPr="00F45A24">
        <w:rPr>
          <w:i/>
          <w:noProof w:val="0"/>
        </w:rPr>
        <w:t>Medicina</w:t>
      </w:r>
      <w:proofErr w:type="spellEnd"/>
      <w:r w:rsidRPr="00F45A24">
        <w:rPr>
          <w:i/>
          <w:noProof w:val="0"/>
        </w:rPr>
        <w:t xml:space="preserve"> </w:t>
      </w:r>
      <w:proofErr w:type="spellStart"/>
      <w:r w:rsidRPr="00F45A24">
        <w:rPr>
          <w:i/>
          <w:noProof w:val="0"/>
        </w:rPr>
        <w:t>Clinica</w:t>
      </w:r>
      <w:proofErr w:type="spellEnd"/>
      <w:r w:rsidRPr="00F45A24">
        <w:rPr>
          <w:i/>
          <w:noProof w:val="0"/>
        </w:rPr>
        <w:t xml:space="preserve"> (</w:t>
      </w:r>
      <w:proofErr w:type="spellStart"/>
      <w:r w:rsidRPr="00F45A24">
        <w:rPr>
          <w:i/>
          <w:noProof w:val="0"/>
        </w:rPr>
        <w:t>Barc</w:t>
      </w:r>
      <w:proofErr w:type="spellEnd"/>
      <w:r w:rsidRPr="00F45A24">
        <w:rPr>
          <w:i/>
          <w:noProof w:val="0"/>
        </w:rPr>
        <w:t>)</w:t>
      </w:r>
      <w:r w:rsidRPr="00F45A24">
        <w:rPr>
          <w:iCs/>
          <w:noProof w:val="0"/>
        </w:rPr>
        <w:t xml:space="preserve">. </w:t>
      </w:r>
      <w:r w:rsidR="00C04287" w:rsidRPr="00F45A24">
        <w:rPr>
          <w:b/>
          <w:bCs/>
          <w:noProof w:val="0"/>
        </w:rPr>
        <w:t>156</w:t>
      </w:r>
      <w:r w:rsidR="00C04287" w:rsidRPr="00F45A24">
        <w:rPr>
          <w:noProof w:val="0"/>
        </w:rPr>
        <w:t xml:space="preserve"> (9)</w:t>
      </w:r>
      <w:r w:rsidRPr="00F45A24">
        <w:rPr>
          <w:noProof w:val="0"/>
        </w:rPr>
        <w:t xml:space="preserve">, </w:t>
      </w:r>
      <w:r w:rsidR="00C04287" w:rsidRPr="00F45A24">
        <w:rPr>
          <w:noProof w:val="0"/>
        </w:rPr>
        <w:t xml:space="preserve">463.e1–463.e30 </w:t>
      </w:r>
      <w:r w:rsidRPr="00F45A24">
        <w:rPr>
          <w:noProof w:val="0"/>
        </w:rPr>
        <w:t>(2021).</w:t>
      </w:r>
    </w:p>
    <w:p w14:paraId="1035A5E0" w14:textId="02E18E70" w:rsidR="00CD1922" w:rsidRPr="00F45A24" w:rsidRDefault="00CD1922" w:rsidP="00CD1922">
      <w:pPr>
        <w:pStyle w:val="EndNoteBibliography"/>
        <w:ind w:left="720" w:hanging="720"/>
        <w:rPr>
          <w:noProof w:val="0"/>
        </w:rPr>
      </w:pPr>
      <w:r w:rsidRPr="00F45A24">
        <w:rPr>
          <w:noProof w:val="0"/>
        </w:rPr>
        <w:t>6</w:t>
      </w:r>
      <w:r w:rsidR="006A19AD" w:rsidRPr="00F45A24">
        <w:rPr>
          <w:noProof w:val="0"/>
        </w:rPr>
        <w:t>.</w:t>
      </w:r>
      <w:r w:rsidRPr="00F45A24">
        <w:rPr>
          <w:noProof w:val="0"/>
        </w:rPr>
        <w:tab/>
        <w:t>Pfister, D.</w:t>
      </w:r>
      <w:r w:rsidRPr="00F45A24">
        <w:rPr>
          <w:i/>
          <w:noProof w:val="0"/>
        </w:rPr>
        <w:t xml:space="preserve"> </w:t>
      </w:r>
      <w:r w:rsidRPr="00F45A24">
        <w:rPr>
          <w:iCs/>
          <w:noProof w:val="0"/>
        </w:rPr>
        <w:t xml:space="preserve">et al. </w:t>
      </w:r>
      <w:r w:rsidRPr="00F45A24">
        <w:rPr>
          <w:noProof w:val="0"/>
        </w:rPr>
        <w:t>NASH limits anti-</w:t>
      </w:r>
      <w:proofErr w:type="spellStart"/>
      <w:r w:rsidRPr="00F45A24">
        <w:rPr>
          <w:noProof w:val="0"/>
        </w:rPr>
        <w:t>tumour</w:t>
      </w:r>
      <w:proofErr w:type="spellEnd"/>
      <w:r w:rsidRPr="00F45A24">
        <w:rPr>
          <w:noProof w:val="0"/>
        </w:rPr>
        <w:t xml:space="preserve"> surveillance in immunotherapy-treated HCC. </w:t>
      </w:r>
      <w:r w:rsidRPr="00F45A24">
        <w:rPr>
          <w:i/>
          <w:noProof w:val="0"/>
        </w:rPr>
        <w:t>Nature</w:t>
      </w:r>
      <w:r w:rsidRPr="00F45A24">
        <w:rPr>
          <w:iCs/>
          <w:noProof w:val="0"/>
        </w:rPr>
        <w:t xml:space="preserve">. </w:t>
      </w:r>
      <w:r w:rsidRPr="00F45A24">
        <w:rPr>
          <w:b/>
          <w:noProof w:val="0"/>
        </w:rPr>
        <w:t>592</w:t>
      </w:r>
      <w:r w:rsidRPr="00F45A24">
        <w:rPr>
          <w:noProof w:val="0"/>
        </w:rPr>
        <w:t xml:space="preserve"> (7854), 450</w:t>
      </w:r>
      <w:r w:rsidR="006A19AD" w:rsidRPr="00F45A24">
        <w:rPr>
          <w:noProof w:val="0"/>
        </w:rPr>
        <w:t>–</w:t>
      </w:r>
      <w:r w:rsidRPr="00F45A24">
        <w:rPr>
          <w:noProof w:val="0"/>
        </w:rPr>
        <w:t>456 (2021).</w:t>
      </w:r>
    </w:p>
    <w:p w14:paraId="4C36F902" w14:textId="34D40780" w:rsidR="00CD1922" w:rsidRPr="00F45A24" w:rsidRDefault="00CD1922" w:rsidP="00CD1922">
      <w:pPr>
        <w:pStyle w:val="EndNoteBibliography"/>
        <w:ind w:left="720" w:hanging="720"/>
        <w:rPr>
          <w:noProof w:val="0"/>
        </w:rPr>
      </w:pPr>
      <w:r w:rsidRPr="00F45A24">
        <w:rPr>
          <w:noProof w:val="0"/>
        </w:rPr>
        <w:t>7</w:t>
      </w:r>
      <w:r w:rsidR="006A19AD" w:rsidRPr="00F45A24">
        <w:rPr>
          <w:noProof w:val="0"/>
        </w:rPr>
        <w:t>.</w:t>
      </w:r>
      <w:r w:rsidRPr="00F45A24">
        <w:rPr>
          <w:noProof w:val="0"/>
        </w:rPr>
        <w:tab/>
      </w:r>
      <w:proofErr w:type="spellStart"/>
      <w:r w:rsidRPr="00F45A24">
        <w:rPr>
          <w:noProof w:val="0"/>
        </w:rPr>
        <w:t>Llovet</w:t>
      </w:r>
      <w:proofErr w:type="spellEnd"/>
      <w:r w:rsidRPr="00F45A24">
        <w:rPr>
          <w:noProof w:val="0"/>
        </w:rPr>
        <w:t>, J. M.</w:t>
      </w:r>
      <w:r w:rsidRPr="00F45A24">
        <w:rPr>
          <w:i/>
          <w:noProof w:val="0"/>
        </w:rPr>
        <w:t xml:space="preserve"> </w:t>
      </w:r>
      <w:r w:rsidRPr="00F45A24">
        <w:rPr>
          <w:iCs/>
          <w:noProof w:val="0"/>
        </w:rPr>
        <w:t xml:space="preserve">et al. </w:t>
      </w:r>
      <w:r w:rsidRPr="00F45A24">
        <w:rPr>
          <w:noProof w:val="0"/>
        </w:rPr>
        <w:t xml:space="preserve">Trial </w:t>
      </w:r>
      <w:r w:rsidR="006A19AD" w:rsidRPr="00F45A24">
        <w:rPr>
          <w:noProof w:val="0"/>
        </w:rPr>
        <w:t>d</w:t>
      </w:r>
      <w:r w:rsidRPr="00F45A24">
        <w:rPr>
          <w:noProof w:val="0"/>
        </w:rPr>
        <w:t xml:space="preserve">esign and </w:t>
      </w:r>
      <w:r w:rsidR="006A19AD" w:rsidRPr="00F45A24">
        <w:rPr>
          <w:noProof w:val="0"/>
        </w:rPr>
        <w:t>e</w:t>
      </w:r>
      <w:r w:rsidRPr="00F45A24">
        <w:rPr>
          <w:noProof w:val="0"/>
        </w:rPr>
        <w:t xml:space="preserve">ndpoints in </w:t>
      </w:r>
      <w:r w:rsidR="006A19AD" w:rsidRPr="00F45A24">
        <w:rPr>
          <w:noProof w:val="0"/>
        </w:rPr>
        <w:t>h</w:t>
      </w:r>
      <w:r w:rsidRPr="00F45A24">
        <w:rPr>
          <w:noProof w:val="0"/>
        </w:rPr>
        <w:t xml:space="preserve">epatocellular </w:t>
      </w:r>
      <w:r w:rsidR="006A19AD" w:rsidRPr="00F45A24">
        <w:rPr>
          <w:noProof w:val="0"/>
        </w:rPr>
        <w:t>c</w:t>
      </w:r>
      <w:r w:rsidRPr="00F45A24">
        <w:rPr>
          <w:noProof w:val="0"/>
        </w:rPr>
        <w:t xml:space="preserve">arcinoma: AASLD </w:t>
      </w:r>
      <w:r w:rsidR="006A19AD" w:rsidRPr="00F45A24">
        <w:rPr>
          <w:noProof w:val="0"/>
        </w:rPr>
        <w:t>c</w:t>
      </w:r>
      <w:r w:rsidRPr="00F45A24">
        <w:rPr>
          <w:noProof w:val="0"/>
        </w:rPr>
        <w:t xml:space="preserve">onsensus </w:t>
      </w:r>
      <w:r w:rsidR="006A19AD" w:rsidRPr="00F45A24">
        <w:rPr>
          <w:noProof w:val="0"/>
        </w:rPr>
        <w:t>c</w:t>
      </w:r>
      <w:r w:rsidRPr="00F45A24">
        <w:rPr>
          <w:noProof w:val="0"/>
        </w:rPr>
        <w:t xml:space="preserve">onference. </w:t>
      </w:r>
      <w:r w:rsidRPr="00F45A24">
        <w:rPr>
          <w:i/>
          <w:noProof w:val="0"/>
        </w:rPr>
        <w:t>Hepatology</w:t>
      </w:r>
      <w:r w:rsidRPr="00F45A24">
        <w:rPr>
          <w:iCs/>
          <w:noProof w:val="0"/>
        </w:rPr>
        <w:t xml:space="preserve">. </w:t>
      </w:r>
      <w:r w:rsidRPr="00F45A24">
        <w:rPr>
          <w:b/>
          <w:noProof w:val="0"/>
        </w:rPr>
        <w:t>73 Suppl 1</w:t>
      </w:r>
      <w:r w:rsidR="006A19AD" w:rsidRPr="00F45A24">
        <w:rPr>
          <w:noProof w:val="0"/>
        </w:rPr>
        <w:t>,</w:t>
      </w:r>
      <w:r w:rsidRPr="00F45A24">
        <w:rPr>
          <w:noProof w:val="0"/>
        </w:rPr>
        <w:t xml:space="preserve"> 158</w:t>
      </w:r>
      <w:r w:rsidR="006A19AD" w:rsidRPr="00F45A24">
        <w:rPr>
          <w:noProof w:val="0"/>
        </w:rPr>
        <w:t>–</w:t>
      </w:r>
      <w:r w:rsidRPr="00F45A24">
        <w:rPr>
          <w:noProof w:val="0"/>
        </w:rPr>
        <w:t>191 (2021).</w:t>
      </w:r>
    </w:p>
    <w:p w14:paraId="433A29E1" w14:textId="500E89CE" w:rsidR="00CD1922" w:rsidRPr="00F45A24" w:rsidRDefault="00CD1922" w:rsidP="00CD1922">
      <w:pPr>
        <w:pStyle w:val="EndNoteBibliography"/>
        <w:ind w:left="720" w:hanging="720"/>
        <w:rPr>
          <w:noProof w:val="0"/>
        </w:rPr>
      </w:pPr>
      <w:r w:rsidRPr="00F45A24">
        <w:rPr>
          <w:noProof w:val="0"/>
        </w:rPr>
        <w:t>8</w:t>
      </w:r>
      <w:r w:rsidR="006A19AD" w:rsidRPr="00F45A24">
        <w:rPr>
          <w:noProof w:val="0"/>
        </w:rPr>
        <w:t>.</w:t>
      </w:r>
      <w:r w:rsidRPr="00F45A24">
        <w:rPr>
          <w:noProof w:val="0"/>
        </w:rPr>
        <w:tab/>
      </w:r>
      <w:proofErr w:type="spellStart"/>
      <w:r w:rsidRPr="00F45A24">
        <w:rPr>
          <w:noProof w:val="0"/>
        </w:rPr>
        <w:t>Llovet</w:t>
      </w:r>
      <w:proofErr w:type="spellEnd"/>
      <w:r w:rsidRPr="00F45A24">
        <w:rPr>
          <w:noProof w:val="0"/>
        </w:rPr>
        <w:t>, J. M.</w:t>
      </w:r>
      <w:r w:rsidR="006A19AD" w:rsidRPr="00F45A24">
        <w:rPr>
          <w:noProof w:val="0"/>
        </w:rPr>
        <w:t>,</w:t>
      </w:r>
      <w:r w:rsidRPr="00F45A24">
        <w:rPr>
          <w:noProof w:val="0"/>
        </w:rPr>
        <w:t xml:space="preserve"> Hernandez-Gea, V. Hepatocellular carcinoma: reasons for phase III failure and novel perspectives on trial design. </w:t>
      </w:r>
      <w:r w:rsidRPr="00F45A24">
        <w:rPr>
          <w:i/>
          <w:noProof w:val="0"/>
        </w:rPr>
        <w:t>Clinical Cancer Research</w:t>
      </w:r>
      <w:r w:rsidRPr="00F45A24">
        <w:rPr>
          <w:iCs/>
          <w:noProof w:val="0"/>
        </w:rPr>
        <w:t xml:space="preserve">. </w:t>
      </w:r>
      <w:r w:rsidRPr="00F45A24">
        <w:rPr>
          <w:b/>
          <w:noProof w:val="0"/>
        </w:rPr>
        <w:t>20</w:t>
      </w:r>
      <w:r w:rsidRPr="00F45A24">
        <w:rPr>
          <w:noProof w:val="0"/>
        </w:rPr>
        <w:t xml:space="preserve"> (8), 2072</w:t>
      </w:r>
      <w:r w:rsidR="006A19AD" w:rsidRPr="00F45A24">
        <w:rPr>
          <w:noProof w:val="0"/>
        </w:rPr>
        <w:t>–</w:t>
      </w:r>
      <w:r w:rsidRPr="00F45A24">
        <w:rPr>
          <w:noProof w:val="0"/>
        </w:rPr>
        <w:t>2079 (2014).</w:t>
      </w:r>
    </w:p>
    <w:p w14:paraId="646244AF" w14:textId="785A64AE" w:rsidR="00CD1922" w:rsidRPr="00F45A24" w:rsidRDefault="00CD1922" w:rsidP="00CD1922">
      <w:pPr>
        <w:pStyle w:val="EndNoteBibliography"/>
        <w:ind w:left="720" w:hanging="720"/>
        <w:rPr>
          <w:noProof w:val="0"/>
        </w:rPr>
      </w:pPr>
      <w:r w:rsidRPr="00F45A24">
        <w:rPr>
          <w:noProof w:val="0"/>
        </w:rPr>
        <w:lastRenderedPageBreak/>
        <w:t>9</w:t>
      </w:r>
      <w:r w:rsidR="006A19AD" w:rsidRPr="00F45A24">
        <w:rPr>
          <w:noProof w:val="0"/>
        </w:rPr>
        <w:t>.</w:t>
      </w:r>
      <w:r w:rsidRPr="00F45A24">
        <w:rPr>
          <w:noProof w:val="0"/>
        </w:rPr>
        <w:tab/>
        <w:t>Brown, Z. J., Heinrich, B.</w:t>
      </w:r>
      <w:r w:rsidR="006A19AD" w:rsidRPr="00F45A24">
        <w:rPr>
          <w:noProof w:val="0"/>
        </w:rPr>
        <w:t>,</w:t>
      </w:r>
      <w:r w:rsidRPr="00F45A24">
        <w:rPr>
          <w:noProof w:val="0"/>
        </w:rPr>
        <w:t xml:space="preserve"> </w:t>
      </w:r>
      <w:proofErr w:type="spellStart"/>
      <w:r w:rsidRPr="00F45A24">
        <w:rPr>
          <w:noProof w:val="0"/>
        </w:rPr>
        <w:t>Greten</w:t>
      </w:r>
      <w:proofErr w:type="spellEnd"/>
      <w:r w:rsidRPr="00F45A24">
        <w:rPr>
          <w:noProof w:val="0"/>
        </w:rPr>
        <w:t xml:space="preserve">, T. F. Mouse models of hepatocellular carcinoma: an overview and highlights for immunotherapy research. </w:t>
      </w:r>
      <w:r w:rsidRPr="00F45A24">
        <w:rPr>
          <w:i/>
          <w:noProof w:val="0"/>
        </w:rPr>
        <w:t>Nature Reviews Gastroenterology and Hepatology</w:t>
      </w:r>
      <w:r w:rsidRPr="00F45A24">
        <w:rPr>
          <w:iCs/>
          <w:noProof w:val="0"/>
        </w:rPr>
        <w:t xml:space="preserve">. </w:t>
      </w:r>
      <w:r w:rsidRPr="00F45A24">
        <w:rPr>
          <w:b/>
          <w:noProof w:val="0"/>
        </w:rPr>
        <w:t>15</w:t>
      </w:r>
      <w:r w:rsidRPr="00F45A24">
        <w:rPr>
          <w:noProof w:val="0"/>
        </w:rPr>
        <w:t xml:space="preserve"> (9), 536</w:t>
      </w:r>
      <w:r w:rsidR="006A19AD" w:rsidRPr="00F45A24">
        <w:rPr>
          <w:noProof w:val="0"/>
        </w:rPr>
        <w:t>–</w:t>
      </w:r>
      <w:r w:rsidRPr="00F45A24">
        <w:rPr>
          <w:noProof w:val="0"/>
        </w:rPr>
        <w:t>554 (2018).</w:t>
      </w:r>
    </w:p>
    <w:p w14:paraId="0AC8CC1C" w14:textId="7266CC72" w:rsidR="00CD1922" w:rsidRPr="00F45A24" w:rsidRDefault="00CD1922" w:rsidP="00CD1922">
      <w:pPr>
        <w:pStyle w:val="EndNoteBibliography"/>
        <w:ind w:left="720" w:hanging="720"/>
        <w:rPr>
          <w:noProof w:val="0"/>
        </w:rPr>
      </w:pPr>
      <w:r w:rsidRPr="00F45A24">
        <w:rPr>
          <w:noProof w:val="0"/>
        </w:rPr>
        <w:t>10</w:t>
      </w:r>
      <w:r w:rsidR="006A19AD" w:rsidRPr="00F45A24">
        <w:rPr>
          <w:noProof w:val="0"/>
        </w:rPr>
        <w:t>.</w:t>
      </w:r>
      <w:r w:rsidRPr="00F45A24">
        <w:rPr>
          <w:noProof w:val="0"/>
        </w:rPr>
        <w:tab/>
        <w:t xml:space="preserve">Nikolic, M., </w:t>
      </w:r>
      <w:proofErr w:type="spellStart"/>
      <w:r w:rsidRPr="00F45A24">
        <w:rPr>
          <w:noProof w:val="0"/>
        </w:rPr>
        <w:t>Sustersic</w:t>
      </w:r>
      <w:proofErr w:type="spellEnd"/>
      <w:r w:rsidRPr="00F45A24">
        <w:rPr>
          <w:noProof w:val="0"/>
        </w:rPr>
        <w:t>, T.</w:t>
      </w:r>
      <w:r w:rsidR="006A19AD" w:rsidRPr="00F45A24">
        <w:rPr>
          <w:noProof w:val="0"/>
        </w:rPr>
        <w:t>,</w:t>
      </w:r>
      <w:r w:rsidRPr="00F45A24">
        <w:rPr>
          <w:noProof w:val="0"/>
        </w:rPr>
        <w:t xml:space="preserve"> </w:t>
      </w:r>
      <w:proofErr w:type="spellStart"/>
      <w:r w:rsidRPr="00F45A24">
        <w:rPr>
          <w:noProof w:val="0"/>
        </w:rPr>
        <w:t>Filipovic</w:t>
      </w:r>
      <w:proofErr w:type="spellEnd"/>
      <w:r w:rsidRPr="00F45A24">
        <w:rPr>
          <w:noProof w:val="0"/>
        </w:rPr>
        <w:t xml:space="preserve">, N. In vitro </w:t>
      </w:r>
      <w:r w:rsidR="006A19AD" w:rsidRPr="00F45A24">
        <w:rPr>
          <w:noProof w:val="0"/>
        </w:rPr>
        <w:t>m</w:t>
      </w:r>
      <w:r w:rsidRPr="00F45A24">
        <w:rPr>
          <w:noProof w:val="0"/>
        </w:rPr>
        <w:t xml:space="preserve">odels and </w:t>
      </w:r>
      <w:r w:rsidR="006A19AD" w:rsidRPr="00F45A24">
        <w:rPr>
          <w:noProof w:val="0"/>
        </w:rPr>
        <w:t>o</w:t>
      </w:r>
      <w:r w:rsidRPr="00F45A24">
        <w:rPr>
          <w:noProof w:val="0"/>
        </w:rPr>
        <w:t>n-</w:t>
      </w:r>
      <w:r w:rsidR="006A19AD" w:rsidRPr="00F45A24">
        <w:rPr>
          <w:noProof w:val="0"/>
        </w:rPr>
        <w:t>c</w:t>
      </w:r>
      <w:r w:rsidRPr="00F45A24">
        <w:rPr>
          <w:noProof w:val="0"/>
        </w:rPr>
        <w:t xml:space="preserve">hip </w:t>
      </w:r>
      <w:r w:rsidR="006A19AD" w:rsidRPr="00F45A24">
        <w:rPr>
          <w:noProof w:val="0"/>
        </w:rPr>
        <w:t>s</w:t>
      </w:r>
      <w:r w:rsidRPr="00F45A24">
        <w:rPr>
          <w:noProof w:val="0"/>
        </w:rPr>
        <w:t xml:space="preserve">ystems: Biomaterial </w:t>
      </w:r>
      <w:r w:rsidR="006A19AD" w:rsidRPr="00F45A24">
        <w:rPr>
          <w:noProof w:val="0"/>
        </w:rPr>
        <w:t>i</w:t>
      </w:r>
      <w:r w:rsidRPr="00F45A24">
        <w:rPr>
          <w:noProof w:val="0"/>
        </w:rPr>
        <w:t xml:space="preserve">nteraction </w:t>
      </w:r>
      <w:r w:rsidR="006A19AD" w:rsidRPr="00F45A24">
        <w:rPr>
          <w:noProof w:val="0"/>
        </w:rPr>
        <w:t>s</w:t>
      </w:r>
      <w:r w:rsidRPr="00F45A24">
        <w:rPr>
          <w:noProof w:val="0"/>
        </w:rPr>
        <w:t xml:space="preserve">tudies </w:t>
      </w:r>
      <w:r w:rsidR="006A19AD" w:rsidRPr="00F45A24">
        <w:rPr>
          <w:noProof w:val="0"/>
        </w:rPr>
        <w:t>w</w:t>
      </w:r>
      <w:r w:rsidRPr="00F45A24">
        <w:rPr>
          <w:noProof w:val="0"/>
        </w:rPr>
        <w:t xml:space="preserve">ith </w:t>
      </w:r>
      <w:r w:rsidR="006A19AD" w:rsidRPr="00F45A24">
        <w:rPr>
          <w:noProof w:val="0"/>
        </w:rPr>
        <w:t>t</w:t>
      </w:r>
      <w:r w:rsidRPr="00F45A24">
        <w:rPr>
          <w:noProof w:val="0"/>
        </w:rPr>
        <w:t xml:space="preserve">issues </w:t>
      </w:r>
      <w:r w:rsidR="006A19AD" w:rsidRPr="00F45A24">
        <w:rPr>
          <w:noProof w:val="0"/>
        </w:rPr>
        <w:t>g</w:t>
      </w:r>
      <w:r w:rsidRPr="00F45A24">
        <w:rPr>
          <w:noProof w:val="0"/>
        </w:rPr>
        <w:t xml:space="preserve">enerated </w:t>
      </w:r>
      <w:r w:rsidR="006A19AD" w:rsidRPr="00F45A24">
        <w:rPr>
          <w:noProof w:val="0"/>
        </w:rPr>
        <w:t>u</w:t>
      </w:r>
      <w:r w:rsidRPr="00F45A24">
        <w:rPr>
          <w:noProof w:val="0"/>
        </w:rPr>
        <w:t xml:space="preserve">sing </w:t>
      </w:r>
      <w:r w:rsidR="006A19AD" w:rsidRPr="00F45A24">
        <w:rPr>
          <w:noProof w:val="0"/>
        </w:rPr>
        <w:t>l</w:t>
      </w:r>
      <w:r w:rsidRPr="00F45A24">
        <w:rPr>
          <w:noProof w:val="0"/>
        </w:rPr>
        <w:t xml:space="preserve">ung </w:t>
      </w:r>
      <w:r w:rsidR="006A19AD" w:rsidRPr="00F45A24">
        <w:rPr>
          <w:noProof w:val="0"/>
        </w:rPr>
        <w:t>e</w:t>
      </w:r>
      <w:r w:rsidRPr="00F45A24">
        <w:rPr>
          <w:noProof w:val="0"/>
        </w:rPr>
        <w:t xml:space="preserve">pithelial and </w:t>
      </w:r>
      <w:r w:rsidR="006A19AD" w:rsidRPr="00F45A24">
        <w:rPr>
          <w:noProof w:val="0"/>
        </w:rPr>
        <w:t>l</w:t>
      </w:r>
      <w:r w:rsidRPr="00F45A24">
        <w:rPr>
          <w:noProof w:val="0"/>
        </w:rPr>
        <w:t xml:space="preserve">iver </w:t>
      </w:r>
      <w:r w:rsidR="006A19AD" w:rsidRPr="00F45A24">
        <w:rPr>
          <w:noProof w:val="0"/>
        </w:rPr>
        <w:t>m</w:t>
      </w:r>
      <w:r w:rsidRPr="00F45A24">
        <w:rPr>
          <w:noProof w:val="0"/>
        </w:rPr>
        <w:t xml:space="preserve">etabolic </w:t>
      </w:r>
      <w:r w:rsidR="006A19AD" w:rsidRPr="00F45A24">
        <w:rPr>
          <w:noProof w:val="0"/>
        </w:rPr>
        <w:t>c</w:t>
      </w:r>
      <w:r w:rsidRPr="00F45A24">
        <w:rPr>
          <w:noProof w:val="0"/>
        </w:rPr>
        <w:t xml:space="preserve">ell </w:t>
      </w:r>
      <w:r w:rsidR="006A19AD" w:rsidRPr="00F45A24">
        <w:rPr>
          <w:noProof w:val="0"/>
        </w:rPr>
        <w:t>l</w:t>
      </w:r>
      <w:r w:rsidRPr="00F45A24">
        <w:rPr>
          <w:noProof w:val="0"/>
        </w:rPr>
        <w:t xml:space="preserve">ines. </w:t>
      </w:r>
      <w:r w:rsidRPr="00F45A24">
        <w:rPr>
          <w:i/>
          <w:noProof w:val="0"/>
        </w:rPr>
        <w:t>Frontiers in Bioengineering and Biotechnology</w:t>
      </w:r>
      <w:r w:rsidRPr="00F45A24">
        <w:rPr>
          <w:iCs/>
          <w:noProof w:val="0"/>
        </w:rPr>
        <w:t xml:space="preserve">. </w:t>
      </w:r>
      <w:r w:rsidRPr="00F45A24">
        <w:rPr>
          <w:b/>
          <w:noProof w:val="0"/>
        </w:rPr>
        <w:t>6</w:t>
      </w:r>
      <w:r w:rsidR="006A19AD" w:rsidRPr="00F45A24">
        <w:rPr>
          <w:noProof w:val="0"/>
        </w:rPr>
        <w:t>,</w:t>
      </w:r>
      <w:r w:rsidRPr="00F45A24">
        <w:rPr>
          <w:noProof w:val="0"/>
        </w:rPr>
        <w:t xml:space="preserve"> 120 (2018).</w:t>
      </w:r>
    </w:p>
    <w:p w14:paraId="1461982D" w14:textId="5E3C5007" w:rsidR="00CD1922" w:rsidRPr="00F45A24" w:rsidRDefault="00CD1922" w:rsidP="00CD1922">
      <w:pPr>
        <w:pStyle w:val="EndNoteBibliography"/>
        <w:ind w:left="720" w:hanging="720"/>
        <w:rPr>
          <w:noProof w:val="0"/>
        </w:rPr>
      </w:pPr>
      <w:r w:rsidRPr="00F45A24">
        <w:rPr>
          <w:noProof w:val="0"/>
        </w:rPr>
        <w:t>11</w:t>
      </w:r>
      <w:r w:rsidR="006A19AD" w:rsidRPr="00F45A24">
        <w:rPr>
          <w:noProof w:val="0"/>
        </w:rPr>
        <w:t>.</w:t>
      </w:r>
      <w:r w:rsidRPr="00F45A24">
        <w:rPr>
          <w:noProof w:val="0"/>
        </w:rPr>
        <w:tab/>
        <w:t>Clark, A. M., Ma, B., Taylor, D. L., Griffith, L.</w:t>
      </w:r>
      <w:r w:rsidR="006A19AD" w:rsidRPr="00F45A24">
        <w:rPr>
          <w:noProof w:val="0"/>
        </w:rPr>
        <w:t>,</w:t>
      </w:r>
      <w:r w:rsidRPr="00F45A24">
        <w:rPr>
          <w:noProof w:val="0"/>
        </w:rPr>
        <w:t xml:space="preserve"> Wells, A. Liver metastases: Microenvironments and ex-vivo models. </w:t>
      </w:r>
      <w:r w:rsidRPr="00F45A24">
        <w:rPr>
          <w:i/>
          <w:noProof w:val="0"/>
        </w:rPr>
        <w:t>Experimental Biology and Medicine</w:t>
      </w:r>
      <w:r w:rsidRPr="00F45A24">
        <w:rPr>
          <w:iCs/>
          <w:noProof w:val="0"/>
        </w:rPr>
        <w:t xml:space="preserve">. </w:t>
      </w:r>
      <w:r w:rsidRPr="00F45A24">
        <w:rPr>
          <w:b/>
          <w:noProof w:val="0"/>
        </w:rPr>
        <w:t>241</w:t>
      </w:r>
      <w:r w:rsidRPr="00F45A24">
        <w:rPr>
          <w:noProof w:val="0"/>
        </w:rPr>
        <w:t xml:space="preserve"> (15), 1639</w:t>
      </w:r>
      <w:r w:rsidR="006A19AD" w:rsidRPr="00F45A24">
        <w:rPr>
          <w:noProof w:val="0"/>
        </w:rPr>
        <w:t>–</w:t>
      </w:r>
      <w:r w:rsidRPr="00F45A24">
        <w:rPr>
          <w:noProof w:val="0"/>
        </w:rPr>
        <w:t>1652 (2016).</w:t>
      </w:r>
    </w:p>
    <w:p w14:paraId="4D10F056" w14:textId="0F00F38F" w:rsidR="00CD1922" w:rsidRPr="00F45A24" w:rsidRDefault="00CD1922" w:rsidP="00CD1922">
      <w:pPr>
        <w:pStyle w:val="EndNoteBibliography"/>
        <w:ind w:left="720" w:hanging="720"/>
        <w:rPr>
          <w:noProof w:val="0"/>
        </w:rPr>
      </w:pPr>
      <w:r w:rsidRPr="00F45A24">
        <w:rPr>
          <w:noProof w:val="0"/>
        </w:rPr>
        <w:t>12</w:t>
      </w:r>
      <w:r w:rsidR="006A19AD" w:rsidRPr="00F45A24">
        <w:rPr>
          <w:noProof w:val="0"/>
        </w:rPr>
        <w:t>.</w:t>
      </w:r>
      <w:r w:rsidRPr="00F45A24">
        <w:rPr>
          <w:noProof w:val="0"/>
        </w:rPr>
        <w:tab/>
      </w:r>
      <w:proofErr w:type="spellStart"/>
      <w:r w:rsidRPr="00F45A24">
        <w:rPr>
          <w:noProof w:val="0"/>
        </w:rPr>
        <w:t>Paish</w:t>
      </w:r>
      <w:proofErr w:type="spellEnd"/>
      <w:r w:rsidRPr="00F45A24">
        <w:rPr>
          <w:noProof w:val="0"/>
        </w:rPr>
        <w:t>, H. L.</w:t>
      </w:r>
      <w:r w:rsidRPr="00F45A24">
        <w:rPr>
          <w:i/>
          <w:noProof w:val="0"/>
        </w:rPr>
        <w:t xml:space="preserve"> </w:t>
      </w:r>
      <w:r w:rsidRPr="00F45A24">
        <w:rPr>
          <w:iCs/>
          <w:noProof w:val="0"/>
        </w:rPr>
        <w:t xml:space="preserve">et al. </w:t>
      </w:r>
      <w:r w:rsidRPr="00F45A24">
        <w:rPr>
          <w:noProof w:val="0"/>
        </w:rPr>
        <w:t xml:space="preserve">A </w:t>
      </w:r>
      <w:r w:rsidR="006A19AD" w:rsidRPr="00F45A24">
        <w:rPr>
          <w:noProof w:val="0"/>
        </w:rPr>
        <w:t>b</w:t>
      </w:r>
      <w:r w:rsidRPr="00F45A24">
        <w:rPr>
          <w:noProof w:val="0"/>
        </w:rPr>
        <w:t xml:space="preserve">ioreactor </w:t>
      </w:r>
      <w:r w:rsidR="006A19AD" w:rsidRPr="00F45A24">
        <w:rPr>
          <w:noProof w:val="0"/>
        </w:rPr>
        <w:t>t</w:t>
      </w:r>
      <w:r w:rsidRPr="00F45A24">
        <w:rPr>
          <w:noProof w:val="0"/>
        </w:rPr>
        <w:t xml:space="preserve">echnology for </w:t>
      </w:r>
      <w:r w:rsidR="006A19AD" w:rsidRPr="00F45A24">
        <w:rPr>
          <w:noProof w:val="0"/>
        </w:rPr>
        <w:t>m</w:t>
      </w:r>
      <w:r w:rsidRPr="00F45A24">
        <w:rPr>
          <w:noProof w:val="0"/>
        </w:rPr>
        <w:t xml:space="preserve">odeling </w:t>
      </w:r>
      <w:r w:rsidR="006A19AD" w:rsidRPr="00F45A24">
        <w:rPr>
          <w:noProof w:val="0"/>
        </w:rPr>
        <w:t>f</w:t>
      </w:r>
      <w:r w:rsidRPr="00F45A24">
        <w:rPr>
          <w:noProof w:val="0"/>
        </w:rPr>
        <w:t xml:space="preserve">ibrosis in </w:t>
      </w:r>
      <w:r w:rsidR="006A19AD" w:rsidRPr="00F45A24">
        <w:rPr>
          <w:noProof w:val="0"/>
        </w:rPr>
        <w:t>h</w:t>
      </w:r>
      <w:r w:rsidRPr="00F45A24">
        <w:rPr>
          <w:noProof w:val="0"/>
        </w:rPr>
        <w:t xml:space="preserve">uman and </w:t>
      </w:r>
      <w:r w:rsidR="006A19AD" w:rsidRPr="00F45A24">
        <w:rPr>
          <w:noProof w:val="0"/>
        </w:rPr>
        <w:t>r</w:t>
      </w:r>
      <w:r w:rsidRPr="00F45A24">
        <w:rPr>
          <w:noProof w:val="0"/>
        </w:rPr>
        <w:t xml:space="preserve">odent </w:t>
      </w:r>
      <w:r w:rsidR="006A19AD" w:rsidRPr="00F45A24">
        <w:rPr>
          <w:noProof w:val="0"/>
        </w:rPr>
        <w:t>p</w:t>
      </w:r>
      <w:r w:rsidRPr="00F45A24">
        <w:rPr>
          <w:noProof w:val="0"/>
        </w:rPr>
        <w:t>recision-</w:t>
      </w:r>
      <w:r w:rsidR="006A19AD" w:rsidRPr="00F45A24">
        <w:rPr>
          <w:noProof w:val="0"/>
        </w:rPr>
        <w:t>c</w:t>
      </w:r>
      <w:r w:rsidRPr="00F45A24">
        <w:rPr>
          <w:noProof w:val="0"/>
        </w:rPr>
        <w:t xml:space="preserve">ut </w:t>
      </w:r>
      <w:r w:rsidR="006A19AD" w:rsidRPr="00F45A24">
        <w:rPr>
          <w:noProof w:val="0"/>
        </w:rPr>
        <w:t>l</w:t>
      </w:r>
      <w:r w:rsidRPr="00F45A24">
        <w:rPr>
          <w:noProof w:val="0"/>
        </w:rPr>
        <w:t xml:space="preserve">iver </w:t>
      </w:r>
      <w:r w:rsidR="006A19AD" w:rsidRPr="00F45A24">
        <w:rPr>
          <w:noProof w:val="0"/>
        </w:rPr>
        <w:t>s</w:t>
      </w:r>
      <w:r w:rsidRPr="00F45A24">
        <w:rPr>
          <w:noProof w:val="0"/>
        </w:rPr>
        <w:t xml:space="preserve">lices. </w:t>
      </w:r>
      <w:r w:rsidRPr="00F45A24">
        <w:rPr>
          <w:i/>
          <w:noProof w:val="0"/>
        </w:rPr>
        <w:t>Hepatology</w:t>
      </w:r>
      <w:r w:rsidRPr="00F45A24">
        <w:rPr>
          <w:iCs/>
          <w:noProof w:val="0"/>
        </w:rPr>
        <w:t xml:space="preserve">. </w:t>
      </w:r>
      <w:r w:rsidRPr="00F45A24">
        <w:rPr>
          <w:b/>
          <w:noProof w:val="0"/>
        </w:rPr>
        <w:t>70</w:t>
      </w:r>
      <w:r w:rsidRPr="00F45A24">
        <w:rPr>
          <w:noProof w:val="0"/>
        </w:rPr>
        <w:t xml:space="preserve"> (4), 1377</w:t>
      </w:r>
      <w:r w:rsidR="006A19AD" w:rsidRPr="00F45A24">
        <w:rPr>
          <w:noProof w:val="0"/>
        </w:rPr>
        <w:t>–</w:t>
      </w:r>
      <w:r w:rsidRPr="00F45A24">
        <w:rPr>
          <w:noProof w:val="0"/>
        </w:rPr>
        <w:t>1391 (2019).</w:t>
      </w:r>
    </w:p>
    <w:p w14:paraId="3B8A747E" w14:textId="32785801" w:rsidR="00CD1922" w:rsidRPr="00F45A24" w:rsidRDefault="00CD1922" w:rsidP="00CD1922">
      <w:pPr>
        <w:pStyle w:val="EndNoteBibliography"/>
        <w:ind w:left="720" w:hanging="720"/>
        <w:rPr>
          <w:noProof w:val="0"/>
        </w:rPr>
      </w:pPr>
      <w:r w:rsidRPr="00F45A24">
        <w:rPr>
          <w:noProof w:val="0"/>
        </w:rPr>
        <w:t>13</w:t>
      </w:r>
      <w:r w:rsidR="006A19AD" w:rsidRPr="00F45A24">
        <w:rPr>
          <w:noProof w:val="0"/>
        </w:rPr>
        <w:t>.</w:t>
      </w:r>
      <w:r w:rsidRPr="00F45A24">
        <w:rPr>
          <w:noProof w:val="0"/>
        </w:rPr>
        <w:tab/>
        <w:t>Brassard-</w:t>
      </w:r>
      <w:proofErr w:type="spellStart"/>
      <w:r w:rsidRPr="00F45A24">
        <w:rPr>
          <w:noProof w:val="0"/>
        </w:rPr>
        <w:t>Jollive</w:t>
      </w:r>
      <w:proofErr w:type="spellEnd"/>
      <w:r w:rsidRPr="00F45A24">
        <w:rPr>
          <w:noProof w:val="0"/>
        </w:rPr>
        <w:t xml:space="preserve">, N., </w:t>
      </w:r>
      <w:proofErr w:type="spellStart"/>
      <w:r w:rsidRPr="00F45A24">
        <w:rPr>
          <w:noProof w:val="0"/>
        </w:rPr>
        <w:t>Monnot</w:t>
      </w:r>
      <w:proofErr w:type="spellEnd"/>
      <w:r w:rsidRPr="00F45A24">
        <w:rPr>
          <w:noProof w:val="0"/>
        </w:rPr>
        <w:t>, C., Muller, L.</w:t>
      </w:r>
      <w:r w:rsidR="006A19AD" w:rsidRPr="00F45A24">
        <w:rPr>
          <w:noProof w:val="0"/>
        </w:rPr>
        <w:t>,</w:t>
      </w:r>
      <w:r w:rsidRPr="00F45A24">
        <w:rPr>
          <w:noProof w:val="0"/>
        </w:rPr>
        <w:t xml:space="preserve"> Germain, S. In vitro 3D </w:t>
      </w:r>
      <w:r w:rsidR="006A19AD" w:rsidRPr="00F45A24">
        <w:rPr>
          <w:noProof w:val="0"/>
        </w:rPr>
        <w:t>s</w:t>
      </w:r>
      <w:r w:rsidRPr="00F45A24">
        <w:rPr>
          <w:noProof w:val="0"/>
        </w:rPr>
        <w:t xml:space="preserve">ystems to </w:t>
      </w:r>
      <w:r w:rsidR="006A19AD" w:rsidRPr="00F45A24">
        <w:rPr>
          <w:noProof w:val="0"/>
        </w:rPr>
        <w:t>m</w:t>
      </w:r>
      <w:r w:rsidRPr="00F45A24">
        <w:rPr>
          <w:noProof w:val="0"/>
        </w:rPr>
        <w:t xml:space="preserve">odel </w:t>
      </w:r>
      <w:r w:rsidR="006A19AD" w:rsidRPr="00F45A24">
        <w:rPr>
          <w:noProof w:val="0"/>
        </w:rPr>
        <w:t>t</w:t>
      </w:r>
      <w:r w:rsidRPr="00F45A24">
        <w:rPr>
          <w:noProof w:val="0"/>
        </w:rPr>
        <w:t xml:space="preserve">umor </w:t>
      </w:r>
      <w:r w:rsidR="006A19AD" w:rsidRPr="00F45A24">
        <w:rPr>
          <w:noProof w:val="0"/>
        </w:rPr>
        <w:t>a</w:t>
      </w:r>
      <w:r w:rsidRPr="00F45A24">
        <w:rPr>
          <w:noProof w:val="0"/>
        </w:rPr>
        <w:t xml:space="preserve">ngiogenesis and </w:t>
      </w:r>
      <w:r w:rsidR="006A19AD" w:rsidRPr="00F45A24">
        <w:rPr>
          <w:noProof w:val="0"/>
        </w:rPr>
        <w:t>i</w:t>
      </w:r>
      <w:r w:rsidRPr="00F45A24">
        <w:rPr>
          <w:noProof w:val="0"/>
        </w:rPr>
        <w:t xml:space="preserve">nteractions </w:t>
      </w:r>
      <w:r w:rsidR="006A19AD" w:rsidRPr="00F45A24">
        <w:rPr>
          <w:noProof w:val="0"/>
        </w:rPr>
        <w:t>w</w:t>
      </w:r>
      <w:r w:rsidRPr="00F45A24">
        <w:rPr>
          <w:noProof w:val="0"/>
        </w:rPr>
        <w:t xml:space="preserve">ith </w:t>
      </w:r>
      <w:r w:rsidR="006A19AD" w:rsidRPr="00F45A24">
        <w:rPr>
          <w:noProof w:val="0"/>
        </w:rPr>
        <w:t>s</w:t>
      </w:r>
      <w:r w:rsidRPr="00F45A24">
        <w:rPr>
          <w:noProof w:val="0"/>
        </w:rPr>
        <w:t xml:space="preserve">tromal </w:t>
      </w:r>
      <w:r w:rsidR="006A19AD" w:rsidRPr="00F45A24">
        <w:rPr>
          <w:noProof w:val="0"/>
        </w:rPr>
        <w:t>c</w:t>
      </w:r>
      <w:r w:rsidRPr="00F45A24">
        <w:rPr>
          <w:noProof w:val="0"/>
        </w:rPr>
        <w:t xml:space="preserve">ells. </w:t>
      </w:r>
      <w:r w:rsidRPr="00F45A24">
        <w:rPr>
          <w:i/>
          <w:noProof w:val="0"/>
        </w:rPr>
        <w:t>Frontiers in Cell and Developmental Biology</w:t>
      </w:r>
      <w:r w:rsidRPr="00F45A24">
        <w:rPr>
          <w:iCs/>
          <w:noProof w:val="0"/>
        </w:rPr>
        <w:t xml:space="preserve">. </w:t>
      </w:r>
      <w:r w:rsidRPr="00F45A24">
        <w:rPr>
          <w:b/>
          <w:noProof w:val="0"/>
        </w:rPr>
        <w:t>8</w:t>
      </w:r>
      <w:r w:rsidR="006A19AD" w:rsidRPr="00F45A24">
        <w:rPr>
          <w:noProof w:val="0"/>
        </w:rPr>
        <w:t>,</w:t>
      </w:r>
      <w:r w:rsidRPr="00F45A24">
        <w:rPr>
          <w:noProof w:val="0"/>
        </w:rPr>
        <w:t xml:space="preserve"> 594903 (2020).</w:t>
      </w:r>
    </w:p>
    <w:p w14:paraId="244C68B9" w14:textId="3896A324" w:rsidR="00CD1922" w:rsidRPr="00F45A24" w:rsidRDefault="00CD1922" w:rsidP="00CD1922">
      <w:pPr>
        <w:pStyle w:val="EndNoteBibliography"/>
        <w:ind w:left="720" w:hanging="720"/>
        <w:rPr>
          <w:noProof w:val="0"/>
        </w:rPr>
      </w:pPr>
      <w:r w:rsidRPr="00F45A24">
        <w:rPr>
          <w:noProof w:val="0"/>
        </w:rPr>
        <w:t>14</w:t>
      </w:r>
      <w:r w:rsidR="006A19AD" w:rsidRPr="00F45A24">
        <w:rPr>
          <w:noProof w:val="0"/>
        </w:rPr>
        <w:t>.</w:t>
      </w:r>
      <w:r w:rsidRPr="00F45A24">
        <w:rPr>
          <w:noProof w:val="0"/>
        </w:rPr>
        <w:tab/>
      </w:r>
      <w:proofErr w:type="spellStart"/>
      <w:r w:rsidRPr="00F45A24">
        <w:rPr>
          <w:noProof w:val="0"/>
        </w:rPr>
        <w:t>Pampaloni</w:t>
      </w:r>
      <w:proofErr w:type="spellEnd"/>
      <w:r w:rsidRPr="00F45A24">
        <w:rPr>
          <w:noProof w:val="0"/>
        </w:rPr>
        <w:t>, F., Reynaud, E. G.</w:t>
      </w:r>
      <w:r w:rsidR="006A19AD" w:rsidRPr="00F45A24">
        <w:rPr>
          <w:noProof w:val="0"/>
        </w:rPr>
        <w:t>,</w:t>
      </w:r>
      <w:r w:rsidRPr="00F45A24">
        <w:rPr>
          <w:noProof w:val="0"/>
        </w:rPr>
        <w:t xml:space="preserve"> </w:t>
      </w:r>
      <w:proofErr w:type="spellStart"/>
      <w:r w:rsidRPr="00F45A24">
        <w:rPr>
          <w:noProof w:val="0"/>
        </w:rPr>
        <w:t>Stelzer</w:t>
      </w:r>
      <w:proofErr w:type="spellEnd"/>
      <w:r w:rsidRPr="00F45A24">
        <w:rPr>
          <w:noProof w:val="0"/>
        </w:rPr>
        <w:t xml:space="preserve">, E. H. The third dimension bridges the gap between cell culture and live tissue. </w:t>
      </w:r>
      <w:r w:rsidRPr="00F45A24">
        <w:rPr>
          <w:i/>
          <w:noProof w:val="0"/>
        </w:rPr>
        <w:t>Nature Reviews Molecular Cell Biology</w:t>
      </w:r>
      <w:r w:rsidRPr="00F45A24">
        <w:rPr>
          <w:iCs/>
          <w:noProof w:val="0"/>
        </w:rPr>
        <w:t xml:space="preserve">. </w:t>
      </w:r>
      <w:r w:rsidRPr="00F45A24">
        <w:rPr>
          <w:b/>
          <w:noProof w:val="0"/>
        </w:rPr>
        <w:t>8</w:t>
      </w:r>
      <w:r w:rsidRPr="00F45A24">
        <w:rPr>
          <w:noProof w:val="0"/>
        </w:rPr>
        <w:t xml:space="preserve"> (10), 839</w:t>
      </w:r>
      <w:r w:rsidR="006A19AD" w:rsidRPr="00F45A24">
        <w:rPr>
          <w:noProof w:val="0"/>
        </w:rPr>
        <w:t>–</w:t>
      </w:r>
      <w:r w:rsidRPr="00F45A24">
        <w:rPr>
          <w:noProof w:val="0"/>
        </w:rPr>
        <w:t>845 (2007).</w:t>
      </w:r>
    </w:p>
    <w:p w14:paraId="7E60F8AB" w14:textId="1F62056D" w:rsidR="00CD1922" w:rsidRPr="00F45A24" w:rsidRDefault="00CD1922" w:rsidP="00CD1922">
      <w:pPr>
        <w:pStyle w:val="EndNoteBibliography"/>
        <w:ind w:left="720" w:hanging="720"/>
        <w:rPr>
          <w:noProof w:val="0"/>
        </w:rPr>
      </w:pPr>
      <w:r w:rsidRPr="00F45A24">
        <w:rPr>
          <w:noProof w:val="0"/>
        </w:rPr>
        <w:t>15</w:t>
      </w:r>
      <w:r w:rsidR="006A19AD" w:rsidRPr="00F45A24">
        <w:rPr>
          <w:noProof w:val="0"/>
        </w:rPr>
        <w:t>.</w:t>
      </w:r>
      <w:r w:rsidRPr="00F45A24">
        <w:rPr>
          <w:noProof w:val="0"/>
        </w:rPr>
        <w:tab/>
        <w:t>Kleinman, H. K., Philp, D.</w:t>
      </w:r>
      <w:r w:rsidR="006A19AD" w:rsidRPr="00F45A24">
        <w:rPr>
          <w:noProof w:val="0"/>
        </w:rPr>
        <w:t>,</w:t>
      </w:r>
      <w:r w:rsidRPr="00F45A24">
        <w:rPr>
          <w:noProof w:val="0"/>
        </w:rPr>
        <w:t xml:space="preserve"> Hoffman, M. P. Role of the extracellular matrix in morphogenesis. </w:t>
      </w:r>
      <w:r w:rsidRPr="00F45A24">
        <w:rPr>
          <w:i/>
          <w:noProof w:val="0"/>
        </w:rPr>
        <w:t>Current Opinion in Biotechnology</w:t>
      </w:r>
      <w:r w:rsidRPr="00F45A24">
        <w:rPr>
          <w:iCs/>
          <w:noProof w:val="0"/>
        </w:rPr>
        <w:t xml:space="preserve">. </w:t>
      </w:r>
      <w:r w:rsidRPr="00F45A24">
        <w:rPr>
          <w:b/>
          <w:noProof w:val="0"/>
        </w:rPr>
        <w:t>14</w:t>
      </w:r>
      <w:r w:rsidRPr="00F45A24">
        <w:rPr>
          <w:noProof w:val="0"/>
        </w:rPr>
        <w:t xml:space="preserve"> (5), 526</w:t>
      </w:r>
      <w:r w:rsidR="006A19AD" w:rsidRPr="00F45A24">
        <w:rPr>
          <w:noProof w:val="0"/>
        </w:rPr>
        <w:t>–</w:t>
      </w:r>
      <w:r w:rsidRPr="00F45A24">
        <w:rPr>
          <w:noProof w:val="0"/>
        </w:rPr>
        <w:t>532 (2003).</w:t>
      </w:r>
    </w:p>
    <w:p w14:paraId="39B1A028" w14:textId="6A4F12BF" w:rsidR="00CD1922" w:rsidRPr="00F45A24" w:rsidRDefault="00CD1922" w:rsidP="00CD1922">
      <w:pPr>
        <w:pStyle w:val="EndNoteBibliography"/>
        <w:ind w:left="720" w:hanging="720"/>
        <w:rPr>
          <w:noProof w:val="0"/>
        </w:rPr>
      </w:pPr>
      <w:r w:rsidRPr="00F45A24">
        <w:rPr>
          <w:noProof w:val="0"/>
        </w:rPr>
        <w:t>16</w:t>
      </w:r>
      <w:r w:rsidR="006A19AD" w:rsidRPr="00F45A24">
        <w:rPr>
          <w:noProof w:val="0"/>
        </w:rPr>
        <w:t>.</w:t>
      </w:r>
      <w:r w:rsidRPr="00F45A24">
        <w:rPr>
          <w:noProof w:val="0"/>
        </w:rPr>
        <w:tab/>
        <w:t xml:space="preserve">Bissell, M. J., </w:t>
      </w:r>
      <w:proofErr w:type="spellStart"/>
      <w:r w:rsidRPr="00F45A24">
        <w:rPr>
          <w:noProof w:val="0"/>
        </w:rPr>
        <w:t>Radisky</w:t>
      </w:r>
      <w:proofErr w:type="spellEnd"/>
      <w:r w:rsidRPr="00F45A24">
        <w:rPr>
          <w:noProof w:val="0"/>
        </w:rPr>
        <w:t xml:space="preserve">, D. C., </w:t>
      </w:r>
      <w:proofErr w:type="spellStart"/>
      <w:r w:rsidRPr="00F45A24">
        <w:rPr>
          <w:noProof w:val="0"/>
        </w:rPr>
        <w:t>Rizki</w:t>
      </w:r>
      <w:proofErr w:type="spellEnd"/>
      <w:r w:rsidRPr="00F45A24">
        <w:rPr>
          <w:noProof w:val="0"/>
        </w:rPr>
        <w:t>, A., Weaver, V. M.</w:t>
      </w:r>
      <w:r w:rsidR="006A19AD" w:rsidRPr="00F45A24">
        <w:rPr>
          <w:noProof w:val="0"/>
        </w:rPr>
        <w:t>,</w:t>
      </w:r>
      <w:r w:rsidRPr="00F45A24">
        <w:rPr>
          <w:noProof w:val="0"/>
        </w:rPr>
        <w:t xml:space="preserve"> Petersen, O. W. The organizing principle: microenvironmental influences in the normal and malignant breast. </w:t>
      </w:r>
      <w:r w:rsidRPr="00F45A24">
        <w:rPr>
          <w:i/>
          <w:noProof w:val="0"/>
        </w:rPr>
        <w:t>Differentiation</w:t>
      </w:r>
      <w:r w:rsidRPr="00F45A24">
        <w:rPr>
          <w:iCs/>
          <w:noProof w:val="0"/>
        </w:rPr>
        <w:t xml:space="preserve">. </w:t>
      </w:r>
      <w:r w:rsidRPr="00F45A24">
        <w:rPr>
          <w:b/>
          <w:noProof w:val="0"/>
        </w:rPr>
        <w:t>70</w:t>
      </w:r>
      <w:r w:rsidRPr="00F45A24">
        <w:rPr>
          <w:noProof w:val="0"/>
        </w:rPr>
        <w:t xml:space="preserve"> (9</w:t>
      </w:r>
      <w:r w:rsidR="006A19AD" w:rsidRPr="00F45A24">
        <w:rPr>
          <w:noProof w:val="0"/>
        </w:rPr>
        <w:t>–</w:t>
      </w:r>
      <w:r w:rsidRPr="00F45A24">
        <w:rPr>
          <w:noProof w:val="0"/>
        </w:rPr>
        <w:t>10), 537</w:t>
      </w:r>
      <w:r w:rsidR="006A19AD" w:rsidRPr="00F45A24">
        <w:rPr>
          <w:noProof w:val="0"/>
        </w:rPr>
        <w:t>–</w:t>
      </w:r>
      <w:r w:rsidRPr="00F45A24">
        <w:rPr>
          <w:noProof w:val="0"/>
        </w:rPr>
        <w:t>546 (2002).</w:t>
      </w:r>
    </w:p>
    <w:p w14:paraId="1899A013" w14:textId="7FCF1C1C" w:rsidR="00CD1922" w:rsidRPr="00F45A24" w:rsidRDefault="00CD1922" w:rsidP="00CD1922">
      <w:pPr>
        <w:pStyle w:val="EndNoteBibliography"/>
        <w:ind w:left="720" w:hanging="720"/>
        <w:rPr>
          <w:noProof w:val="0"/>
        </w:rPr>
      </w:pPr>
      <w:r w:rsidRPr="00F45A24">
        <w:rPr>
          <w:noProof w:val="0"/>
        </w:rPr>
        <w:t>17</w:t>
      </w:r>
      <w:r w:rsidR="006A19AD" w:rsidRPr="00F45A24">
        <w:rPr>
          <w:noProof w:val="0"/>
        </w:rPr>
        <w:t>.</w:t>
      </w:r>
      <w:r w:rsidRPr="00F45A24">
        <w:rPr>
          <w:noProof w:val="0"/>
        </w:rPr>
        <w:tab/>
      </w:r>
      <w:proofErr w:type="spellStart"/>
      <w:r w:rsidRPr="00F45A24">
        <w:rPr>
          <w:noProof w:val="0"/>
        </w:rPr>
        <w:t>Ronnov</w:t>
      </w:r>
      <w:proofErr w:type="spellEnd"/>
      <w:r w:rsidRPr="00F45A24">
        <w:rPr>
          <w:noProof w:val="0"/>
        </w:rPr>
        <w:t xml:space="preserve">-Jessen, L., Petersen, O. W., </w:t>
      </w:r>
      <w:proofErr w:type="spellStart"/>
      <w:r w:rsidRPr="00F45A24">
        <w:rPr>
          <w:noProof w:val="0"/>
        </w:rPr>
        <w:t>Koteliansky</w:t>
      </w:r>
      <w:proofErr w:type="spellEnd"/>
      <w:r w:rsidRPr="00F45A24">
        <w:rPr>
          <w:noProof w:val="0"/>
        </w:rPr>
        <w:t>, V. E.</w:t>
      </w:r>
      <w:r w:rsidR="006A19AD" w:rsidRPr="00F45A24">
        <w:rPr>
          <w:noProof w:val="0"/>
        </w:rPr>
        <w:t>,</w:t>
      </w:r>
      <w:r w:rsidRPr="00F45A24">
        <w:rPr>
          <w:noProof w:val="0"/>
        </w:rPr>
        <w:t xml:space="preserve"> Bissell, M. J. The origin of the myofibroblasts in breast cancer. Recapitulation of tumor environment in culture unravels diversity and implicates converted fibroblasts and recruited smooth muscle cells. </w:t>
      </w:r>
      <w:r w:rsidRPr="00F45A24">
        <w:rPr>
          <w:i/>
          <w:noProof w:val="0"/>
        </w:rPr>
        <w:t>Journal of Clinical Investigations</w:t>
      </w:r>
      <w:r w:rsidRPr="00F45A24">
        <w:rPr>
          <w:iCs/>
          <w:noProof w:val="0"/>
        </w:rPr>
        <w:t xml:space="preserve">. </w:t>
      </w:r>
      <w:r w:rsidRPr="00F45A24">
        <w:rPr>
          <w:b/>
          <w:noProof w:val="0"/>
        </w:rPr>
        <w:t>95</w:t>
      </w:r>
      <w:r w:rsidRPr="00F45A24">
        <w:rPr>
          <w:noProof w:val="0"/>
        </w:rPr>
        <w:t xml:space="preserve"> (2), 859</w:t>
      </w:r>
      <w:r w:rsidR="006A19AD" w:rsidRPr="00F45A24">
        <w:rPr>
          <w:noProof w:val="0"/>
        </w:rPr>
        <w:t>–</w:t>
      </w:r>
      <w:r w:rsidRPr="00F45A24">
        <w:rPr>
          <w:noProof w:val="0"/>
        </w:rPr>
        <w:t>873 (1995).</w:t>
      </w:r>
    </w:p>
    <w:p w14:paraId="5E416921" w14:textId="655BCE88" w:rsidR="00CD1922" w:rsidRPr="00F45A24" w:rsidRDefault="00CD1922" w:rsidP="00CD1922">
      <w:pPr>
        <w:pStyle w:val="EndNoteBibliography"/>
        <w:ind w:left="720" w:hanging="720"/>
        <w:rPr>
          <w:noProof w:val="0"/>
        </w:rPr>
      </w:pPr>
      <w:r w:rsidRPr="00F45A24">
        <w:rPr>
          <w:noProof w:val="0"/>
        </w:rPr>
        <w:t>18</w:t>
      </w:r>
      <w:r w:rsidR="006A19AD" w:rsidRPr="00F45A24">
        <w:rPr>
          <w:noProof w:val="0"/>
        </w:rPr>
        <w:t>.</w:t>
      </w:r>
      <w:r w:rsidRPr="00F45A24">
        <w:rPr>
          <w:noProof w:val="0"/>
        </w:rPr>
        <w:tab/>
        <w:t>Shao, H.</w:t>
      </w:r>
      <w:r w:rsidRPr="00F45A24">
        <w:rPr>
          <w:i/>
          <w:noProof w:val="0"/>
        </w:rPr>
        <w:t xml:space="preserve"> </w:t>
      </w:r>
      <w:r w:rsidRPr="00F45A24">
        <w:rPr>
          <w:iCs/>
          <w:noProof w:val="0"/>
        </w:rPr>
        <w:t xml:space="preserve">et al. </w:t>
      </w:r>
      <w:r w:rsidRPr="00F45A24">
        <w:rPr>
          <w:noProof w:val="0"/>
        </w:rPr>
        <w:t xml:space="preserve">A </w:t>
      </w:r>
      <w:r w:rsidR="006A19AD" w:rsidRPr="00F45A24">
        <w:rPr>
          <w:noProof w:val="0"/>
        </w:rPr>
        <w:t>n</w:t>
      </w:r>
      <w:r w:rsidRPr="00F45A24">
        <w:rPr>
          <w:noProof w:val="0"/>
        </w:rPr>
        <w:t xml:space="preserve">ovel </w:t>
      </w:r>
      <w:r w:rsidR="006A19AD" w:rsidRPr="00F45A24">
        <w:rPr>
          <w:noProof w:val="0"/>
        </w:rPr>
        <w:t>s</w:t>
      </w:r>
      <w:r w:rsidRPr="00F45A24">
        <w:rPr>
          <w:noProof w:val="0"/>
        </w:rPr>
        <w:t xml:space="preserve">tromal </w:t>
      </w:r>
      <w:r w:rsidR="006A19AD" w:rsidRPr="00F45A24">
        <w:rPr>
          <w:noProof w:val="0"/>
        </w:rPr>
        <w:t>f</w:t>
      </w:r>
      <w:r w:rsidRPr="00F45A24">
        <w:rPr>
          <w:noProof w:val="0"/>
        </w:rPr>
        <w:t>ibroblast-</w:t>
      </w:r>
      <w:r w:rsidR="006A19AD" w:rsidRPr="00F45A24">
        <w:rPr>
          <w:noProof w:val="0"/>
        </w:rPr>
        <w:t>m</w:t>
      </w:r>
      <w:r w:rsidRPr="00F45A24">
        <w:rPr>
          <w:noProof w:val="0"/>
        </w:rPr>
        <w:t xml:space="preserve">odulated 3D </w:t>
      </w:r>
      <w:r w:rsidR="006A19AD" w:rsidRPr="00F45A24">
        <w:rPr>
          <w:noProof w:val="0"/>
        </w:rPr>
        <w:t>t</w:t>
      </w:r>
      <w:r w:rsidRPr="00F45A24">
        <w:rPr>
          <w:noProof w:val="0"/>
        </w:rPr>
        <w:t xml:space="preserve">umor </w:t>
      </w:r>
      <w:r w:rsidR="006A19AD" w:rsidRPr="00F45A24">
        <w:rPr>
          <w:noProof w:val="0"/>
        </w:rPr>
        <w:t>s</w:t>
      </w:r>
      <w:r w:rsidRPr="00F45A24">
        <w:rPr>
          <w:noProof w:val="0"/>
        </w:rPr>
        <w:t xml:space="preserve">pheroid </w:t>
      </w:r>
      <w:r w:rsidR="006A19AD" w:rsidRPr="00F45A24">
        <w:rPr>
          <w:noProof w:val="0"/>
        </w:rPr>
        <w:t>m</w:t>
      </w:r>
      <w:r w:rsidRPr="00F45A24">
        <w:rPr>
          <w:noProof w:val="0"/>
        </w:rPr>
        <w:t xml:space="preserve">odel for </w:t>
      </w:r>
      <w:r w:rsidR="006A19AD" w:rsidRPr="00F45A24">
        <w:rPr>
          <w:noProof w:val="0"/>
        </w:rPr>
        <w:t>s</w:t>
      </w:r>
      <w:r w:rsidRPr="00F45A24">
        <w:rPr>
          <w:noProof w:val="0"/>
        </w:rPr>
        <w:t xml:space="preserve">tudying </w:t>
      </w:r>
      <w:r w:rsidR="006A19AD" w:rsidRPr="00F45A24">
        <w:rPr>
          <w:noProof w:val="0"/>
        </w:rPr>
        <w:t>t</w:t>
      </w:r>
      <w:r w:rsidRPr="00F45A24">
        <w:rPr>
          <w:noProof w:val="0"/>
        </w:rPr>
        <w:t>umor-</w:t>
      </w:r>
      <w:r w:rsidR="006A19AD" w:rsidRPr="00F45A24">
        <w:rPr>
          <w:noProof w:val="0"/>
        </w:rPr>
        <w:t>s</w:t>
      </w:r>
      <w:r w:rsidRPr="00F45A24">
        <w:rPr>
          <w:noProof w:val="0"/>
        </w:rPr>
        <w:t xml:space="preserve">troma </w:t>
      </w:r>
      <w:r w:rsidR="006A19AD" w:rsidRPr="00F45A24">
        <w:rPr>
          <w:noProof w:val="0"/>
        </w:rPr>
        <w:t>i</w:t>
      </w:r>
      <w:r w:rsidRPr="00F45A24">
        <w:rPr>
          <w:noProof w:val="0"/>
        </w:rPr>
        <w:t xml:space="preserve">nteraction and </w:t>
      </w:r>
      <w:r w:rsidR="006A19AD" w:rsidRPr="00F45A24">
        <w:rPr>
          <w:noProof w:val="0"/>
        </w:rPr>
        <w:t>d</w:t>
      </w:r>
      <w:r w:rsidRPr="00F45A24">
        <w:rPr>
          <w:noProof w:val="0"/>
        </w:rPr>
        <w:t xml:space="preserve">rug </w:t>
      </w:r>
      <w:r w:rsidR="006A19AD" w:rsidRPr="00F45A24">
        <w:rPr>
          <w:noProof w:val="0"/>
        </w:rPr>
        <w:t>d</w:t>
      </w:r>
      <w:r w:rsidRPr="00F45A24">
        <w:rPr>
          <w:noProof w:val="0"/>
        </w:rPr>
        <w:t xml:space="preserve">iscovery. </w:t>
      </w:r>
      <w:r w:rsidRPr="00F45A24">
        <w:rPr>
          <w:i/>
          <w:noProof w:val="0"/>
        </w:rPr>
        <w:t>Journal of Visualized Experiments</w:t>
      </w:r>
      <w:r w:rsidR="006A19AD" w:rsidRPr="00F45A24">
        <w:rPr>
          <w:i/>
          <w:noProof w:val="0"/>
        </w:rPr>
        <w:t xml:space="preserve">: </w:t>
      </w:r>
      <w:proofErr w:type="spellStart"/>
      <w:r w:rsidR="006A19AD" w:rsidRPr="00F45A24">
        <w:rPr>
          <w:i/>
          <w:noProof w:val="0"/>
        </w:rPr>
        <w:t>JoVE</w:t>
      </w:r>
      <w:proofErr w:type="spellEnd"/>
      <w:r w:rsidRPr="00F45A24">
        <w:rPr>
          <w:iCs/>
          <w:noProof w:val="0"/>
        </w:rPr>
        <w:t xml:space="preserve">. </w:t>
      </w:r>
      <w:r w:rsidRPr="00F45A24">
        <w:rPr>
          <w:b/>
          <w:bCs/>
          <w:noProof w:val="0"/>
        </w:rPr>
        <w:t>156</w:t>
      </w:r>
      <w:r w:rsidRPr="00F45A24">
        <w:rPr>
          <w:noProof w:val="0"/>
        </w:rPr>
        <w:t xml:space="preserve">, </w:t>
      </w:r>
      <w:r w:rsidR="00381E22" w:rsidRPr="00F45A24">
        <w:rPr>
          <w:noProof w:val="0"/>
        </w:rPr>
        <w:t xml:space="preserve">e60660 </w:t>
      </w:r>
      <w:r w:rsidRPr="00F45A24">
        <w:rPr>
          <w:noProof w:val="0"/>
        </w:rPr>
        <w:t>(2020).</w:t>
      </w:r>
    </w:p>
    <w:p w14:paraId="5043E183" w14:textId="0E0F118C" w:rsidR="00CD1922" w:rsidRPr="00F45A24" w:rsidRDefault="00CD1922" w:rsidP="00CD1922">
      <w:pPr>
        <w:pStyle w:val="EndNoteBibliography"/>
        <w:ind w:left="720" w:hanging="720"/>
        <w:rPr>
          <w:noProof w:val="0"/>
        </w:rPr>
      </w:pPr>
      <w:r w:rsidRPr="00F45A24">
        <w:rPr>
          <w:noProof w:val="0"/>
        </w:rPr>
        <w:t>19</w:t>
      </w:r>
      <w:r w:rsidR="006A19AD" w:rsidRPr="00F45A24">
        <w:rPr>
          <w:noProof w:val="0"/>
        </w:rPr>
        <w:t>.</w:t>
      </w:r>
      <w:r w:rsidRPr="00F45A24">
        <w:rPr>
          <w:noProof w:val="0"/>
        </w:rPr>
        <w:tab/>
        <w:t>Song, Y.</w:t>
      </w:r>
      <w:r w:rsidRPr="00F45A24">
        <w:rPr>
          <w:i/>
          <w:noProof w:val="0"/>
        </w:rPr>
        <w:t xml:space="preserve"> </w:t>
      </w:r>
      <w:r w:rsidRPr="00F45A24">
        <w:rPr>
          <w:iCs/>
          <w:noProof w:val="0"/>
        </w:rPr>
        <w:t xml:space="preserve">et al. </w:t>
      </w:r>
      <w:r w:rsidRPr="00F45A24">
        <w:rPr>
          <w:noProof w:val="0"/>
        </w:rPr>
        <w:t xml:space="preserve">Activated hepatic stellate cells play pivotal roles in hepatocellular carcinoma cell chemoresistance and migration in multicellular tumor spheroids. </w:t>
      </w:r>
      <w:r w:rsidRPr="00F45A24">
        <w:rPr>
          <w:i/>
          <w:noProof w:val="0"/>
        </w:rPr>
        <w:t>Sci</w:t>
      </w:r>
      <w:r w:rsidR="00381E22" w:rsidRPr="00F45A24">
        <w:rPr>
          <w:i/>
          <w:noProof w:val="0"/>
        </w:rPr>
        <w:t>entific</w:t>
      </w:r>
      <w:r w:rsidRPr="00F45A24">
        <w:rPr>
          <w:i/>
          <w:noProof w:val="0"/>
        </w:rPr>
        <w:t xml:space="preserve"> Rep</w:t>
      </w:r>
      <w:r w:rsidR="00381E22" w:rsidRPr="00F45A24">
        <w:rPr>
          <w:i/>
          <w:noProof w:val="0"/>
        </w:rPr>
        <w:t>orts</w:t>
      </w:r>
      <w:r w:rsidRPr="00F45A24">
        <w:rPr>
          <w:iCs/>
          <w:noProof w:val="0"/>
        </w:rPr>
        <w:t xml:space="preserve">. </w:t>
      </w:r>
      <w:r w:rsidRPr="00F45A24">
        <w:rPr>
          <w:b/>
          <w:noProof w:val="0"/>
        </w:rPr>
        <w:t>6</w:t>
      </w:r>
      <w:r w:rsidRPr="00F45A24">
        <w:rPr>
          <w:noProof w:val="0"/>
        </w:rPr>
        <w:t xml:space="preserve"> 36750 (2016).</w:t>
      </w:r>
    </w:p>
    <w:p w14:paraId="1B535F25" w14:textId="231612FF" w:rsidR="00CD1922" w:rsidRPr="00F45A24" w:rsidRDefault="00CD1922" w:rsidP="00CD1922">
      <w:pPr>
        <w:pStyle w:val="EndNoteBibliography"/>
        <w:ind w:left="720" w:hanging="720"/>
        <w:rPr>
          <w:noProof w:val="0"/>
        </w:rPr>
      </w:pPr>
      <w:r w:rsidRPr="00F45A24">
        <w:rPr>
          <w:noProof w:val="0"/>
        </w:rPr>
        <w:t>20</w:t>
      </w:r>
      <w:r w:rsidR="00573DD5" w:rsidRPr="00F45A24">
        <w:rPr>
          <w:noProof w:val="0"/>
        </w:rPr>
        <w:t>.</w:t>
      </w:r>
      <w:r w:rsidRPr="00F45A24">
        <w:rPr>
          <w:noProof w:val="0"/>
        </w:rPr>
        <w:tab/>
      </w:r>
      <w:proofErr w:type="spellStart"/>
      <w:r w:rsidRPr="00F45A24">
        <w:rPr>
          <w:noProof w:val="0"/>
        </w:rPr>
        <w:t>Pingitore</w:t>
      </w:r>
      <w:proofErr w:type="spellEnd"/>
      <w:r w:rsidRPr="00F45A24">
        <w:rPr>
          <w:noProof w:val="0"/>
        </w:rPr>
        <w:t>, P.</w:t>
      </w:r>
      <w:r w:rsidRPr="00F45A24">
        <w:rPr>
          <w:i/>
          <w:noProof w:val="0"/>
        </w:rPr>
        <w:t xml:space="preserve"> </w:t>
      </w:r>
      <w:r w:rsidRPr="00F45A24">
        <w:rPr>
          <w:iCs/>
          <w:noProof w:val="0"/>
        </w:rPr>
        <w:t xml:space="preserve">et al. </w:t>
      </w:r>
      <w:r w:rsidRPr="00F45A24">
        <w:rPr>
          <w:noProof w:val="0"/>
        </w:rPr>
        <w:t xml:space="preserve">Human </w:t>
      </w:r>
      <w:r w:rsidR="00573DD5" w:rsidRPr="00F45A24">
        <w:rPr>
          <w:noProof w:val="0"/>
        </w:rPr>
        <w:t>m</w:t>
      </w:r>
      <w:r w:rsidRPr="00F45A24">
        <w:rPr>
          <w:noProof w:val="0"/>
        </w:rPr>
        <w:t xml:space="preserve">ultilineage 3D </w:t>
      </w:r>
      <w:r w:rsidR="00573DD5" w:rsidRPr="00F45A24">
        <w:rPr>
          <w:noProof w:val="0"/>
        </w:rPr>
        <w:t>s</w:t>
      </w:r>
      <w:r w:rsidRPr="00F45A24">
        <w:rPr>
          <w:noProof w:val="0"/>
        </w:rPr>
        <w:t xml:space="preserve">pheroids as a </w:t>
      </w:r>
      <w:r w:rsidR="00573DD5" w:rsidRPr="00F45A24">
        <w:rPr>
          <w:noProof w:val="0"/>
        </w:rPr>
        <w:t>m</w:t>
      </w:r>
      <w:r w:rsidRPr="00F45A24">
        <w:rPr>
          <w:noProof w:val="0"/>
        </w:rPr>
        <w:t xml:space="preserve">odel of </w:t>
      </w:r>
      <w:r w:rsidR="00573DD5" w:rsidRPr="00F45A24">
        <w:rPr>
          <w:noProof w:val="0"/>
        </w:rPr>
        <w:t>l</w:t>
      </w:r>
      <w:r w:rsidRPr="00F45A24">
        <w:rPr>
          <w:noProof w:val="0"/>
        </w:rPr>
        <w:t xml:space="preserve">iver </w:t>
      </w:r>
      <w:r w:rsidR="00573DD5" w:rsidRPr="00F45A24">
        <w:rPr>
          <w:noProof w:val="0"/>
        </w:rPr>
        <w:t>s</w:t>
      </w:r>
      <w:r w:rsidRPr="00F45A24">
        <w:rPr>
          <w:noProof w:val="0"/>
        </w:rPr>
        <w:t xml:space="preserve">teatosis and </w:t>
      </w:r>
      <w:r w:rsidR="00573DD5" w:rsidRPr="00F45A24">
        <w:rPr>
          <w:noProof w:val="0"/>
        </w:rPr>
        <w:t>f</w:t>
      </w:r>
      <w:r w:rsidRPr="00F45A24">
        <w:rPr>
          <w:noProof w:val="0"/>
        </w:rPr>
        <w:t xml:space="preserve">ibrosis. </w:t>
      </w:r>
      <w:r w:rsidRPr="00F45A24">
        <w:rPr>
          <w:i/>
          <w:noProof w:val="0"/>
        </w:rPr>
        <w:t xml:space="preserve">International </w:t>
      </w:r>
      <w:r w:rsidR="00573DD5" w:rsidRPr="00F45A24">
        <w:rPr>
          <w:i/>
          <w:noProof w:val="0"/>
        </w:rPr>
        <w:t>J</w:t>
      </w:r>
      <w:r w:rsidRPr="00F45A24">
        <w:rPr>
          <w:i/>
          <w:noProof w:val="0"/>
        </w:rPr>
        <w:t xml:space="preserve">ournal of </w:t>
      </w:r>
      <w:r w:rsidR="00573DD5" w:rsidRPr="00F45A24">
        <w:rPr>
          <w:i/>
          <w:noProof w:val="0"/>
        </w:rPr>
        <w:t>M</w:t>
      </w:r>
      <w:r w:rsidRPr="00F45A24">
        <w:rPr>
          <w:i/>
          <w:noProof w:val="0"/>
        </w:rPr>
        <w:t xml:space="preserve">olecular </w:t>
      </w:r>
      <w:r w:rsidR="00573DD5" w:rsidRPr="00F45A24">
        <w:rPr>
          <w:i/>
          <w:noProof w:val="0"/>
        </w:rPr>
        <w:t>S</w:t>
      </w:r>
      <w:r w:rsidRPr="00F45A24">
        <w:rPr>
          <w:i/>
          <w:noProof w:val="0"/>
        </w:rPr>
        <w:t>ciences</w:t>
      </w:r>
      <w:r w:rsidRPr="00F45A24">
        <w:rPr>
          <w:iCs/>
          <w:noProof w:val="0"/>
        </w:rPr>
        <w:t xml:space="preserve">. </w:t>
      </w:r>
      <w:r w:rsidRPr="00F45A24">
        <w:rPr>
          <w:b/>
          <w:noProof w:val="0"/>
        </w:rPr>
        <w:t>20</w:t>
      </w:r>
      <w:r w:rsidRPr="00F45A24">
        <w:rPr>
          <w:noProof w:val="0"/>
        </w:rPr>
        <w:t xml:space="preserve"> (7) (2019).</w:t>
      </w:r>
    </w:p>
    <w:p w14:paraId="09CDD857" w14:textId="20E37C6F" w:rsidR="00CD1922" w:rsidRPr="00F45A24" w:rsidRDefault="00CD1922" w:rsidP="00CD1922">
      <w:pPr>
        <w:pStyle w:val="EndNoteBibliography"/>
        <w:ind w:left="720" w:hanging="720"/>
        <w:rPr>
          <w:noProof w:val="0"/>
        </w:rPr>
      </w:pPr>
      <w:r w:rsidRPr="00F45A24">
        <w:rPr>
          <w:noProof w:val="0"/>
        </w:rPr>
        <w:t>21</w:t>
      </w:r>
      <w:r w:rsidR="00573DD5" w:rsidRPr="00F45A24">
        <w:rPr>
          <w:noProof w:val="0"/>
        </w:rPr>
        <w:t>.</w:t>
      </w:r>
      <w:r w:rsidRPr="00F45A24">
        <w:rPr>
          <w:noProof w:val="0"/>
        </w:rPr>
        <w:tab/>
      </w:r>
      <w:proofErr w:type="spellStart"/>
      <w:r w:rsidRPr="00F45A24">
        <w:rPr>
          <w:noProof w:val="0"/>
        </w:rPr>
        <w:t>Kozyra</w:t>
      </w:r>
      <w:proofErr w:type="spellEnd"/>
      <w:r w:rsidRPr="00F45A24">
        <w:rPr>
          <w:noProof w:val="0"/>
        </w:rPr>
        <w:t>, M.</w:t>
      </w:r>
      <w:r w:rsidRPr="00F45A24">
        <w:rPr>
          <w:i/>
          <w:noProof w:val="0"/>
        </w:rPr>
        <w:t xml:space="preserve"> </w:t>
      </w:r>
      <w:r w:rsidRPr="00F45A24">
        <w:rPr>
          <w:iCs/>
          <w:noProof w:val="0"/>
        </w:rPr>
        <w:t xml:space="preserve">et al. </w:t>
      </w:r>
      <w:r w:rsidRPr="00F45A24">
        <w:rPr>
          <w:noProof w:val="0"/>
        </w:rPr>
        <w:t xml:space="preserve">Human hepatic 3D spheroids as a model for steatosis and insulin resistance. </w:t>
      </w:r>
      <w:r w:rsidRPr="00F45A24">
        <w:rPr>
          <w:i/>
          <w:noProof w:val="0"/>
        </w:rPr>
        <w:t>Sci</w:t>
      </w:r>
      <w:r w:rsidR="00573DD5" w:rsidRPr="00F45A24">
        <w:rPr>
          <w:i/>
          <w:noProof w:val="0"/>
        </w:rPr>
        <w:t>entific</w:t>
      </w:r>
      <w:r w:rsidRPr="00F45A24">
        <w:rPr>
          <w:i/>
          <w:noProof w:val="0"/>
        </w:rPr>
        <w:t xml:space="preserve"> Rep</w:t>
      </w:r>
      <w:r w:rsidR="00573DD5" w:rsidRPr="00F45A24">
        <w:rPr>
          <w:i/>
          <w:noProof w:val="0"/>
        </w:rPr>
        <w:t>orts</w:t>
      </w:r>
      <w:r w:rsidRPr="00F45A24">
        <w:rPr>
          <w:iCs/>
          <w:noProof w:val="0"/>
        </w:rPr>
        <w:t xml:space="preserve">. </w:t>
      </w:r>
      <w:r w:rsidRPr="00F45A24">
        <w:rPr>
          <w:b/>
          <w:noProof w:val="0"/>
        </w:rPr>
        <w:t>8</w:t>
      </w:r>
      <w:r w:rsidRPr="00F45A24">
        <w:rPr>
          <w:noProof w:val="0"/>
        </w:rPr>
        <w:t xml:space="preserve"> (1), 14297 (2018).</w:t>
      </w:r>
    </w:p>
    <w:p w14:paraId="42F659AB" w14:textId="13D82C32" w:rsidR="00CD1922" w:rsidRPr="00F45A24" w:rsidRDefault="00CD1922" w:rsidP="00CD1922">
      <w:pPr>
        <w:pStyle w:val="EndNoteBibliography"/>
        <w:ind w:left="720" w:hanging="720"/>
        <w:rPr>
          <w:noProof w:val="0"/>
        </w:rPr>
      </w:pPr>
      <w:r w:rsidRPr="00F45A24">
        <w:rPr>
          <w:noProof w:val="0"/>
        </w:rPr>
        <w:t>22</w:t>
      </w:r>
      <w:r w:rsidR="00573DD5" w:rsidRPr="00F45A24">
        <w:rPr>
          <w:noProof w:val="0"/>
        </w:rPr>
        <w:t>.</w:t>
      </w:r>
      <w:r w:rsidRPr="00F45A24">
        <w:rPr>
          <w:noProof w:val="0"/>
        </w:rPr>
        <w:tab/>
      </w:r>
      <w:proofErr w:type="spellStart"/>
      <w:r w:rsidRPr="00F45A24">
        <w:rPr>
          <w:noProof w:val="0"/>
        </w:rPr>
        <w:t>Khawar</w:t>
      </w:r>
      <w:proofErr w:type="spellEnd"/>
      <w:r w:rsidRPr="00F45A24">
        <w:rPr>
          <w:noProof w:val="0"/>
        </w:rPr>
        <w:t>, I. A.</w:t>
      </w:r>
      <w:r w:rsidRPr="00F45A24">
        <w:rPr>
          <w:i/>
          <w:noProof w:val="0"/>
        </w:rPr>
        <w:t xml:space="preserve"> </w:t>
      </w:r>
      <w:r w:rsidRPr="00F45A24">
        <w:rPr>
          <w:iCs/>
          <w:noProof w:val="0"/>
        </w:rPr>
        <w:t xml:space="preserve">et al. </w:t>
      </w:r>
      <w:r w:rsidRPr="00F45A24">
        <w:rPr>
          <w:noProof w:val="0"/>
        </w:rPr>
        <w:t xml:space="preserve">Three </w:t>
      </w:r>
      <w:r w:rsidR="00573DD5" w:rsidRPr="00F45A24">
        <w:rPr>
          <w:noProof w:val="0"/>
        </w:rPr>
        <w:t>d</w:t>
      </w:r>
      <w:r w:rsidRPr="00F45A24">
        <w:rPr>
          <w:noProof w:val="0"/>
        </w:rPr>
        <w:t xml:space="preserve">imensional </w:t>
      </w:r>
      <w:r w:rsidR="00573DD5" w:rsidRPr="00F45A24">
        <w:rPr>
          <w:noProof w:val="0"/>
        </w:rPr>
        <w:t>m</w:t>
      </w:r>
      <w:r w:rsidRPr="00F45A24">
        <w:rPr>
          <w:noProof w:val="0"/>
        </w:rPr>
        <w:t>ixed-</w:t>
      </w:r>
      <w:r w:rsidR="00573DD5" w:rsidRPr="00F45A24">
        <w:rPr>
          <w:noProof w:val="0"/>
        </w:rPr>
        <w:t>c</w:t>
      </w:r>
      <w:r w:rsidRPr="00F45A24">
        <w:rPr>
          <w:noProof w:val="0"/>
        </w:rPr>
        <w:t xml:space="preserve">ell </w:t>
      </w:r>
      <w:r w:rsidR="00573DD5" w:rsidRPr="00F45A24">
        <w:rPr>
          <w:noProof w:val="0"/>
        </w:rPr>
        <w:t>s</w:t>
      </w:r>
      <w:r w:rsidRPr="00F45A24">
        <w:rPr>
          <w:noProof w:val="0"/>
        </w:rPr>
        <w:t xml:space="preserve">pheroids </w:t>
      </w:r>
      <w:r w:rsidR="00573DD5" w:rsidRPr="00F45A24">
        <w:rPr>
          <w:noProof w:val="0"/>
        </w:rPr>
        <w:t>m</w:t>
      </w:r>
      <w:r w:rsidRPr="00F45A24">
        <w:rPr>
          <w:noProof w:val="0"/>
        </w:rPr>
        <w:t xml:space="preserve">imic </w:t>
      </w:r>
      <w:r w:rsidR="00573DD5" w:rsidRPr="00F45A24">
        <w:rPr>
          <w:noProof w:val="0"/>
        </w:rPr>
        <w:t>s</w:t>
      </w:r>
      <w:r w:rsidRPr="00F45A24">
        <w:rPr>
          <w:noProof w:val="0"/>
        </w:rPr>
        <w:t>troma-</w:t>
      </w:r>
      <w:r w:rsidR="00573DD5" w:rsidRPr="00F45A24">
        <w:rPr>
          <w:noProof w:val="0"/>
        </w:rPr>
        <w:t>m</w:t>
      </w:r>
      <w:r w:rsidRPr="00F45A24">
        <w:rPr>
          <w:noProof w:val="0"/>
        </w:rPr>
        <w:t xml:space="preserve">ediated </w:t>
      </w:r>
      <w:r w:rsidR="00573DD5" w:rsidRPr="00F45A24">
        <w:rPr>
          <w:noProof w:val="0"/>
        </w:rPr>
        <w:t>c</w:t>
      </w:r>
      <w:r w:rsidRPr="00F45A24">
        <w:rPr>
          <w:noProof w:val="0"/>
        </w:rPr>
        <w:t xml:space="preserve">hemoresistance and </w:t>
      </w:r>
      <w:r w:rsidR="00573DD5" w:rsidRPr="00F45A24">
        <w:rPr>
          <w:noProof w:val="0"/>
        </w:rPr>
        <w:t>i</w:t>
      </w:r>
      <w:r w:rsidRPr="00F45A24">
        <w:rPr>
          <w:noProof w:val="0"/>
        </w:rPr>
        <w:t xml:space="preserve">nvasive </w:t>
      </w:r>
      <w:r w:rsidR="00573DD5" w:rsidRPr="00F45A24">
        <w:rPr>
          <w:noProof w:val="0"/>
        </w:rPr>
        <w:t>m</w:t>
      </w:r>
      <w:r w:rsidRPr="00F45A24">
        <w:rPr>
          <w:noProof w:val="0"/>
        </w:rPr>
        <w:t xml:space="preserve">igration in hepatocellular carcinoma. </w:t>
      </w:r>
      <w:r w:rsidRPr="00F45A24">
        <w:rPr>
          <w:i/>
          <w:noProof w:val="0"/>
        </w:rPr>
        <w:t>Neoplasia</w:t>
      </w:r>
      <w:r w:rsidRPr="00F45A24">
        <w:rPr>
          <w:iCs/>
          <w:noProof w:val="0"/>
        </w:rPr>
        <w:t xml:space="preserve">. </w:t>
      </w:r>
      <w:r w:rsidRPr="00F45A24">
        <w:rPr>
          <w:b/>
          <w:noProof w:val="0"/>
        </w:rPr>
        <w:t>20</w:t>
      </w:r>
      <w:r w:rsidRPr="00F45A24">
        <w:rPr>
          <w:noProof w:val="0"/>
        </w:rPr>
        <w:t xml:space="preserve"> (8), 800</w:t>
      </w:r>
      <w:r w:rsidR="00573DD5" w:rsidRPr="00F45A24">
        <w:rPr>
          <w:noProof w:val="0"/>
        </w:rPr>
        <w:t>–</w:t>
      </w:r>
      <w:r w:rsidRPr="00F45A24">
        <w:rPr>
          <w:noProof w:val="0"/>
        </w:rPr>
        <w:t>812 (2018).</w:t>
      </w:r>
    </w:p>
    <w:p w14:paraId="6F6E349B" w14:textId="67243D99" w:rsidR="00CD1922" w:rsidRPr="00F45A24" w:rsidRDefault="00CD1922" w:rsidP="00CD1922">
      <w:pPr>
        <w:pStyle w:val="EndNoteBibliography"/>
        <w:ind w:left="720" w:hanging="720"/>
        <w:rPr>
          <w:noProof w:val="0"/>
        </w:rPr>
      </w:pPr>
      <w:r w:rsidRPr="00F45A24">
        <w:rPr>
          <w:noProof w:val="0"/>
        </w:rPr>
        <w:t>23</w:t>
      </w:r>
      <w:r w:rsidR="00573DD5" w:rsidRPr="00F45A24">
        <w:rPr>
          <w:noProof w:val="0"/>
        </w:rPr>
        <w:t>.</w:t>
      </w:r>
      <w:r w:rsidRPr="00F45A24">
        <w:rPr>
          <w:noProof w:val="0"/>
        </w:rPr>
        <w:tab/>
        <w:t>Feaver, R. E.</w:t>
      </w:r>
      <w:r w:rsidRPr="00F45A24">
        <w:rPr>
          <w:i/>
          <w:noProof w:val="0"/>
        </w:rPr>
        <w:t xml:space="preserve"> </w:t>
      </w:r>
      <w:r w:rsidRPr="00F45A24">
        <w:rPr>
          <w:iCs/>
          <w:noProof w:val="0"/>
        </w:rPr>
        <w:t xml:space="preserve">et al. </w:t>
      </w:r>
      <w:r w:rsidRPr="00F45A24">
        <w:rPr>
          <w:noProof w:val="0"/>
        </w:rPr>
        <w:t>Development of an in vitro human liver system for interrogating non</w:t>
      </w:r>
      <w:r w:rsidR="000734BC" w:rsidRPr="00F45A24">
        <w:rPr>
          <w:noProof w:val="0"/>
        </w:rPr>
        <w:t>-</w:t>
      </w:r>
      <w:r w:rsidRPr="00F45A24">
        <w:rPr>
          <w:noProof w:val="0"/>
        </w:rPr>
        <w:t xml:space="preserve">alcoholic steatohepatitis. </w:t>
      </w:r>
      <w:r w:rsidRPr="00F45A24">
        <w:rPr>
          <w:i/>
          <w:noProof w:val="0"/>
        </w:rPr>
        <w:t>Journal of Clinical Investigations Insight</w:t>
      </w:r>
      <w:r w:rsidRPr="00F45A24">
        <w:rPr>
          <w:iCs/>
          <w:noProof w:val="0"/>
        </w:rPr>
        <w:t xml:space="preserve">. </w:t>
      </w:r>
      <w:r w:rsidRPr="00F45A24">
        <w:rPr>
          <w:b/>
          <w:noProof w:val="0"/>
        </w:rPr>
        <w:t>1</w:t>
      </w:r>
      <w:r w:rsidRPr="00F45A24">
        <w:rPr>
          <w:noProof w:val="0"/>
        </w:rPr>
        <w:t xml:space="preserve"> (20), e90954 (2016).</w:t>
      </w:r>
    </w:p>
    <w:p w14:paraId="5B1ECFE4" w14:textId="2A34FB25" w:rsidR="00CD1922" w:rsidRPr="00F45A24" w:rsidRDefault="00CD1922" w:rsidP="00CD1922">
      <w:pPr>
        <w:pStyle w:val="EndNoteBibliography"/>
        <w:ind w:left="720" w:hanging="720"/>
        <w:rPr>
          <w:noProof w:val="0"/>
        </w:rPr>
      </w:pPr>
      <w:r w:rsidRPr="00F45A24">
        <w:rPr>
          <w:noProof w:val="0"/>
        </w:rPr>
        <w:t>24</w:t>
      </w:r>
      <w:r w:rsidR="00573DD5" w:rsidRPr="00F45A24">
        <w:rPr>
          <w:noProof w:val="0"/>
        </w:rPr>
        <w:t>.</w:t>
      </w:r>
      <w:r w:rsidRPr="00F45A24">
        <w:rPr>
          <w:noProof w:val="0"/>
        </w:rPr>
        <w:tab/>
        <w:t>Wartenberg, M.</w:t>
      </w:r>
      <w:r w:rsidRPr="00F45A24">
        <w:rPr>
          <w:i/>
          <w:noProof w:val="0"/>
        </w:rPr>
        <w:t xml:space="preserve"> </w:t>
      </w:r>
      <w:r w:rsidRPr="00F45A24">
        <w:rPr>
          <w:iCs/>
          <w:noProof w:val="0"/>
        </w:rPr>
        <w:t xml:space="preserve">et al. </w:t>
      </w:r>
      <w:r w:rsidRPr="00F45A24">
        <w:rPr>
          <w:noProof w:val="0"/>
        </w:rPr>
        <w:t xml:space="preserve">Regulation of the multidrug resistance transporter P-glycoprotein in multicellular tumor spheroids by hypoxia-inducible factor (HIF-1) and reactive oxygen species. </w:t>
      </w:r>
      <w:r w:rsidRPr="00F45A24">
        <w:rPr>
          <w:i/>
          <w:noProof w:val="0"/>
        </w:rPr>
        <w:t xml:space="preserve">Federation of American Societies for Experimental Biology </w:t>
      </w:r>
      <w:r w:rsidR="00573DD5" w:rsidRPr="00F45A24">
        <w:rPr>
          <w:i/>
          <w:noProof w:val="0"/>
        </w:rPr>
        <w:t>J</w:t>
      </w:r>
      <w:r w:rsidRPr="00F45A24">
        <w:rPr>
          <w:i/>
          <w:noProof w:val="0"/>
        </w:rPr>
        <w:t>ournal</w:t>
      </w:r>
      <w:r w:rsidRPr="00F45A24">
        <w:rPr>
          <w:iCs/>
          <w:noProof w:val="0"/>
        </w:rPr>
        <w:t xml:space="preserve">. </w:t>
      </w:r>
      <w:r w:rsidRPr="00F45A24">
        <w:rPr>
          <w:b/>
          <w:noProof w:val="0"/>
        </w:rPr>
        <w:t>17</w:t>
      </w:r>
      <w:r w:rsidRPr="00F45A24">
        <w:rPr>
          <w:noProof w:val="0"/>
        </w:rPr>
        <w:t xml:space="preserve"> (3), 503</w:t>
      </w:r>
      <w:r w:rsidR="00573DD5" w:rsidRPr="00F45A24">
        <w:rPr>
          <w:noProof w:val="0"/>
        </w:rPr>
        <w:t>–</w:t>
      </w:r>
      <w:r w:rsidRPr="00F45A24">
        <w:rPr>
          <w:noProof w:val="0"/>
        </w:rPr>
        <w:t>505 (2003).</w:t>
      </w:r>
    </w:p>
    <w:p w14:paraId="4DEA1AA6" w14:textId="2E7924B0" w:rsidR="00CD1922" w:rsidRPr="00F45A24" w:rsidRDefault="00CD1922" w:rsidP="00CD1922">
      <w:pPr>
        <w:pStyle w:val="EndNoteBibliography"/>
        <w:ind w:left="720" w:hanging="720"/>
        <w:rPr>
          <w:noProof w:val="0"/>
        </w:rPr>
      </w:pPr>
      <w:r w:rsidRPr="00F45A24">
        <w:rPr>
          <w:noProof w:val="0"/>
        </w:rPr>
        <w:lastRenderedPageBreak/>
        <w:t>25</w:t>
      </w:r>
      <w:r w:rsidR="00573DD5" w:rsidRPr="00F45A24">
        <w:rPr>
          <w:noProof w:val="0"/>
        </w:rPr>
        <w:t>.</w:t>
      </w:r>
      <w:r w:rsidRPr="00F45A24">
        <w:rPr>
          <w:noProof w:val="0"/>
        </w:rPr>
        <w:tab/>
        <w:t>Chen, R.</w:t>
      </w:r>
      <w:r w:rsidRPr="00F45A24">
        <w:rPr>
          <w:i/>
          <w:noProof w:val="0"/>
        </w:rPr>
        <w:t xml:space="preserve"> </w:t>
      </w:r>
      <w:r w:rsidRPr="00F45A24">
        <w:rPr>
          <w:iCs/>
          <w:noProof w:val="0"/>
        </w:rPr>
        <w:t xml:space="preserve">et al. </w:t>
      </w:r>
      <w:r w:rsidRPr="00F45A24">
        <w:rPr>
          <w:noProof w:val="0"/>
        </w:rPr>
        <w:t xml:space="preserve">Screening candidate metastasis-associated genes in three-dimensional HCC spheroids with different metastasis potential. </w:t>
      </w:r>
      <w:r w:rsidRPr="00F45A24">
        <w:rPr>
          <w:i/>
          <w:noProof w:val="0"/>
        </w:rPr>
        <w:t>International Journal of Clinical Experimental Pathology</w:t>
      </w:r>
      <w:r w:rsidRPr="00F45A24">
        <w:rPr>
          <w:iCs/>
          <w:noProof w:val="0"/>
        </w:rPr>
        <w:t xml:space="preserve">. </w:t>
      </w:r>
      <w:r w:rsidRPr="00F45A24">
        <w:rPr>
          <w:b/>
          <w:noProof w:val="0"/>
        </w:rPr>
        <w:t>7</w:t>
      </w:r>
      <w:r w:rsidRPr="00F45A24">
        <w:rPr>
          <w:noProof w:val="0"/>
        </w:rPr>
        <w:t xml:space="preserve"> (5), 2527</w:t>
      </w:r>
      <w:r w:rsidR="00573DD5" w:rsidRPr="00F45A24">
        <w:rPr>
          <w:noProof w:val="0"/>
        </w:rPr>
        <w:t>–</w:t>
      </w:r>
      <w:r w:rsidRPr="00F45A24">
        <w:rPr>
          <w:noProof w:val="0"/>
        </w:rPr>
        <w:t>2535 (2014).</w:t>
      </w:r>
    </w:p>
    <w:p w14:paraId="2C591162" w14:textId="114A1739" w:rsidR="00CD1922" w:rsidRPr="00F45A24" w:rsidRDefault="00CD1922" w:rsidP="00CD1922">
      <w:pPr>
        <w:pStyle w:val="EndNoteBibliography"/>
        <w:ind w:left="720" w:hanging="720"/>
        <w:rPr>
          <w:noProof w:val="0"/>
        </w:rPr>
      </w:pPr>
      <w:r w:rsidRPr="00F45A24">
        <w:rPr>
          <w:noProof w:val="0"/>
        </w:rPr>
        <w:t>26</w:t>
      </w:r>
      <w:r w:rsidR="00573DD5" w:rsidRPr="00F45A24">
        <w:rPr>
          <w:noProof w:val="0"/>
        </w:rPr>
        <w:t>.</w:t>
      </w:r>
      <w:r w:rsidRPr="00F45A24">
        <w:rPr>
          <w:noProof w:val="0"/>
        </w:rPr>
        <w:tab/>
        <w:t>Venkataraman, G.</w:t>
      </w:r>
      <w:r w:rsidRPr="00F45A24">
        <w:rPr>
          <w:i/>
          <w:noProof w:val="0"/>
        </w:rPr>
        <w:t xml:space="preserve"> </w:t>
      </w:r>
      <w:r w:rsidRPr="00F45A24">
        <w:rPr>
          <w:iCs/>
          <w:noProof w:val="0"/>
        </w:rPr>
        <w:t xml:space="preserve">et al. </w:t>
      </w:r>
      <w:r w:rsidRPr="00F45A24">
        <w:rPr>
          <w:noProof w:val="0"/>
        </w:rPr>
        <w:t xml:space="preserve">Preferential self-association of basic fibroblast growth factor is stabilized by heparin during receptor dimerization and activation. </w:t>
      </w:r>
      <w:r w:rsidR="00067654" w:rsidRPr="00F45A24">
        <w:rPr>
          <w:i/>
          <w:iCs/>
          <w:noProof w:val="0"/>
        </w:rPr>
        <w:t>Proceedings of the National Academy of Sciences of the United States of America</w:t>
      </w:r>
      <w:r w:rsidRPr="00F45A24">
        <w:rPr>
          <w:iCs/>
          <w:noProof w:val="0"/>
        </w:rPr>
        <w:t xml:space="preserve">. </w:t>
      </w:r>
      <w:r w:rsidRPr="00F45A24">
        <w:rPr>
          <w:b/>
          <w:noProof w:val="0"/>
        </w:rPr>
        <w:t>93</w:t>
      </w:r>
      <w:r w:rsidRPr="00F45A24">
        <w:rPr>
          <w:noProof w:val="0"/>
        </w:rPr>
        <w:t xml:space="preserve"> (2), 845</w:t>
      </w:r>
      <w:r w:rsidR="00573DD5" w:rsidRPr="00F45A24">
        <w:rPr>
          <w:noProof w:val="0"/>
        </w:rPr>
        <w:t>–</w:t>
      </w:r>
      <w:r w:rsidRPr="00F45A24">
        <w:rPr>
          <w:noProof w:val="0"/>
        </w:rPr>
        <w:t>850 (1996).</w:t>
      </w:r>
    </w:p>
    <w:p w14:paraId="4958081B" w14:textId="794B8125" w:rsidR="00CD1922" w:rsidRPr="00F45A24" w:rsidRDefault="00CD1922" w:rsidP="00CD1922">
      <w:pPr>
        <w:pStyle w:val="EndNoteBibliography"/>
        <w:ind w:left="720" w:hanging="720"/>
        <w:rPr>
          <w:noProof w:val="0"/>
        </w:rPr>
      </w:pPr>
      <w:r w:rsidRPr="00F45A24">
        <w:rPr>
          <w:noProof w:val="0"/>
        </w:rPr>
        <w:t>27</w:t>
      </w:r>
      <w:r w:rsidR="00573DD5" w:rsidRPr="00F45A24">
        <w:rPr>
          <w:noProof w:val="0"/>
        </w:rPr>
        <w:t>.</w:t>
      </w:r>
      <w:r w:rsidRPr="00F45A24">
        <w:rPr>
          <w:noProof w:val="0"/>
        </w:rPr>
        <w:tab/>
        <w:t>Bissell, M. J.</w:t>
      </w:r>
      <w:r w:rsidRPr="00F45A24">
        <w:rPr>
          <w:i/>
          <w:noProof w:val="0"/>
        </w:rPr>
        <w:t xml:space="preserve"> </w:t>
      </w:r>
      <w:r w:rsidRPr="00F45A24">
        <w:rPr>
          <w:iCs/>
          <w:noProof w:val="0"/>
        </w:rPr>
        <w:t xml:space="preserve">et al. </w:t>
      </w:r>
      <w:r w:rsidRPr="00F45A24">
        <w:rPr>
          <w:noProof w:val="0"/>
        </w:rPr>
        <w:t xml:space="preserve">Tissue structure, nuclear organization, and gene expression in normal and malignant breast. </w:t>
      </w:r>
      <w:r w:rsidRPr="00F45A24">
        <w:rPr>
          <w:i/>
          <w:noProof w:val="0"/>
        </w:rPr>
        <w:t>Cancer Res</w:t>
      </w:r>
      <w:r w:rsidR="00067654" w:rsidRPr="00F45A24">
        <w:rPr>
          <w:i/>
          <w:noProof w:val="0"/>
        </w:rPr>
        <w:t>earch</w:t>
      </w:r>
      <w:r w:rsidRPr="00F45A24">
        <w:rPr>
          <w:iCs/>
          <w:noProof w:val="0"/>
        </w:rPr>
        <w:t xml:space="preserve">. </w:t>
      </w:r>
      <w:r w:rsidRPr="00F45A24">
        <w:rPr>
          <w:b/>
          <w:noProof w:val="0"/>
        </w:rPr>
        <w:t>59</w:t>
      </w:r>
      <w:r w:rsidRPr="00F45A24">
        <w:rPr>
          <w:noProof w:val="0"/>
        </w:rPr>
        <w:t xml:space="preserve"> (7 Suppl), 1757</w:t>
      </w:r>
      <w:r w:rsidR="00573DD5" w:rsidRPr="00F45A24">
        <w:rPr>
          <w:noProof w:val="0"/>
        </w:rPr>
        <w:t>–</w:t>
      </w:r>
      <w:r w:rsidRPr="00F45A24">
        <w:rPr>
          <w:noProof w:val="0"/>
        </w:rPr>
        <w:t>1763s; discussion 1763s</w:t>
      </w:r>
      <w:r w:rsidR="00573DD5" w:rsidRPr="00F45A24">
        <w:rPr>
          <w:noProof w:val="0"/>
        </w:rPr>
        <w:t>–</w:t>
      </w:r>
      <w:r w:rsidRPr="00F45A24">
        <w:rPr>
          <w:noProof w:val="0"/>
        </w:rPr>
        <w:t>1764s (1999).</w:t>
      </w:r>
    </w:p>
    <w:p w14:paraId="6D2C55A7" w14:textId="6934C8B1" w:rsidR="00CD1922" w:rsidRPr="00F45A24" w:rsidRDefault="00CD1922" w:rsidP="00CD1922">
      <w:pPr>
        <w:pStyle w:val="EndNoteBibliography"/>
        <w:ind w:left="720" w:hanging="720"/>
        <w:rPr>
          <w:noProof w:val="0"/>
        </w:rPr>
      </w:pPr>
      <w:r w:rsidRPr="00F45A24">
        <w:rPr>
          <w:noProof w:val="0"/>
        </w:rPr>
        <w:t>28</w:t>
      </w:r>
      <w:r w:rsidR="00573DD5" w:rsidRPr="00F45A24">
        <w:rPr>
          <w:noProof w:val="0"/>
        </w:rPr>
        <w:t>.</w:t>
      </w:r>
      <w:r w:rsidRPr="00F45A24">
        <w:rPr>
          <w:noProof w:val="0"/>
        </w:rPr>
        <w:tab/>
        <w:t>Ghosh, S.</w:t>
      </w:r>
      <w:r w:rsidRPr="00F45A24">
        <w:rPr>
          <w:i/>
          <w:noProof w:val="0"/>
        </w:rPr>
        <w:t xml:space="preserve"> </w:t>
      </w:r>
      <w:r w:rsidRPr="00F45A24">
        <w:rPr>
          <w:iCs/>
          <w:noProof w:val="0"/>
        </w:rPr>
        <w:t xml:space="preserve">et al. </w:t>
      </w:r>
      <w:r w:rsidRPr="00F45A24">
        <w:rPr>
          <w:noProof w:val="0"/>
        </w:rPr>
        <w:t xml:space="preserve">Three-dimensional culture of melanoma cells profoundly affects gene expression profile: a high density oligonucleotide array study. </w:t>
      </w:r>
      <w:r w:rsidR="00067654" w:rsidRPr="00F45A24">
        <w:rPr>
          <w:i/>
          <w:iCs/>
          <w:noProof w:val="0"/>
        </w:rPr>
        <w:t>Journal of Cellular Physiology</w:t>
      </w:r>
      <w:r w:rsidRPr="00F45A24">
        <w:rPr>
          <w:iCs/>
          <w:noProof w:val="0"/>
        </w:rPr>
        <w:t xml:space="preserve">. </w:t>
      </w:r>
      <w:r w:rsidRPr="00F45A24">
        <w:rPr>
          <w:b/>
          <w:noProof w:val="0"/>
        </w:rPr>
        <w:t>204</w:t>
      </w:r>
      <w:r w:rsidRPr="00F45A24">
        <w:rPr>
          <w:noProof w:val="0"/>
        </w:rPr>
        <w:t xml:space="preserve"> (2), 522</w:t>
      </w:r>
      <w:r w:rsidR="00573DD5" w:rsidRPr="00F45A24">
        <w:rPr>
          <w:noProof w:val="0"/>
        </w:rPr>
        <w:t>–</w:t>
      </w:r>
      <w:r w:rsidRPr="00F45A24">
        <w:rPr>
          <w:noProof w:val="0"/>
        </w:rPr>
        <w:t>531 (2005).</w:t>
      </w:r>
    </w:p>
    <w:p w14:paraId="16D44944" w14:textId="2300FF43" w:rsidR="00CD1922" w:rsidRPr="00F45A24" w:rsidRDefault="00CD1922" w:rsidP="00CD1922">
      <w:pPr>
        <w:pStyle w:val="EndNoteBibliography"/>
        <w:ind w:left="720" w:hanging="720"/>
        <w:rPr>
          <w:noProof w:val="0"/>
        </w:rPr>
      </w:pPr>
      <w:r w:rsidRPr="00F45A24">
        <w:rPr>
          <w:noProof w:val="0"/>
        </w:rPr>
        <w:t>29</w:t>
      </w:r>
      <w:r w:rsidR="00573DD5" w:rsidRPr="00F45A24">
        <w:rPr>
          <w:noProof w:val="0"/>
        </w:rPr>
        <w:t>.</w:t>
      </w:r>
      <w:r w:rsidRPr="00F45A24">
        <w:rPr>
          <w:noProof w:val="0"/>
        </w:rPr>
        <w:tab/>
        <w:t>Delcommenne, M.</w:t>
      </w:r>
      <w:r w:rsidR="00573DD5" w:rsidRPr="00F45A24">
        <w:rPr>
          <w:noProof w:val="0"/>
        </w:rPr>
        <w:t>,</w:t>
      </w:r>
      <w:r w:rsidRPr="00F45A24">
        <w:rPr>
          <w:noProof w:val="0"/>
        </w:rPr>
        <w:t xml:space="preserve"> </w:t>
      </w:r>
      <w:proofErr w:type="spellStart"/>
      <w:r w:rsidRPr="00F45A24">
        <w:rPr>
          <w:noProof w:val="0"/>
        </w:rPr>
        <w:t>Streuli</w:t>
      </w:r>
      <w:proofErr w:type="spellEnd"/>
      <w:r w:rsidRPr="00F45A24">
        <w:rPr>
          <w:noProof w:val="0"/>
        </w:rPr>
        <w:t xml:space="preserve">, C. H. Control of integrin expression by extracellular matrix. </w:t>
      </w:r>
      <w:r w:rsidRPr="00F45A24">
        <w:rPr>
          <w:i/>
          <w:noProof w:val="0"/>
        </w:rPr>
        <w:t>Journal of Biological Chemistry</w:t>
      </w:r>
      <w:r w:rsidRPr="00F45A24">
        <w:rPr>
          <w:iCs/>
          <w:noProof w:val="0"/>
        </w:rPr>
        <w:t xml:space="preserve">. </w:t>
      </w:r>
      <w:r w:rsidRPr="00F45A24">
        <w:rPr>
          <w:b/>
          <w:noProof w:val="0"/>
        </w:rPr>
        <w:t>270</w:t>
      </w:r>
      <w:r w:rsidRPr="00F45A24">
        <w:rPr>
          <w:noProof w:val="0"/>
        </w:rPr>
        <w:t xml:space="preserve"> (45), 26794</w:t>
      </w:r>
      <w:r w:rsidR="00573DD5" w:rsidRPr="00F45A24">
        <w:rPr>
          <w:noProof w:val="0"/>
        </w:rPr>
        <w:t>–</w:t>
      </w:r>
      <w:r w:rsidRPr="00F45A24">
        <w:rPr>
          <w:noProof w:val="0"/>
        </w:rPr>
        <w:t>26801 (1995).</w:t>
      </w:r>
    </w:p>
    <w:p w14:paraId="7A132A3C" w14:textId="166693A1" w:rsidR="00CD1922" w:rsidRPr="00F45A24" w:rsidRDefault="00CD1922" w:rsidP="00CD1922">
      <w:pPr>
        <w:pStyle w:val="EndNoteBibliography"/>
        <w:ind w:left="720" w:hanging="720"/>
        <w:rPr>
          <w:noProof w:val="0"/>
        </w:rPr>
      </w:pPr>
      <w:r w:rsidRPr="00F45A24">
        <w:rPr>
          <w:noProof w:val="0"/>
        </w:rPr>
        <w:t>30</w:t>
      </w:r>
      <w:r w:rsidR="00413B59" w:rsidRPr="00F45A24">
        <w:rPr>
          <w:noProof w:val="0"/>
        </w:rPr>
        <w:t>.</w:t>
      </w:r>
      <w:r w:rsidRPr="00F45A24">
        <w:rPr>
          <w:noProof w:val="0"/>
        </w:rPr>
        <w:tab/>
        <w:t>Meshel, A. S., Wei, Q., Adelstein, R. S.</w:t>
      </w:r>
      <w:r w:rsidR="00573DD5" w:rsidRPr="00F45A24">
        <w:rPr>
          <w:noProof w:val="0"/>
        </w:rPr>
        <w:t>,</w:t>
      </w:r>
      <w:r w:rsidRPr="00F45A24">
        <w:rPr>
          <w:noProof w:val="0"/>
        </w:rPr>
        <w:t xml:space="preserve"> Sheetz, M. P. Basic mechanism of three-dimensional collagen fibre transport by fibroblasts. </w:t>
      </w:r>
      <w:r w:rsidRPr="00F45A24">
        <w:rPr>
          <w:i/>
          <w:noProof w:val="0"/>
        </w:rPr>
        <w:t>Nat</w:t>
      </w:r>
      <w:r w:rsidR="00067654" w:rsidRPr="00F45A24">
        <w:rPr>
          <w:i/>
          <w:noProof w:val="0"/>
        </w:rPr>
        <w:t>ure</w:t>
      </w:r>
      <w:r w:rsidRPr="00F45A24">
        <w:rPr>
          <w:i/>
          <w:noProof w:val="0"/>
        </w:rPr>
        <w:t xml:space="preserve"> Cell Biol</w:t>
      </w:r>
      <w:r w:rsidR="00067654" w:rsidRPr="00F45A24">
        <w:rPr>
          <w:i/>
          <w:noProof w:val="0"/>
        </w:rPr>
        <w:t>ogy</w:t>
      </w:r>
      <w:r w:rsidRPr="00F45A24">
        <w:rPr>
          <w:iCs/>
          <w:noProof w:val="0"/>
        </w:rPr>
        <w:t xml:space="preserve">. </w:t>
      </w:r>
      <w:r w:rsidRPr="00F45A24">
        <w:rPr>
          <w:b/>
          <w:noProof w:val="0"/>
        </w:rPr>
        <w:t>7</w:t>
      </w:r>
      <w:r w:rsidRPr="00F45A24">
        <w:rPr>
          <w:noProof w:val="0"/>
        </w:rPr>
        <w:t xml:space="preserve"> (2), 157</w:t>
      </w:r>
      <w:r w:rsidR="00573DD5" w:rsidRPr="00F45A24">
        <w:rPr>
          <w:noProof w:val="0"/>
        </w:rPr>
        <w:t>–</w:t>
      </w:r>
      <w:r w:rsidRPr="00F45A24">
        <w:rPr>
          <w:noProof w:val="0"/>
        </w:rPr>
        <w:t>164 (2005).</w:t>
      </w:r>
    </w:p>
    <w:p w14:paraId="5D793F57" w14:textId="6CF20787" w:rsidR="00CD1922" w:rsidRPr="00F45A24" w:rsidRDefault="00CD1922" w:rsidP="00CD1922">
      <w:pPr>
        <w:pStyle w:val="EndNoteBibliography"/>
        <w:ind w:left="720" w:hanging="720"/>
        <w:rPr>
          <w:noProof w:val="0"/>
        </w:rPr>
      </w:pPr>
      <w:r w:rsidRPr="00F45A24">
        <w:rPr>
          <w:noProof w:val="0"/>
        </w:rPr>
        <w:t>31</w:t>
      </w:r>
      <w:r w:rsidR="00413B59" w:rsidRPr="00F45A24">
        <w:rPr>
          <w:noProof w:val="0"/>
        </w:rPr>
        <w:t>.</w:t>
      </w:r>
      <w:r w:rsidRPr="00F45A24">
        <w:rPr>
          <w:noProof w:val="0"/>
        </w:rPr>
        <w:tab/>
        <w:t>Paszek, M. J.</w:t>
      </w:r>
      <w:r w:rsidRPr="00F45A24">
        <w:rPr>
          <w:i/>
          <w:noProof w:val="0"/>
        </w:rPr>
        <w:t xml:space="preserve"> </w:t>
      </w:r>
      <w:r w:rsidRPr="00F45A24">
        <w:rPr>
          <w:iCs/>
          <w:noProof w:val="0"/>
        </w:rPr>
        <w:t xml:space="preserve">et al. </w:t>
      </w:r>
      <w:r w:rsidRPr="00F45A24">
        <w:rPr>
          <w:noProof w:val="0"/>
        </w:rPr>
        <w:t xml:space="preserve">Tensional homeostasis and the malignant phenotype. </w:t>
      </w:r>
      <w:r w:rsidRPr="00F45A24">
        <w:rPr>
          <w:i/>
          <w:noProof w:val="0"/>
        </w:rPr>
        <w:t>Cancer Cell</w:t>
      </w:r>
      <w:r w:rsidRPr="00F45A24">
        <w:rPr>
          <w:iCs/>
          <w:noProof w:val="0"/>
        </w:rPr>
        <w:t xml:space="preserve">. </w:t>
      </w:r>
      <w:r w:rsidRPr="00F45A24">
        <w:rPr>
          <w:b/>
          <w:noProof w:val="0"/>
        </w:rPr>
        <w:t>8</w:t>
      </w:r>
      <w:r w:rsidRPr="00F45A24">
        <w:rPr>
          <w:noProof w:val="0"/>
        </w:rPr>
        <w:t xml:space="preserve"> (3), 241</w:t>
      </w:r>
      <w:r w:rsidR="00413B59" w:rsidRPr="00F45A24">
        <w:rPr>
          <w:noProof w:val="0"/>
        </w:rPr>
        <w:t>–</w:t>
      </w:r>
      <w:r w:rsidRPr="00F45A24">
        <w:rPr>
          <w:noProof w:val="0"/>
        </w:rPr>
        <w:t>254 (2005).</w:t>
      </w:r>
    </w:p>
    <w:p w14:paraId="366538A3" w14:textId="57ACEA2B" w:rsidR="00CD1922" w:rsidRPr="00F45A24" w:rsidRDefault="00CD1922" w:rsidP="00CD1922">
      <w:pPr>
        <w:pStyle w:val="EndNoteBibliography"/>
        <w:ind w:left="720" w:hanging="720"/>
        <w:rPr>
          <w:noProof w:val="0"/>
        </w:rPr>
      </w:pPr>
      <w:r w:rsidRPr="00F45A24">
        <w:rPr>
          <w:noProof w:val="0"/>
        </w:rPr>
        <w:t>32</w:t>
      </w:r>
      <w:r w:rsidR="00413B59" w:rsidRPr="00F45A24">
        <w:rPr>
          <w:noProof w:val="0"/>
        </w:rPr>
        <w:t>.</w:t>
      </w:r>
      <w:r w:rsidRPr="00F45A24">
        <w:rPr>
          <w:noProof w:val="0"/>
        </w:rPr>
        <w:tab/>
        <w:t>Yu, M.</w:t>
      </w:r>
      <w:r w:rsidRPr="00F45A24">
        <w:rPr>
          <w:i/>
          <w:noProof w:val="0"/>
        </w:rPr>
        <w:t xml:space="preserve"> </w:t>
      </w:r>
      <w:r w:rsidRPr="00F45A24">
        <w:rPr>
          <w:iCs/>
          <w:noProof w:val="0"/>
        </w:rPr>
        <w:t xml:space="preserve">et al. </w:t>
      </w:r>
      <w:r w:rsidRPr="00F45A24">
        <w:rPr>
          <w:noProof w:val="0"/>
        </w:rPr>
        <w:t xml:space="preserve">Cancer therapy. Ex vivo culture of circulating breast tumor cells for individualized testing of drug susceptibility. </w:t>
      </w:r>
      <w:r w:rsidRPr="00F45A24">
        <w:rPr>
          <w:i/>
          <w:noProof w:val="0"/>
        </w:rPr>
        <w:t>Science</w:t>
      </w:r>
      <w:r w:rsidRPr="00F45A24">
        <w:rPr>
          <w:iCs/>
          <w:noProof w:val="0"/>
        </w:rPr>
        <w:t xml:space="preserve">. </w:t>
      </w:r>
      <w:r w:rsidRPr="00F45A24">
        <w:rPr>
          <w:b/>
          <w:noProof w:val="0"/>
        </w:rPr>
        <w:t>345</w:t>
      </w:r>
      <w:r w:rsidRPr="00F45A24">
        <w:rPr>
          <w:noProof w:val="0"/>
        </w:rPr>
        <w:t xml:space="preserve"> (6193), 216</w:t>
      </w:r>
      <w:r w:rsidR="00413B59" w:rsidRPr="00F45A24">
        <w:rPr>
          <w:noProof w:val="0"/>
        </w:rPr>
        <w:t>–</w:t>
      </w:r>
      <w:r w:rsidRPr="00F45A24">
        <w:rPr>
          <w:noProof w:val="0"/>
        </w:rPr>
        <w:t>220 (2014).</w:t>
      </w:r>
    </w:p>
    <w:p w14:paraId="19F644F3" w14:textId="62A066DC" w:rsidR="00CD1922" w:rsidRPr="00F45A24" w:rsidRDefault="00CD1922" w:rsidP="00CD1922">
      <w:pPr>
        <w:pStyle w:val="EndNoteBibliography"/>
        <w:ind w:left="720" w:hanging="720"/>
        <w:rPr>
          <w:noProof w:val="0"/>
        </w:rPr>
      </w:pPr>
      <w:r w:rsidRPr="00F45A24">
        <w:rPr>
          <w:noProof w:val="0"/>
        </w:rPr>
        <w:t>33</w:t>
      </w:r>
      <w:r w:rsidR="00413B59" w:rsidRPr="00F45A24">
        <w:rPr>
          <w:noProof w:val="0"/>
        </w:rPr>
        <w:t>.</w:t>
      </w:r>
      <w:r w:rsidRPr="00F45A24">
        <w:rPr>
          <w:noProof w:val="0"/>
        </w:rPr>
        <w:tab/>
        <w:t>Weiswald, L. B.</w:t>
      </w:r>
      <w:r w:rsidRPr="00F45A24">
        <w:rPr>
          <w:i/>
          <w:noProof w:val="0"/>
        </w:rPr>
        <w:t xml:space="preserve"> </w:t>
      </w:r>
      <w:r w:rsidRPr="00F45A24">
        <w:rPr>
          <w:iCs/>
          <w:noProof w:val="0"/>
        </w:rPr>
        <w:t xml:space="preserve">et al. </w:t>
      </w:r>
      <w:r w:rsidRPr="00F45A24">
        <w:rPr>
          <w:noProof w:val="0"/>
        </w:rPr>
        <w:t xml:space="preserve">Newly characterised ex vivo colospheres as a three-dimensional colon cancer cell model of tumour aggressiveness. </w:t>
      </w:r>
      <w:r w:rsidR="00067654" w:rsidRPr="00F45A24">
        <w:rPr>
          <w:i/>
          <w:iCs/>
          <w:noProof w:val="0"/>
        </w:rPr>
        <w:t>British Journal of Cancer</w:t>
      </w:r>
      <w:r w:rsidRPr="00F45A24">
        <w:rPr>
          <w:iCs/>
          <w:noProof w:val="0"/>
        </w:rPr>
        <w:t xml:space="preserve">. </w:t>
      </w:r>
      <w:r w:rsidRPr="00F45A24">
        <w:rPr>
          <w:b/>
          <w:noProof w:val="0"/>
        </w:rPr>
        <w:t>101</w:t>
      </w:r>
      <w:r w:rsidRPr="00F45A24">
        <w:rPr>
          <w:noProof w:val="0"/>
        </w:rPr>
        <w:t xml:space="preserve"> (3), 473</w:t>
      </w:r>
      <w:r w:rsidR="00413B59" w:rsidRPr="00F45A24">
        <w:rPr>
          <w:noProof w:val="0"/>
        </w:rPr>
        <w:t>–</w:t>
      </w:r>
      <w:r w:rsidRPr="00F45A24">
        <w:rPr>
          <w:noProof w:val="0"/>
        </w:rPr>
        <w:t>482 (2009).</w:t>
      </w:r>
    </w:p>
    <w:p w14:paraId="0A213DD8" w14:textId="3D60AA05" w:rsidR="00CD1922" w:rsidRPr="00F45A24" w:rsidRDefault="00CD1922" w:rsidP="00CD1922">
      <w:pPr>
        <w:pStyle w:val="EndNoteBibliography"/>
        <w:ind w:left="720" w:hanging="720"/>
        <w:rPr>
          <w:noProof w:val="0"/>
        </w:rPr>
      </w:pPr>
      <w:r w:rsidRPr="00F45A24">
        <w:rPr>
          <w:noProof w:val="0"/>
        </w:rPr>
        <w:t>34</w:t>
      </w:r>
      <w:r w:rsidR="00413B59" w:rsidRPr="00F45A24">
        <w:rPr>
          <w:noProof w:val="0"/>
        </w:rPr>
        <w:t>.</w:t>
      </w:r>
      <w:r w:rsidRPr="00F45A24">
        <w:rPr>
          <w:noProof w:val="0"/>
        </w:rPr>
        <w:tab/>
        <w:t>Kondo, J.</w:t>
      </w:r>
      <w:r w:rsidRPr="00F45A24">
        <w:rPr>
          <w:i/>
          <w:noProof w:val="0"/>
        </w:rPr>
        <w:t xml:space="preserve"> </w:t>
      </w:r>
      <w:r w:rsidRPr="00F45A24">
        <w:rPr>
          <w:iCs/>
          <w:noProof w:val="0"/>
        </w:rPr>
        <w:t xml:space="preserve">et al. </w:t>
      </w:r>
      <w:r w:rsidRPr="00F45A24">
        <w:rPr>
          <w:noProof w:val="0"/>
        </w:rPr>
        <w:t xml:space="preserve">Retaining cell-cell contact enables preparation and culture of spheroids composed of pure primary cancer cells from colorectal cancer. </w:t>
      </w:r>
      <w:r w:rsidR="00067654" w:rsidRPr="00F45A24">
        <w:rPr>
          <w:i/>
          <w:iCs/>
          <w:noProof w:val="0"/>
        </w:rPr>
        <w:t>Proceedings of the National Academy of Sciences of the United States of America</w:t>
      </w:r>
      <w:r w:rsidRPr="00F45A24">
        <w:rPr>
          <w:iCs/>
          <w:noProof w:val="0"/>
        </w:rPr>
        <w:t xml:space="preserve">. </w:t>
      </w:r>
      <w:r w:rsidRPr="00F45A24">
        <w:rPr>
          <w:b/>
          <w:noProof w:val="0"/>
        </w:rPr>
        <w:t>108</w:t>
      </w:r>
      <w:r w:rsidRPr="00F45A24">
        <w:rPr>
          <w:noProof w:val="0"/>
        </w:rPr>
        <w:t xml:space="preserve"> (15), 6235</w:t>
      </w:r>
      <w:r w:rsidR="00413B59" w:rsidRPr="00F45A24">
        <w:rPr>
          <w:noProof w:val="0"/>
        </w:rPr>
        <w:t>–</w:t>
      </w:r>
      <w:r w:rsidRPr="00F45A24">
        <w:rPr>
          <w:noProof w:val="0"/>
        </w:rPr>
        <w:t>6240 (2011).</w:t>
      </w:r>
    </w:p>
    <w:p w14:paraId="033A62F3" w14:textId="40675F07" w:rsidR="00CD1922" w:rsidRPr="00F45A24" w:rsidRDefault="00CD1922" w:rsidP="00CD1922">
      <w:pPr>
        <w:pStyle w:val="EndNoteBibliography"/>
        <w:ind w:left="720" w:hanging="720"/>
        <w:rPr>
          <w:noProof w:val="0"/>
        </w:rPr>
      </w:pPr>
      <w:r w:rsidRPr="00F45A24">
        <w:rPr>
          <w:noProof w:val="0"/>
        </w:rPr>
        <w:t>35</w:t>
      </w:r>
      <w:r w:rsidR="00413B59" w:rsidRPr="00F45A24">
        <w:rPr>
          <w:noProof w:val="0"/>
        </w:rPr>
        <w:t>.</w:t>
      </w:r>
      <w:r w:rsidRPr="00F45A24">
        <w:rPr>
          <w:noProof w:val="0"/>
        </w:rPr>
        <w:tab/>
        <w:t>Rajcevic, U.</w:t>
      </w:r>
      <w:r w:rsidRPr="00F45A24">
        <w:rPr>
          <w:i/>
          <w:noProof w:val="0"/>
        </w:rPr>
        <w:t xml:space="preserve"> </w:t>
      </w:r>
      <w:r w:rsidRPr="00F45A24">
        <w:rPr>
          <w:iCs/>
          <w:noProof w:val="0"/>
        </w:rPr>
        <w:t xml:space="preserve">et al. </w:t>
      </w:r>
      <w:r w:rsidRPr="00F45A24">
        <w:rPr>
          <w:noProof w:val="0"/>
        </w:rPr>
        <w:t xml:space="preserve">Colorectal cancer derived organotypic spheroids maintain essential tissue characteristics but adapt their metabolism in culture. </w:t>
      </w:r>
      <w:r w:rsidRPr="00F45A24">
        <w:rPr>
          <w:i/>
          <w:noProof w:val="0"/>
        </w:rPr>
        <w:t>Proteome Sciences</w:t>
      </w:r>
      <w:r w:rsidRPr="00F45A24">
        <w:rPr>
          <w:iCs/>
          <w:noProof w:val="0"/>
        </w:rPr>
        <w:t xml:space="preserve">. </w:t>
      </w:r>
      <w:r w:rsidRPr="00F45A24">
        <w:rPr>
          <w:b/>
          <w:noProof w:val="0"/>
        </w:rPr>
        <w:t>12</w:t>
      </w:r>
      <w:r w:rsidR="00413B59" w:rsidRPr="00F45A24">
        <w:rPr>
          <w:noProof w:val="0"/>
        </w:rPr>
        <w:t>,</w:t>
      </w:r>
      <w:r w:rsidRPr="00F45A24">
        <w:rPr>
          <w:noProof w:val="0"/>
        </w:rPr>
        <w:t xml:space="preserve"> 39 (2014).</w:t>
      </w:r>
    </w:p>
    <w:p w14:paraId="07C8158F" w14:textId="57AF5F01" w:rsidR="00CD1922" w:rsidRPr="00F45A24" w:rsidRDefault="00CD1922" w:rsidP="00CD1922">
      <w:pPr>
        <w:pStyle w:val="EndNoteBibliography"/>
        <w:ind w:left="720" w:hanging="720"/>
        <w:rPr>
          <w:noProof w:val="0"/>
        </w:rPr>
      </w:pPr>
      <w:r w:rsidRPr="00F45A24">
        <w:rPr>
          <w:noProof w:val="0"/>
        </w:rPr>
        <w:t>36</w:t>
      </w:r>
      <w:r w:rsidR="00413B59" w:rsidRPr="00F45A24">
        <w:rPr>
          <w:noProof w:val="0"/>
        </w:rPr>
        <w:t>.</w:t>
      </w:r>
      <w:r w:rsidRPr="00F45A24">
        <w:rPr>
          <w:noProof w:val="0"/>
        </w:rPr>
        <w:tab/>
        <w:t>Friedrich, J., Seidel, C., Ebner, R.</w:t>
      </w:r>
      <w:r w:rsidR="00413B59" w:rsidRPr="00F45A24">
        <w:rPr>
          <w:noProof w:val="0"/>
        </w:rPr>
        <w:t>,</w:t>
      </w:r>
      <w:r w:rsidRPr="00F45A24">
        <w:rPr>
          <w:noProof w:val="0"/>
        </w:rPr>
        <w:t xml:space="preserve"> Kunz-</w:t>
      </w:r>
      <w:proofErr w:type="spellStart"/>
      <w:r w:rsidRPr="00F45A24">
        <w:rPr>
          <w:noProof w:val="0"/>
        </w:rPr>
        <w:t>Schughart</w:t>
      </w:r>
      <w:proofErr w:type="spellEnd"/>
      <w:r w:rsidRPr="00F45A24">
        <w:rPr>
          <w:noProof w:val="0"/>
        </w:rPr>
        <w:t xml:space="preserve">, L. A. Spheroid-based drug screen: considerations and practical approach. </w:t>
      </w:r>
      <w:r w:rsidRPr="00F45A24">
        <w:rPr>
          <w:i/>
          <w:noProof w:val="0"/>
        </w:rPr>
        <w:t>Nature Protocols</w:t>
      </w:r>
      <w:r w:rsidRPr="00F45A24">
        <w:rPr>
          <w:iCs/>
          <w:noProof w:val="0"/>
        </w:rPr>
        <w:t xml:space="preserve">. </w:t>
      </w:r>
      <w:r w:rsidRPr="00F45A24">
        <w:rPr>
          <w:b/>
          <w:noProof w:val="0"/>
        </w:rPr>
        <w:t>4</w:t>
      </w:r>
      <w:r w:rsidRPr="00F45A24">
        <w:rPr>
          <w:noProof w:val="0"/>
        </w:rPr>
        <w:t xml:space="preserve"> (3), 309</w:t>
      </w:r>
      <w:r w:rsidR="00413B59" w:rsidRPr="00F45A24">
        <w:rPr>
          <w:noProof w:val="0"/>
        </w:rPr>
        <w:t>–</w:t>
      </w:r>
      <w:r w:rsidRPr="00F45A24">
        <w:rPr>
          <w:noProof w:val="0"/>
        </w:rPr>
        <w:t>324 (2009).</w:t>
      </w:r>
    </w:p>
    <w:p w14:paraId="2430FEED" w14:textId="7577CF98" w:rsidR="00CD1922" w:rsidRPr="00F45A24" w:rsidRDefault="00CD1922" w:rsidP="00CD1922">
      <w:pPr>
        <w:pStyle w:val="EndNoteBibliography"/>
        <w:ind w:left="720" w:hanging="720"/>
        <w:rPr>
          <w:noProof w:val="0"/>
        </w:rPr>
      </w:pPr>
      <w:r w:rsidRPr="00F45A24">
        <w:rPr>
          <w:noProof w:val="0"/>
        </w:rPr>
        <w:t>37</w:t>
      </w:r>
      <w:r w:rsidR="00413B59" w:rsidRPr="00F45A24">
        <w:rPr>
          <w:noProof w:val="0"/>
        </w:rPr>
        <w:t>.</w:t>
      </w:r>
      <w:r w:rsidRPr="00F45A24">
        <w:rPr>
          <w:noProof w:val="0"/>
        </w:rPr>
        <w:tab/>
        <w:t>Friedrich, J., Ebner, R.</w:t>
      </w:r>
      <w:r w:rsidR="00413B59" w:rsidRPr="00F45A24">
        <w:rPr>
          <w:noProof w:val="0"/>
        </w:rPr>
        <w:t>,</w:t>
      </w:r>
      <w:r w:rsidRPr="00F45A24">
        <w:rPr>
          <w:noProof w:val="0"/>
        </w:rPr>
        <w:t xml:space="preserve"> Kunz-</w:t>
      </w:r>
      <w:proofErr w:type="spellStart"/>
      <w:r w:rsidRPr="00F45A24">
        <w:rPr>
          <w:noProof w:val="0"/>
        </w:rPr>
        <w:t>Schughart</w:t>
      </w:r>
      <w:proofErr w:type="spellEnd"/>
      <w:r w:rsidRPr="00F45A24">
        <w:rPr>
          <w:noProof w:val="0"/>
        </w:rPr>
        <w:t xml:space="preserve">, L. A. Experimental anti-tumor therapy in 3-D: spheroids--old hat or new challenge? </w:t>
      </w:r>
      <w:r w:rsidRPr="00F45A24">
        <w:rPr>
          <w:i/>
          <w:noProof w:val="0"/>
        </w:rPr>
        <w:t>International Journal of Radiation Biology</w:t>
      </w:r>
      <w:r w:rsidRPr="00F45A24">
        <w:rPr>
          <w:iCs/>
          <w:noProof w:val="0"/>
        </w:rPr>
        <w:t xml:space="preserve">. </w:t>
      </w:r>
      <w:r w:rsidRPr="00F45A24">
        <w:rPr>
          <w:b/>
          <w:noProof w:val="0"/>
        </w:rPr>
        <w:t>83</w:t>
      </w:r>
      <w:r w:rsidRPr="00F45A24">
        <w:rPr>
          <w:noProof w:val="0"/>
        </w:rPr>
        <w:t xml:space="preserve"> (11</w:t>
      </w:r>
      <w:r w:rsidR="00413B59" w:rsidRPr="00F45A24">
        <w:rPr>
          <w:noProof w:val="0"/>
        </w:rPr>
        <w:t>–</w:t>
      </w:r>
      <w:r w:rsidRPr="00F45A24">
        <w:rPr>
          <w:noProof w:val="0"/>
        </w:rPr>
        <w:t>12), 849</w:t>
      </w:r>
      <w:r w:rsidR="00413B59" w:rsidRPr="00F45A24">
        <w:rPr>
          <w:noProof w:val="0"/>
        </w:rPr>
        <w:t>–</w:t>
      </w:r>
      <w:r w:rsidRPr="00F45A24">
        <w:rPr>
          <w:noProof w:val="0"/>
        </w:rPr>
        <w:t>871 (2007).</w:t>
      </w:r>
    </w:p>
    <w:p w14:paraId="0A37EE99" w14:textId="5172B742" w:rsidR="00CD1922" w:rsidRPr="00F45A24" w:rsidRDefault="00CD1922" w:rsidP="00CD1922">
      <w:pPr>
        <w:pStyle w:val="EndNoteBibliography"/>
        <w:ind w:left="720" w:hanging="720"/>
        <w:rPr>
          <w:noProof w:val="0"/>
        </w:rPr>
      </w:pPr>
      <w:r w:rsidRPr="00F45A24">
        <w:rPr>
          <w:noProof w:val="0"/>
        </w:rPr>
        <w:t>38</w:t>
      </w:r>
      <w:r w:rsidR="00413B59" w:rsidRPr="00F45A24">
        <w:rPr>
          <w:noProof w:val="0"/>
        </w:rPr>
        <w:t>.</w:t>
      </w:r>
      <w:r w:rsidRPr="00F45A24">
        <w:rPr>
          <w:noProof w:val="0"/>
        </w:rPr>
        <w:tab/>
        <w:t>Kelm, J. M., Timmins, N. E., Brown, C. J., Fussenegger, M.</w:t>
      </w:r>
      <w:r w:rsidR="00413B59" w:rsidRPr="00F45A24">
        <w:rPr>
          <w:noProof w:val="0"/>
        </w:rPr>
        <w:t>,</w:t>
      </w:r>
      <w:r w:rsidRPr="00F45A24">
        <w:rPr>
          <w:noProof w:val="0"/>
        </w:rPr>
        <w:t xml:space="preserve"> Nielsen, L. K. Method for generation of homogeneous multicellular tumor spheroids applicable to a wide variety of cell types. </w:t>
      </w:r>
      <w:r w:rsidRPr="00F45A24">
        <w:rPr>
          <w:i/>
          <w:noProof w:val="0"/>
        </w:rPr>
        <w:t>Biotechnology &amp; Bioengineering</w:t>
      </w:r>
      <w:r w:rsidRPr="00F45A24">
        <w:rPr>
          <w:iCs/>
          <w:noProof w:val="0"/>
        </w:rPr>
        <w:t xml:space="preserve">. </w:t>
      </w:r>
      <w:r w:rsidRPr="00F45A24">
        <w:rPr>
          <w:b/>
          <w:noProof w:val="0"/>
        </w:rPr>
        <w:t>83</w:t>
      </w:r>
      <w:r w:rsidRPr="00F45A24">
        <w:rPr>
          <w:noProof w:val="0"/>
        </w:rPr>
        <w:t xml:space="preserve"> (2), 173</w:t>
      </w:r>
      <w:r w:rsidR="00413B59" w:rsidRPr="00F45A24">
        <w:rPr>
          <w:noProof w:val="0"/>
        </w:rPr>
        <w:t>–</w:t>
      </w:r>
      <w:r w:rsidRPr="00F45A24">
        <w:rPr>
          <w:noProof w:val="0"/>
        </w:rPr>
        <w:t>180 (2003).</w:t>
      </w:r>
    </w:p>
    <w:p w14:paraId="1AA02116" w14:textId="0124EA88" w:rsidR="00CD1922" w:rsidRPr="00F45A24" w:rsidRDefault="00CD1922" w:rsidP="00CD1922">
      <w:pPr>
        <w:pStyle w:val="EndNoteBibliography"/>
        <w:ind w:left="720" w:hanging="720"/>
        <w:rPr>
          <w:noProof w:val="0"/>
        </w:rPr>
      </w:pPr>
      <w:r w:rsidRPr="00F45A24">
        <w:rPr>
          <w:noProof w:val="0"/>
        </w:rPr>
        <w:t>39</w:t>
      </w:r>
      <w:r w:rsidR="00413B59" w:rsidRPr="00F45A24">
        <w:rPr>
          <w:noProof w:val="0"/>
        </w:rPr>
        <w:t>.</w:t>
      </w:r>
      <w:r w:rsidRPr="00F45A24">
        <w:rPr>
          <w:noProof w:val="0"/>
        </w:rPr>
        <w:tab/>
        <w:t>Esparza-Baquer, A.</w:t>
      </w:r>
      <w:r w:rsidRPr="00F45A24">
        <w:rPr>
          <w:i/>
          <w:noProof w:val="0"/>
        </w:rPr>
        <w:t xml:space="preserve"> </w:t>
      </w:r>
      <w:r w:rsidRPr="00F45A24">
        <w:rPr>
          <w:iCs/>
          <w:noProof w:val="0"/>
        </w:rPr>
        <w:t xml:space="preserve">et al. </w:t>
      </w:r>
      <w:r w:rsidRPr="00F45A24">
        <w:rPr>
          <w:noProof w:val="0"/>
        </w:rPr>
        <w:t xml:space="preserve">TREM-2 defends the liver against hepatocellular carcinoma through multifactorial protective mechanisms. </w:t>
      </w:r>
      <w:r w:rsidRPr="00F45A24">
        <w:rPr>
          <w:i/>
          <w:noProof w:val="0"/>
        </w:rPr>
        <w:t>Gut</w:t>
      </w:r>
      <w:r w:rsidRPr="00F45A24">
        <w:rPr>
          <w:iCs/>
          <w:noProof w:val="0"/>
        </w:rPr>
        <w:t xml:space="preserve">. </w:t>
      </w:r>
      <w:r w:rsidRPr="00F45A24">
        <w:rPr>
          <w:b/>
          <w:noProof w:val="0"/>
        </w:rPr>
        <w:t>70</w:t>
      </w:r>
      <w:r w:rsidRPr="00F45A24">
        <w:rPr>
          <w:noProof w:val="0"/>
        </w:rPr>
        <w:t xml:space="preserve"> (7), 1345</w:t>
      </w:r>
      <w:r w:rsidR="00413B59" w:rsidRPr="00F45A24">
        <w:rPr>
          <w:noProof w:val="0"/>
        </w:rPr>
        <w:t>–</w:t>
      </w:r>
      <w:r w:rsidRPr="00F45A24">
        <w:rPr>
          <w:noProof w:val="0"/>
        </w:rPr>
        <w:t>1361 (2021).</w:t>
      </w:r>
    </w:p>
    <w:p w14:paraId="30ECD23E" w14:textId="1ACEFA73" w:rsidR="00CD1922" w:rsidRPr="00F45A24" w:rsidRDefault="00CD1922" w:rsidP="00CD1922">
      <w:pPr>
        <w:pStyle w:val="EndNoteBibliography"/>
        <w:ind w:left="720" w:hanging="720"/>
        <w:rPr>
          <w:noProof w:val="0"/>
        </w:rPr>
      </w:pPr>
      <w:r w:rsidRPr="00F45A24">
        <w:rPr>
          <w:noProof w:val="0"/>
        </w:rPr>
        <w:t>40</w:t>
      </w:r>
      <w:r w:rsidR="00413B59" w:rsidRPr="00F45A24">
        <w:rPr>
          <w:noProof w:val="0"/>
        </w:rPr>
        <w:t>.</w:t>
      </w:r>
      <w:r w:rsidRPr="00F45A24">
        <w:rPr>
          <w:noProof w:val="0"/>
        </w:rPr>
        <w:tab/>
        <w:t>Dangles-Marie, V.</w:t>
      </w:r>
      <w:r w:rsidRPr="00F45A24">
        <w:rPr>
          <w:i/>
          <w:noProof w:val="0"/>
        </w:rPr>
        <w:t xml:space="preserve"> </w:t>
      </w:r>
      <w:r w:rsidRPr="00F45A24">
        <w:rPr>
          <w:iCs/>
          <w:noProof w:val="0"/>
        </w:rPr>
        <w:t xml:space="preserve">et al. </w:t>
      </w:r>
      <w:r w:rsidRPr="00F45A24">
        <w:rPr>
          <w:noProof w:val="0"/>
        </w:rPr>
        <w:t xml:space="preserve">A three-dimensional tumor cell defect in activating autologous CTLs is associated with inefficient antigen presentation correlated with heat shock protein-70 down-regulation. </w:t>
      </w:r>
      <w:r w:rsidRPr="00F45A24">
        <w:rPr>
          <w:i/>
          <w:noProof w:val="0"/>
        </w:rPr>
        <w:t>Cancer Res</w:t>
      </w:r>
      <w:r w:rsidR="00067654" w:rsidRPr="00F45A24">
        <w:rPr>
          <w:i/>
          <w:noProof w:val="0"/>
        </w:rPr>
        <w:t>earch</w:t>
      </w:r>
      <w:r w:rsidRPr="00F45A24">
        <w:rPr>
          <w:iCs/>
          <w:noProof w:val="0"/>
        </w:rPr>
        <w:t xml:space="preserve">. </w:t>
      </w:r>
      <w:r w:rsidRPr="00F45A24">
        <w:rPr>
          <w:b/>
          <w:noProof w:val="0"/>
        </w:rPr>
        <w:t>63</w:t>
      </w:r>
      <w:r w:rsidRPr="00F45A24">
        <w:rPr>
          <w:noProof w:val="0"/>
        </w:rPr>
        <w:t xml:space="preserve"> (13), 3682</w:t>
      </w:r>
      <w:r w:rsidR="00413B59" w:rsidRPr="00F45A24">
        <w:rPr>
          <w:noProof w:val="0"/>
        </w:rPr>
        <w:t>–</w:t>
      </w:r>
      <w:r w:rsidRPr="00F45A24">
        <w:rPr>
          <w:noProof w:val="0"/>
        </w:rPr>
        <w:t>3687 (2003).</w:t>
      </w:r>
    </w:p>
    <w:p w14:paraId="28F788CA" w14:textId="1CA429FD" w:rsidR="00CD1922" w:rsidRPr="00F45A24" w:rsidRDefault="00CD1922" w:rsidP="00CD1922">
      <w:pPr>
        <w:pStyle w:val="EndNoteBibliography"/>
        <w:ind w:left="720" w:hanging="720"/>
        <w:rPr>
          <w:noProof w:val="0"/>
        </w:rPr>
      </w:pPr>
      <w:r w:rsidRPr="00F45A24">
        <w:rPr>
          <w:noProof w:val="0"/>
        </w:rPr>
        <w:lastRenderedPageBreak/>
        <w:t>41</w:t>
      </w:r>
      <w:r w:rsidR="00413B59" w:rsidRPr="00F45A24">
        <w:rPr>
          <w:noProof w:val="0"/>
        </w:rPr>
        <w:t>.</w:t>
      </w:r>
      <w:r w:rsidRPr="00F45A24">
        <w:rPr>
          <w:noProof w:val="0"/>
        </w:rPr>
        <w:tab/>
        <w:t>Timmins, N. E., Dietmair, S.</w:t>
      </w:r>
      <w:r w:rsidR="00413B59" w:rsidRPr="00F45A24">
        <w:rPr>
          <w:noProof w:val="0"/>
        </w:rPr>
        <w:t>,</w:t>
      </w:r>
      <w:r w:rsidRPr="00F45A24">
        <w:rPr>
          <w:noProof w:val="0"/>
        </w:rPr>
        <w:t xml:space="preserve"> Nielsen, L. K. Hanging-drop multicellular spheroids as a model of tumour angiogenesis. </w:t>
      </w:r>
      <w:r w:rsidRPr="00F45A24">
        <w:rPr>
          <w:i/>
          <w:noProof w:val="0"/>
        </w:rPr>
        <w:t>Angiogenesis</w:t>
      </w:r>
      <w:r w:rsidRPr="00F45A24">
        <w:rPr>
          <w:iCs/>
          <w:noProof w:val="0"/>
        </w:rPr>
        <w:t xml:space="preserve">. </w:t>
      </w:r>
      <w:r w:rsidRPr="00F45A24">
        <w:rPr>
          <w:b/>
          <w:noProof w:val="0"/>
        </w:rPr>
        <w:t>7</w:t>
      </w:r>
      <w:r w:rsidRPr="00F45A24">
        <w:rPr>
          <w:noProof w:val="0"/>
        </w:rPr>
        <w:t xml:space="preserve"> (2), 97</w:t>
      </w:r>
      <w:r w:rsidR="00413B59" w:rsidRPr="00F45A24">
        <w:rPr>
          <w:noProof w:val="0"/>
        </w:rPr>
        <w:t>–</w:t>
      </w:r>
      <w:r w:rsidRPr="00F45A24">
        <w:rPr>
          <w:noProof w:val="0"/>
        </w:rPr>
        <w:t>103 (2004).</w:t>
      </w:r>
    </w:p>
    <w:p w14:paraId="116F182E" w14:textId="46A259E1" w:rsidR="00CD1922" w:rsidRPr="00F45A24" w:rsidRDefault="00CD1922" w:rsidP="00CD1922">
      <w:pPr>
        <w:pStyle w:val="EndNoteBibliography"/>
        <w:ind w:left="720" w:hanging="720"/>
        <w:rPr>
          <w:noProof w:val="0"/>
        </w:rPr>
      </w:pPr>
      <w:r w:rsidRPr="00F45A24">
        <w:rPr>
          <w:noProof w:val="0"/>
        </w:rPr>
        <w:t>42</w:t>
      </w:r>
      <w:r w:rsidR="00413B59" w:rsidRPr="00F45A24">
        <w:rPr>
          <w:noProof w:val="0"/>
        </w:rPr>
        <w:t>.</w:t>
      </w:r>
      <w:r w:rsidRPr="00F45A24">
        <w:rPr>
          <w:noProof w:val="0"/>
        </w:rPr>
        <w:tab/>
        <w:t>Mayer, B.</w:t>
      </w:r>
      <w:r w:rsidRPr="00F45A24">
        <w:rPr>
          <w:i/>
          <w:noProof w:val="0"/>
        </w:rPr>
        <w:t xml:space="preserve"> </w:t>
      </w:r>
      <w:r w:rsidRPr="00F45A24">
        <w:rPr>
          <w:iCs/>
          <w:noProof w:val="0"/>
        </w:rPr>
        <w:t xml:space="preserve">et al. </w:t>
      </w:r>
      <w:r w:rsidRPr="00F45A24">
        <w:rPr>
          <w:noProof w:val="0"/>
        </w:rPr>
        <w:t xml:space="preserve">Multicellular gastric cancer spheroids recapitulate growth pattern and differentiation phenotype of human gastric carcinomas. </w:t>
      </w:r>
      <w:r w:rsidRPr="00F45A24">
        <w:rPr>
          <w:i/>
          <w:noProof w:val="0"/>
        </w:rPr>
        <w:t>Gastroenterology</w:t>
      </w:r>
      <w:r w:rsidRPr="00F45A24">
        <w:rPr>
          <w:iCs/>
          <w:noProof w:val="0"/>
        </w:rPr>
        <w:t xml:space="preserve">. </w:t>
      </w:r>
      <w:r w:rsidRPr="00F45A24">
        <w:rPr>
          <w:b/>
          <w:noProof w:val="0"/>
        </w:rPr>
        <w:t>121</w:t>
      </w:r>
      <w:r w:rsidRPr="00F45A24">
        <w:rPr>
          <w:noProof w:val="0"/>
        </w:rPr>
        <w:t xml:space="preserve"> (4), 839</w:t>
      </w:r>
      <w:r w:rsidR="00413B59" w:rsidRPr="00F45A24">
        <w:rPr>
          <w:noProof w:val="0"/>
        </w:rPr>
        <w:t>–</w:t>
      </w:r>
      <w:r w:rsidRPr="00F45A24">
        <w:rPr>
          <w:noProof w:val="0"/>
        </w:rPr>
        <w:t>852 (2001).</w:t>
      </w:r>
    </w:p>
    <w:p w14:paraId="49656A6A" w14:textId="1A1FEBB4" w:rsidR="00CD1922" w:rsidRPr="00F45A24" w:rsidRDefault="00CD1922" w:rsidP="00CD1922">
      <w:pPr>
        <w:pStyle w:val="EndNoteBibliography"/>
        <w:ind w:left="720" w:hanging="720"/>
        <w:rPr>
          <w:noProof w:val="0"/>
        </w:rPr>
      </w:pPr>
      <w:r w:rsidRPr="00F45A24">
        <w:rPr>
          <w:noProof w:val="0"/>
        </w:rPr>
        <w:t>43</w:t>
      </w:r>
      <w:r w:rsidR="00413B59" w:rsidRPr="00F45A24">
        <w:rPr>
          <w:noProof w:val="0"/>
        </w:rPr>
        <w:t>.</w:t>
      </w:r>
      <w:r w:rsidRPr="00F45A24">
        <w:rPr>
          <w:noProof w:val="0"/>
        </w:rPr>
        <w:tab/>
        <w:t>Xu, L.</w:t>
      </w:r>
      <w:r w:rsidRPr="00F45A24">
        <w:rPr>
          <w:i/>
          <w:noProof w:val="0"/>
        </w:rPr>
        <w:t xml:space="preserve"> </w:t>
      </w:r>
      <w:r w:rsidRPr="00F45A24">
        <w:rPr>
          <w:iCs/>
          <w:noProof w:val="0"/>
        </w:rPr>
        <w:t xml:space="preserve">et al. </w:t>
      </w:r>
      <w:r w:rsidRPr="00F45A24">
        <w:rPr>
          <w:noProof w:val="0"/>
        </w:rPr>
        <w:t xml:space="preserve">Human hepatic stellate cell lines, LX-1 and LX-2: new tools for analysis of hepatic fibrosis. </w:t>
      </w:r>
      <w:r w:rsidRPr="00F45A24">
        <w:rPr>
          <w:i/>
          <w:noProof w:val="0"/>
        </w:rPr>
        <w:t>Gut</w:t>
      </w:r>
      <w:r w:rsidRPr="00F45A24">
        <w:rPr>
          <w:iCs/>
          <w:noProof w:val="0"/>
        </w:rPr>
        <w:t xml:space="preserve">. </w:t>
      </w:r>
      <w:r w:rsidRPr="00F45A24">
        <w:rPr>
          <w:b/>
          <w:noProof w:val="0"/>
        </w:rPr>
        <w:t>54</w:t>
      </w:r>
      <w:r w:rsidRPr="00F45A24">
        <w:rPr>
          <w:noProof w:val="0"/>
        </w:rPr>
        <w:t xml:space="preserve"> (1), 142</w:t>
      </w:r>
      <w:r w:rsidR="00413B59" w:rsidRPr="00F45A24">
        <w:rPr>
          <w:noProof w:val="0"/>
        </w:rPr>
        <w:t>–</w:t>
      </w:r>
      <w:r w:rsidRPr="00F45A24">
        <w:rPr>
          <w:noProof w:val="0"/>
        </w:rPr>
        <w:t>151 (2005).</w:t>
      </w:r>
    </w:p>
    <w:p w14:paraId="24242C78" w14:textId="55A210A9" w:rsidR="00F406BA" w:rsidRPr="00AF7DB3" w:rsidRDefault="001D44B2" w:rsidP="00AF748D">
      <w:pPr>
        <w:pBdr>
          <w:top w:val="nil"/>
          <w:left w:val="nil"/>
          <w:bottom w:val="nil"/>
          <w:right w:val="nil"/>
          <w:between w:val="nil"/>
        </w:pBdr>
        <w:rPr>
          <w:color w:val="7F7F7F"/>
        </w:rPr>
      </w:pPr>
      <w:r w:rsidRPr="00F45A24">
        <w:rPr>
          <w:color w:val="7F7F7F"/>
        </w:rPr>
        <w:fldChar w:fldCharType="end"/>
      </w:r>
      <w:bookmarkStart w:id="1" w:name="gjdgxs" w:colFirst="0" w:colLast="0"/>
      <w:bookmarkStart w:id="2" w:name="30j0zll" w:colFirst="0" w:colLast="0"/>
      <w:bookmarkStart w:id="3" w:name="kix.dnstqay1kwjl" w:colFirst="0" w:colLast="0"/>
      <w:bookmarkStart w:id="4" w:name="3znysh7" w:colFirst="0" w:colLast="0"/>
      <w:bookmarkStart w:id="5" w:name="2et92p0" w:colFirst="0" w:colLast="0"/>
      <w:bookmarkStart w:id="6" w:name="tyjcwt" w:colFirst="0" w:colLast="0"/>
      <w:bookmarkStart w:id="7" w:name="3dy6vkm" w:colFirst="0" w:colLast="0"/>
      <w:bookmarkStart w:id="8" w:name="1t3h5sf" w:colFirst="0" w:colLast="0"/>
      <w:bookmarkStart w:id="9" w:name="4d34og8" w:colFirst="0" w:colLast="0"/>
      <w:bookmarkStart w:id="10" w:name="2s8eyo1" w:colFirst="0" w:colLast="0"/>
      <w:bookmarkStart w:id="11" w:name="17dp8vu" w:colFirst="0" w:colLast="0"/>
      <w:bookmarkStart w:id="12" w:name="3rdcrjn" w:colFirst="0" w:colLast="0"/>
      <w:bookmarkEnd w:id="1"/>
      <w:bookmarkEnd w:id="2"/>
      <w:bookmarkEnd w:id="3"/>
      <w:bookmarkEnd w:id="4"/>
      <w:bookmarkEnd w:id="5"/>
      <w:bookmarkEnd w:id="6"/>
      <w:bookmarkEnd w:id="7"/>
      <w:bookmarkEnd w:id="8"/>
      <w:bookmarkEnd w:id="9"/>
      <w:bookmarkEnd w:id="10"/>
      <w:bookmarkEnd w:id="11"/>
      <w:bookmarkEnd w:id="12"/>
    </w:p>
    <w:sectPr w:rsidR="00F406BA" w:rsidRPr="00AF7DB3" w:rsidSect="00CF2226">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BD0A4" w14:textId="77777777" w:rsidR="006F1788" w:rsidRDefault="006F1788">
      <w:r>
        <w:separator/>
      </w:r>
    </w:p>
  </w:endnote>
  <w:endnote w:type="continuationSeparator" w:id="0">
    <w:p w14:paraId="73BD6C68" w14:textId="77777777" w:rsidR="006F1788" w:rsidRDefault="006F1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D8666" w14:textId="77777777" w:rsidR="00E83AD5" w:rsidRDefault="00E83AD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35442" w14:textId="77777777" w:rsidR="006F1788" w:rsidRDefault="006F1788">
      <w:r>
        <w:separator/>
      </w:r>
    </w:p>
  </w:footnote>
  <w:footnote w:type="continuationSeparator" w:id="0">
    <w:p w14:paraId="301032D2" w14:textId="77777777" w:rsidR="006F1788" w:rsidRDefault="006F17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8277C" w14:textId="77777777" w:rsidR="00E83AD5" w:rsidRDefault="00E83AD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A48E2" w14:textId="45660D0B" w:rsidR="00E83AD5" w:rsidRDefault="00E83AD5">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A03AC" w14:textId="77777777" w:rsidR="00E83AD5" w:rsidRDefault="00E83AD5" w:rsidP="00F45A2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0E16C0F"/>
    <w:multiLevelType w:val="multilevel"/>
    <w:tmpl w:val="3050D968"/>
    <w:lvl w:ilvl="0">
      <w:start w:val="1"/>
      <w:numFmt w:val="decimal"/>
      <w:lvlText w:val="%1."/>
      <w:lvlJc w:val="left"/>
      <w:pPr>
        <w:ind w:left="4897" w:hanging="360"/>
      </w:pPr>
      <w:rPr>
        <w:rFonts w:hint="default"/>
      </w:rPr>
    </w:lvl>
    <w:lvl w:ilvl="1">
      <w:start w:val="1"/>
      <w:numFmt w:val="decimal"/>
      <w:isLgl/>
      <w:lvlText w:val="%1.%2."/>
      <w:lvlJc w:val="left"/>
      <w:pPr>
        <w:ind w:left="4957" w:hanging="420"/>
      </w:pPr>
      <w:rPr>
        <w:rFonts w:hint="default"/>
      </w:rPr>
    </w:lvl>
    <w:lvl w:ilvl="2">
      <w:start w:val="1"/>
      <w:numFmt w:val="decimal"/>
      <w:isLgl/>
      <w:lvlText w:val="%1.%2.%3."/>
      <w:lvlJc w:val="left"/>
      <w:pPr>
        <w:ind w:left="8016" w:hanging="720"/>
      </w:pPr>
      <w:rPr>
        <w:rFonts w:hint="default"/>
      </w:rPr>
    </w:lvl>
    <w:lvl w:ilvl="3">
      <w:start w:val="1"/>
      <w:numFmt w:val="decimal"/>
      <w:isLgl/>
      <w:lvlText w:val="%1.%2.%3.%4."/>
      <w:lvlJc w:val="left"/>
      <w:pPr>
        <w:ind w:left="5257" w:hanging="720"/>
      </w:pPr>
      <w:rPr>
        <w:rFonts w:hint="default"/>
      </w:rPr>
    </w:lvl>
    <w:lvl w:ilvl="4">
      <w:start w:val="1"/>
      <w:numFmt w:val="decimal"/>
      <w:isLgl/>
      <w:lvlText w:val="%1.%2.%3.%4.%5."/>
      <w:lvlJc w:val="left"/>
      <w:pPr>
        <w:ind w:left="5617" w:hanging="1080"/>
      </w:pPr>
      <w:rPr>
        <w:rFonts w:hint="default"/>
      </w:rPr>
    </w:lvl>
    <w:lvl w:ilvl="5">
      <w:start w:val="1"/>
      <w:numFmt w:val="decimal"/>
      <w:isLgl/>
      <w:lvlText w:val="%1.%2.%3.%4.%5.%6."/>
      <w:lvlJc w:val="left"/>
      <w:pPr>
        <w:ind w:left="5617" w:hanging="1080"/>
      </w:pPr>
      <w:rPr>
        <w:rFonts w:hint="default"/>
      </w:rPr>
    </w:lvl>
    <w:lvl w:ilvl="6">
      <w:start w:val="1"/>
      <w:numFmt w:val="decimal"/>
      <w:isLgl/>
      <w:lvlText w:val="%1.%2.%3.%4.%5.%6.%7."/>
      <w:lvlJc w:val="left"/>
      <w:pPr>
        <w:ind w:left="5977" w:hanging="1440"/>
      </w:pPr>
      <w:rPr>
        <w:rFonts w:hint="default"/>
      </w:rPr>
    </w:lvl>
    <w:lvl w:ilvl="7">
      <w:start w:val="1"/>
      <w:numFmt w:val="decimal"/>
      <w:isLgl/>
      <w:lvlText w:val="%1.%2.%3.%4.%5.%6.%7.%8."/>
      <w:lvlJc w:val="left"/>
      <w:pPr>
        <w:ind w:left="5977" w:hanging="1440"/>
      </w:pPr>
      <w:rPr>
        <w:rFonts w:hint="default"/>
      </w:rPr>
    </w:lvl>
    <w:lvl w:ilvl="8">
      <w:start w:val="1"/>
      <w:numFmt w:val="decimal"/>
      <w:isLgl/>
      <w:lvlText w:val="%1.%2.%3.%4.%5.%6.%7.%8.%9."/>
      <w:lvlJc w:val="left"/>
      <w:pPr>
        <w:ind w:left="6337" w:hanging="1800"/>
      </w:pPr>
      <w:rPr>
        <w:rFonts w:hint="default"/>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1"/>
  </w:num>
  <w:num w:numId="10">
    <w:abstractNumId w:val="6"/>
  </w:num>
  <w:num w:numId="11">
    <w:abstractNumId w:val="9"/>
  </w:num>
  <w:num w:numId="12">
    <w:abstractNumId w:val="2"/>
  </w:num>
  <w:num w:numId="13">
    <w:abstractNumId w:val="3"/>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MjY2MzM1tLAwNTJW0lEKTi0uzszPAykwrgUAU7tnuSwAAAA="/>
    <w:docVar w:name="EN.InstantFormat" w:val="&lt;ENInstantFormat&gt;&lt;Enabled&gt;0&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rrf5pvbpwedxer09pvassaa0wwrp9wd0ar&quot;&gt;Travel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6E4797"/>
    <w:rsid w:val="00001AE8"/>
    <w:rsid w:val="000071B1"/>
    <w:rsid w:val="00012887"/>
    <w:rsid w:val="0001429D"/>
    <w:rsid w:val="00015C58"/>
    <w:rsid w:val="00021421"/>
    <w:rsid w:val="00022BD0"/>
    <w:rsid w:val="00026968"/>
    <w:rsid w:val="00026D60"/>
    <w:rsid w:val="0003310A"/>
    <w:rsid w:val="00033248"/>
    <w:rsid w:val="00035BF5"/>
    <w:rsid w:val="00036216"/>
    <w:rsid w:val="0003651B"/>
    <w:rsid w:val="0003754A"/>
    <w:rsid w:val="00037EF0"/>
    <w:rsid w:val="0004298B"/>
    <w:rsid w:val="00044EA1"/>
    <w:rsid w:val="00045322"/>
    <w:rsid w:val="00045E4E"/>
    <w:rsid w:val="00051A84"/>
    <w:rsid w:val="00053E1E"/>
    <w:rsid w:val="00054A66"/>
    <w:rsid w:val="00065247"/>
    <w:rsid w:val="00067654"/>
    <w:rsid w:val="000734BC"/>
    <w:rsid w:val="0007775D"/>
    <w:rsid w:val="00081D49"/>
    <w:rsid w:val="00083313"/>
    <w:rsid w:val="00084E09"/>
    <w:rsid w:val="00094825"/>
    <w:rsid w:val="00094F09"/>
    <w:rsid w:val="000968AC"/>
    <w:rsid w:val="000A51C5"/>
    <w:rsid w:val="000A66D6"/>
    <w:rsid w:val="000A6EDA"/>
    <w:rsid w:val="000B5BEF"/>
    <w:rsid w:val="000B6603"/>
    <w:rsid w:val="000C43E2"/>
    <w:rsid w:val="000C4F9B"/>
    <w:rsid w:val="000D053C"/>
    <w:rsid w:val="000D2024"/>
    <w:rsid w:val="000D5206"/>
    <w:rsid w:val="000E0845"/>
    <w:rsid w:val="000E2C30"/>
    <w:rsid w:val="000E2CDD"/>
    <w:rsid w:val="000F1A8C"/>
    <w:rsid w:val="000F1B97"/>
    <w:rsid w:val="000F2C10"/>
    <w:rsid w:val="000F3422"/>
    <w:rsid w:val="000F5A4E"/>
    <w:rsid w:val="000F70D8"/>
    <w:rsid w:val="00104CB5"/>
    <w:rsid w:val="001072A3"/>
    <w:rsid w:val="001152F8"/>
    <w:rsid w:val="00130029"/>
    <w:rsid w:val="00130189"/>
    <w:rsid w:val="00130D4D"/>
    <w:rsid w:val="00133C2D"/>
    <w:rsid w:val="001348BF"/>
    <w:rsid w:val="00143686"/>
    <w:rsid w:val="001456B2"/>
    <w:rsid w:val="00146CEF"/>
    <w:rsid w:val="00153337"/>
    <w:rsid w:val="00153902"/>
    <w:rsid w:val="001539D7"/>
    <w:rsid w:val="00156F0F"/>
    <w:rsid w:val="001611BA"/>
    <w:rsid w:val="00163092"/>
    <w:rsid w:val="00164906"/>
    <w:rsid w:val="00170D1B"/>
    <w:rsid w:val="001712AB"/>
    <w:rsid w:val="001714E7"/>
    <w:rsid w:val="00171B6E"/>
    <w:rsid w:val="001729F9"/>
    <w:rsid w:val="0017647E"/>
    <w:rsid w:val="00176B02"/>
    <w:rsid w:val="00177B1B"/>
    <w:rsid w:val="001833BD"/>
    <w:rsid w:val="0018500D"/>
    <w:rsid w:val="001875B4"/>
    <w:rsid w:val="001921AE"/>
    <w:rsid w:val="00192837"/>
    <w:rsid w:val="001946C3"/>
    <w:rsid w:val="001948DA"/>
    <w:rsid w:val="00194B6F"/>
    <w:rsid w:val="001A192A"/>
    <w:rsid w:val="001B3C1C"/>
    <w:rsid w:val="001B47F8"/>
    <w:rsid w:val="001C225D"/>
    <w:rsid w:val="001C2D7C"/>
    <w:rsid w:val="001C5FEC"/>
    <w:rsid w:val="001D390A"/>
    <w:rsid w:val="001D402D"/>
    <w:rsid w:val="001D44B2"/>
    <w:rsid w:val="001D49ED"/>
    <w:rsid w:val="001D4DAB"/>
    <w:rsid w:val="001D512B"/>
    <w:rsid w:val="001D6F9F"/>
    <w:rsid w:val="001E0FCF"/>
    <w:rsid w:val="001F2638"/>
    <w:rsid w:val="001F3E8F"/>
    <w:rsid w:val="001F52EA"/>
    <w:rsid w:val="001F5864"/>
    <w:rsid w:val="001F5D26"/>
    <w:rsid w:val="001F77DE"/>
    <w:rsid w:val="00200C9D"/>
    <w:rsid w:val="0020198F"/>
    <w:rsid w:val="002046B8"/>
    <w:rsid w:val="00206733"/>
    <w:rsid w:val="00206861"/>
    <w:rsid w:val="00206DF2"/>
    <w:rsid w:val="0021291D"/>
    <w:rsid w:val="00216323"/>
    <w:rsid w:val="00220E78"/>
    <w:rsid w:val="00221BE8"/>
    <w:rsid w:val="002256BE"/>
    <w:rsid w:val="0023281C"/>
    <w:rsid w:val="002369F1"/>
    <w:rsid w:val="00241BF4"/>
    <w:rsid w:val="00242094"/>
    <w:rsid w:val="00250B9B"/>
    <w:rsid w:val="00252066"/>
    <w:rsid w:val="00256E87"/>
    <w:rsid w:val="00260887"/>
    <w:rsid w:val="00262FBB"/>
    <w:rsid w:val="00263410"/>
    <w:rsid w:val="00264668"/>
    <w:rsid w:val="00266E85"/>
    <w:rsid w:val="00272D38"/>
    <w:rsid w:val="0027401E"/>
    <w:rsid w:val="0027682A"/>
    <w:rsid w:val="002800A7"/>
    <w:rsid w:val="00283287"/>
    <w:rsid w:val="002846C6"/>
    <w:rsid w:val="00286184"/>
    <w:rsid w:val="0029057A"/>
    <w:rsid w:val="00295B5A"/>
    <w:rsid w:val="002A09FC"/>
    <w:rsid w:val="002A4C39"/>
    <w:rsid w:val="002B0873"/>
    <w:rsid w:val="002B11EE"/>
    <w:rsid w:val="002B3C93"/>
    <w:rsid w:val="002B4649"/>
    <w:rsid w:val="002B7965"/>
    <w:rsid w:val="002C46A6"/>
    <w:rsid w:val="002C6732"/>
    <w:rsid w:val="002D20CD"/>
    <w:rsid w:val="002D2C2B"/>
    <w:rsid w:val="002E2198"/>
    <w:rsid w:val="002E3639"/>
    <w:rsid w:val="002E3D72"/>
    <w:rsid w:val="002E4428"/>
    <w:rsid w:val="002F30E2"/>
    <w:rsid w:val="002F3460"/>
    <w:rsid w:val="0030225F"/>
    <w:rsid w:val="00302A0B"/>
    <w:rsid w:val="00305266"/>
    <w:rsid w:val="00306DE4"/>
    <w:rsid w:val="003104EE"/>
    <w:rsid w:val="00316330"/>
    <w:rsid w:val="00316897"/>
    <w:rsid w:val="003203B6"/>
    <w:rsid w:val="003224EA"/>
    <w:rsid w:val="0033070D"/>
    <w:rsid w:val="00333586"/>
    <w:rsid w:val="00334A25"/>
    <w:rsid w:val="00335B9B"/>
    <w:rsid w:val="00336063"/>
    <w:rsid w:val="00337627"/>
    <w:rsid w:val="00341251"/>
    <w:rsid w:val="00346CF4"/>
    <w:rsid w:val="00347139"/>
    <w:rsid w:val="00351087"/>
    <w:rsid w:val="00355E53"/>
    <w:rsid w:val="00357BDF"/>
    <w:rsid w:val="00360C30"/>
    <w:rsid w:val="00361D74"/>
    <w:rsid w:val="00362634"/>
    <w:rsid w:val="00362776"/>
    <w:rsid w:val="00362A7C"/>
    <w:rsid w:val="00374301"/>
    <w:rsid w:val="00380623"/>
    <w:rsid w:val="00380F90"/>
    <w:rsid w:val="00381E22"/>
    <w:rsid w:val="003824C6"/>
    <w:rsid w:val="00390472"/>
    <w:rsid w:val="00391228"/>
    <w:rsid w:val="00392A7B"/>
    <w:rsid w:val="00394747"/>
    <w:rsid w:val="003A077D"/>
    <w:rsid w:val="003B522B"/>
    <w:rsid w:val="003B5CE8"/>
    <w:rsid w:val="003B6FC1"/>
    <w:rsid w:val="003C30AA"/>
    <w:rsid w:val="003C5DD9"/>
    <w:rsid w:val="003D0445"/>
    <w:rsid w:val="003D25CF"/>
    <w:rsid w:val="003D3590"/>
    <w:rsid w:val="003E2CCF"/>
    <w:rsid w:val="003E3A6F"/>
    <w:rsid w:val="003E4E72"/>
    <w:rsid w:val="003F01BB"/>
    <w:rsid w:val="003F01E4"/>
    <w:rsid w:val="003F36AE"/>
    <w:rsid w:val="003F59B9"/>
    <w:rsid w:val="003F6ECA"/>
    <w:rsid w:val="004002D1"/>
    <w:rsid w:val="004013A4"/>
    <w:rsid w:val="004022F6"/>
    <w:rsid w:val="004031B3"/>
    <w:rsid w:val="00403646"/>
    <w:rsid w:val="00404D26"/>
    <w:rsid w:val="00405316"/>
    <w:rsid w:val="00406FFA"/>
    <w:rsid w:val="0040799C"/>
    <w:rsid w:val="00410B61"/>
    <w:rsid w:val="00412FEA"/>
    <w:rsid w:val="00413B59"/>
    <w:rsid w:val="00417205"/>
    <w:rsid w:val="00427D13"/>
    <w:rsid w:val="0043360B"/>
    <w:rsid w:val="004344D8"/>
    <w:rsid w:val="00434AFC"/>
    <w:rsid w:val="004360F7"/>
    <w:rsid w:val="0043636C"/>
    <w:rsid w:val="004422AD"/>
    <w:rsid w:val="004422B8"/>
    <w:rsid w:val="00447CA1"/>
    <w:rsid w:val="00461714"/>
    <w:rsid w:val="004619E0"/>
    <w:rsid w:val="004716E6"/>
    <w:rsid w:val="00471CDE"/>
    <w:rsid w:val="0048035A"/>
    <w:rsid w:val="004804F1"/>
    <w:rsid w:val="004812A2"/>
    <w:rsid w:val="004820A2"/>
    <w:rsid w:val="004820C7"/>
    <w:rsid w:val="004821A4"/>
    <w:rsid w:val="004841D2"/>
    <w:rsid w:val="00485548"/>
    <w:rsid w:val="00486C34"/>
    <w:rsid w:val="00491E6A"/>
    <w:rsid w:val="00492EC0"/>
    <w:rsid w:val="004952AE"/>
    <w:rsid w:val="004A04B9"/>
    <w:rsid w:val="004A5378"/>
    <w:rsid w:val="004A7ED2"/>
    <w:rsid w:val="004B2C51"/>
    <w:rsid w:val="004B6316"/>
    <w:rsid w:val="004C1C1E"/>
    <w:rsid w:val="004C2202"/>
    <w:rsid w:val="004E0C7A"/>
    <w:rsid w:val="004E3E6A"/>
    <w:rsid w:val="004E3F07"/>
    <w:rsid w:val="004E7992"/>
    <w:rsid w:val="004E7D10"/>
    <w:rsid w:val="004F23AE"/>
    <w:rsid w:val="004F5C4F"/>
    <w:rsid w:val="00503A30"/>
    <w:rsid w:val="00513B8A"/>
    <w:rsid w:val="00514B34"/>
    <w:rsid w:val="00517A3E"/>
    <w:rsid w:val="00517F8F"/>
    <w:rsid w:val="00525C28"/>
    <w:rsid w:val="00525FE0"/>
    <w:rsid w:val="00530AE8"/>
    <w:rsid w:val="00533A78"/>
    <w:rsid w:val="0053524F"/>
    <w:rsid w:val="0053690D"/>
    <w:rsid w:val="00537D4B"/>
    <w:rsid w:val="00541463"/>
    <w:rsid w:val="00542FBB"/>
    <w:rsid w:val="00551D82"/>
    <w:rsid w:val="00554712"/>
    <w:rsid w:val="00561111"/>
    <w:rsid w:val="00572E95"/>
    <w:rsid w:val="00573DD5"/>
    <w:rsid w:val="00584011"/>
    <w:rsid w:val="005918B8"/>
    <w:rsid w:val="005938F3"/>
    <w:rsid w:val="005968B9"/>
    <w:rsid w:val="005A1F36"/>
    <w:rsid w:val="005A22C1"/>
    <w:rsid w:val="005A7E58"/>
    <w:rsid w:val="005B0F9F"/>
    <w:rsid w:val="005B7DF2"/>
    <w:rsid w:val="005C42A1"/>
    <w:rsid w:val="005C698B"/>
    <w:rsid w:val="005D0C84"/>
    <w:rsid w:val="005E485B"/>
    <w:rsid w:val="005E5484"/>
    <w:rsid w:val="005E62B0"/>
    <w:rsid w:val="005E63A6"/>
    <w:rsid w:val="00600A4D"/>
    <w:rsid w:val="006014E2"/>
    <w:rsid w:val="006022A3"/>
    <w:rsid w:val="0060342B"/>
    <w:rsid w:val="00606091"/>
    <w:rsid w:val="00611371"/>
    <w:rsid w:val="00614AEB"/>
    <w:rsid w:val="00622578"/>
    <w:rsid w:val="006253DF"/>
    <w:rsid w:val="00627BCF"/>
    <w:rsid w:val="00630D15"/>
    <w:rsid w:val="00631FB2"/>
    <w:rsid w:val="006415D7"/>
    <w:rsid w:val="006419CD"/>
    <w:rsid w:val="00645AAA"/>
    <w:rsid w:val="00655773"/>
    <w:rsid w:val="00656BBE"/>
    <w:rsid w:val="00657617"/>
    <w:rsid w:val="0066268A"/>
    <w:rsid w:val="006645C2"/>
    <w:rsid w:val="00670BB3"/>
    <w:rsid w:val="00671085"/>
    <w:rsid w:val="00673430"/>
    <w:rsid w:val="00674DBE"/>
    <w:rsid w:val="006804B2"/>
    <w:rsid w:val="006849D5"/>
    <w:rsid w:val="00687755"/>
    <w:rsid w:val="0068781E"/>
    <w:rsid w:val="00687A27"/>
    <w:rsid w:val="00690C89"/>
    <w:rsid w:val="00692145"/>
    <w:rsid w:val="00692512"/>
    <w:rsid w:val="00695D74"/>
    <w:rsid w:val="00696D17"/>
    <w:rsid w:val="00697B26"/>
    <w:rsid w:val="006A19AD"/>
    <w:rsid w:val="006A7C78"/>
    <w:rsid w:val="006A7D1B"/>
    <w:rsid w:val="006B34CE"/>
    <w:rsid w:val="006C0B87"/>
    <w:rsid w:val="006D091E"/>
    <w:rsid w:val="006E4797"/>
    <w:rsid w:val="006E72D6"/>
    <w:rsid w:val="006F1788"/>
    <w:rsid w:val="006F69ED"/>
    <w:rsid w:val="007009ED"/>
    <w:rsid w:val="0070444F"/>
    <w:rsid w:val="00706B44"/>
    <w:rsid w:val="0071755A"/>
    <w:rsid w:val="0071763F"/>
    <w:rsid w:val="00721706"/>
    <w:rsid w:val="0072744B"/>
    <w:rsid w:val="00735F76"/>
    <w:rsid w:val="007378CA"/>
    <w:rsid w:val="00741979"/>
    <w:rsid w:val="0074497B"/>
    <w:rsid w:val="0075179D"/>
    <w:rsid w:val="007575AA"/>
    <w:rsid w:val="00763B4A"/>
    <w:rsid w:val="00765055"/>
    <w:rsid w:val="007672D8"/>
    <w:rsid w:val="00770573"/>
    <w:rsid w:val="00770A0C"/>
    <w:rsid w:val="00771497"/>
    <w:rsid w:val="00771A9C"/>
    <w:rsid w:val="007726EF"/>
    <w:rsid w:val="007737D1"/>
    <w:rsid w:val="007813E0"/>
    <w:rsid w:val="00782B0A"/>
    <w:rsid w:val="00782D12"/>
    <w:rsid w:val="00783396"/>
    <w:rsid w:val="00783C4B"/>
    <w:rsid w:val="00787030"/>
    <w:rsid w:val="007A3047"/>
    <w:rsid w:val="007A7AEC"/>
    <w:rsid w:val="007B10C1"/>
    <w:rsid w:val="007B30A1"/>
    <w:rsid w:val="007B6445"/>
    <w:rsid w:val="007B69CF"/>
    <w:rsid w:val="007B6B9C"/>
    <w:rsid w:val="007C3746"/>
    <w:rsid w:val="007C6154"/>
    <w:rsid w:val="007C747E"/>
    <w:rsid w:val="007C76D3"/>
    <w:rsid w:val="007C7989"/>
    <w:rsid w:val="007D0455"/>
    <w:rsid w:val="007D19D3"/>
    <w:rsid w:val="007D7EE1"/>
    <w:rsid w:val="007E0825"/>
    <w:rsid w:val="007E08BF"/>
    <w:rsid w:val="007E1390"/>
    <w:rsid w:val="007E1587"/>
    <w:rsid w:val="007E49F0"/>
    <w:rsid w:val="007E5897"/>
    <w:rsid w:val="007F12A7"/>
    <w:rsid w:val="007F1A68"/>
    <w:rsid w:val="007F5440"/>
    <w:rsid w:val="007F575F"/>
    <w:rsid w:val="007F6D42"/>
    <w:rsid w:val="008020E4"/>
    <w:rsid w:val="00803CF2"/>
    <w:rsid w:val="00805371"/>
    <w:rsid w:val="00811CCC"/>
    <w:rsid w:val="00815156"/>
    <w:rsid w:val="0081591A"/>
    <w:rsid w:val="00817E3C"/>
    <w:rsid w:val="00830719"/>
    <w:rsid w:val="0083205B"/>
    <w:rsid w:val="0083487B"/>
    <w:rsid w:val="0083679F"/>
    <w:rsid w:val="00840546"/>
    <w:rsid w:val="00844696"/>
    <w:rsid w:val="00844A10"/>
    <w:rsid w:val="008511D9"/>
    <w:rsid w:val="00851A76"/>
    <w:rsid w:val="008520CF"/>
    <w:rsid w:val="00857EEC"/>
    <w:rsid w:val="00860E1F"/>
    <w:rsid w:val="0086223F"/>
    <w:rsid w:val="008627DC"/>
    <w:rsid w:val="00864EFA"/>
    <w:rsid w:val="008650BA"/>
    <w:rsid w:val="00866E48"/>
    <w:rsid w:val="008718C4"/>
    <w:rsid w:val="0087675A"/>
    <w:rsid w:val="0087781C"/>
    <w:rsid w:val="008779EA"/>
    <w:rsid w:val="00877F31"/>
    <w:rsid w:val="00880722"/>
    <w:rsid w:val="008822F0"/>
    <w:rsid w:val="0089326B"/>
    <w:rsid w:val="00896F2F"/>
    <w:rsid w:val="008970D7"/>
    <w:rsid w:val="008A2B23"/>
    <w:rsid w:val="008A38BC"/>
    <w:rsid w:val="008A5535"/>
    <w:rsid w:val="008B43FF"/>
    <w:rsid w:val="008C659A"/>
    <w:rsid w:val="008D0B0F"/>
    <w:rsid w:val="008D51D8"/>
    <w:rsid w:val="008E5FA2"/>
    <w:rsid w:val="008F170D"/>
    <w:rsid w:val="008F400C"/>
    <w:rsid w:val="008F525A"/>
    <w:rsid w:val="0090489D"/>
    <w:rsid w:val="00905CBF"/>
    <w:rsid w:val="00906440"/>
    <w:rsid w:val="00910338"/>
    <w:rsid w:val="00917F14"/>
    <w:rsid w:val="009211A4"/>
    <w:rsid w:val="0092168D"/>
    <w:rsid w:val="00922265"/>
    <w:rsid w:val="00922BEA"/>
    <w:rsid w:val="00923DFF"/>
    <w:rsid w:val="00932738"/>
    <w:rsid w:val="0094021C"/>
    <w:rsid w:val="00946914"/>
    <w:rsid w:val="00946ACF"/>
    <w:rsid w:val="00950512"/>
    <w:rsid w:val="00953FD8"/>
    <w:rsid w:val="00955E23"/>
    <w:rsid w:val="00957AC5"/>
    <w:rsid w:val="0096033E"/>
    <w:rsid w:val="00960A91"/>
    <w:rsid w:val="00971383"/>
    <w:rsid w:val="009720DF"/>
    <w:rsid w:val="00972A87"/>
    <w:rsid w:val="00972DDA"/>
    <w:rsid w:val="00973E98"/>
    <w:rsid w:val="0097494C"/>
    <w:rsid w:val="00975765"/>
    <w:rsid w:val="00984CE1"/>
    <w:rsid w:val="009866ED"/>
    <w:rsid w:val="00990980"/>
    <w:rsid w:val="0099242F"/>
    <w:rsid w:val="00994971"/>
    <w:rsid w:val="009A07CF"/>
    <w:rsid w:val="009B1E64"/>
    <w:rsid w:val="009B2549"/>
    <w:rsid w:val="009C1945"/>
    <w:rsid w:val="009C5FF6"/>
    <w:rsid w:val="009D2D0F"/>
    <w:rsid w:val="009D5A8E"/>
    <w:rsid w:val="009D697F"/>
    <w:rsid w:val="009E54D7"/>
    <w:rsid w:val="009E6A6F"/>
    <w:rsid w:val="009E704C"/>
    <w:rsid w:val="009F5CA3"/>
    <w:rsid w:val="00A00104"/>
    <w:rsid w:val="00A00770"/>
    <w:rsid w:val="00A04FF4"/>
    <w:rsid w:val="00A05822"/>
    <w:rsid w:val="00A05B34"/>
    <w:rsid w:val="00A10181"/>
    <w:rsid w:val="00A10D22"/>
    <w:rsid w:val="00A10DCE"/>
    <w:rsid w:val="00A17225"/>
    <w:rsid w:val="00A2160B"/>
    <w:rsid w:val="00A22EFF"/>
    <w:rsid w:val="00A24986"/>
    <w:rsid w:val="00A26E71"/>
    <w:rsid w:val="00A275C0"/>
    <w:rsid w:val="00A30261"/>
    <w:rsid w:val="00A30FBC"/>
    <w:rsid w:val="00A37321"/>
    <w:rsid w:val="00A404D9"/>
    <w:rsid w:val="00A42427"/>
    <w:rsid w:val="00A47911"/>
    <w:rsid w:val="00A50B4E"/>
    <w:rsid w:val="00A510BF"/>
    <w:rsid w:val="00A52706"/>
    <w:rsid w:val="00A53FD8"/>
    <w:rsid w:val="00A56387"/>
    <w:rsid w:val="00A63551"/>
    <w:rsid w:val="00A639F9"/>
    <w:rsid w:val="00A66BED"/>
    <w:rsid w:val="00A6724B"/>
    <w:rsid w:val="00A70771"/>
    <w:rsid w:val="00A74FBC"/>
    <w:rsid w:val="00A75869"/>
    <w:rsid w:val="00A76335"/>
    <w:rsid w:val="00A81AD1"/>
    <w:rsid w:val="00A820D6"/>
    <w:rsid w:val="00A8604A"/>
    <w:rsid w:val="00A867F3"/>
    <w:rsid w:val="00A86C3E"/>
    <w:rsid w:val="00A90C6F"/>
    <w:rsid w:val="00A91988"/>
    <w:rsid w:val="00A91B84"/>
    <w:rsid w:val="00A94F57"/>
    <w:rsid w:val="00A95960"/>
    <w:rsid w:val="00AA09C9"/>
    <w:rsid w:val="00AA4286"/>
    <w:rsid w:val="00AA45C8"/>
    <w:rsid w:val="00AA71E2"/>
    <w:rsid w:val="00AB04BD"/>
    <w:rsid w:val="00AB0F5F"/>
    <w:rsid w:val="00AB2D12"/>
    <w:rsid w:val="00AB4DDA"/>
    <w:rsid w:val="00AC0CEE"/>
    <w:rsid w:val="00AC3706"/>
    <w:rsid w:val="00AC691D"/>
    <w:rsid w:val="00AD6C31"/>
    <w:rsid w:val="00AE2A2F"/>
    <w:rsid w:val="00AE4C53"/>
    <w:rsid w:val="00AE776E"/>
    <w:rsid w:val="00AE7EE8"/>
    <w:rsid w:val="00AF1033"/>
    <w:rsid w:val="00AF58CA"/>
    <w:rsid w:val="00AF5C9B"/>
    <w:rsid w:val="00AF748D"/>
    <w:rsid w:val="00AF7B65"/>
    <w:rsid w:val="00AF7DB3"/>
    <w:rsid w:val="00B07061"/>
    <w:rsid w:val="00B0706C"/>
    <w:rsid w:val="00B07D02"/>
    <w:rsid w:val="00B1525E"/>
    <w:rsid w:val="00B15862"/>
    <w:rsid w:val="00B15877"/>
    <w:rsid w:val="00B15EE0"/>
    <w:rsid w:val="00B173FC"/>
    <w:rsid w:val="00B2090B"/>
    <w:rsid w:val="00B237F1"/>
    <w:rsid w:val="00B30E17"/>
    <w:rsid w:val="00B34365"/>
    <w:rsid w:val="00B372C7"/>
    <w:rsid w:val="00B42267"/>
    <w:rsid w:val="00B42B8D"/>
    <w:rsid w:val="00B42FF9"/>
    <w:rsid w:val="00B4488E"/>
    <w:rsid w:val="00B57525"/>
    <w:rsid w:val="00B60F08"/>
    <w:rsid w:val="00B6466F"/>
    <w:rsid w:val="00B71482"/>
    <w:rsid w:val="00B71DBC"/>
    <w:rsid w:val="00B75027"/>
    <w:rsid w:val="00B76C28"/>
    <w:rsid w:val="00B827AA"/>
    <w:rsid w:val="00B9443D"/>
    <w:rsid w:val="00B96CD0"/>
    <w:rsid w:val="00B975F3"/>
    <w:rsid w:val="00BA3095"/>
    <w:rsid w:val="00BB4957"/>
    <w:rsid w:val="00BB7705"/>
    <w:rsid w:val="00BC621E"/>
    <w:rsid w:val="00BC745D"/>
    <w:rsid w:val="00BC7A52"/>
    <w:rsid w:val="00BD1D43"/>
    <w:rsid w:val="00BD6E0A"/>
    <w:rsid w:val="00BE22A2"/>
    <w:rsid w:val="00BE4DE0"/>
    <w:rsid w:val="00BE766B"/>
    <w:rsid w:val="00BF0E6F"/>
    <w:rsid w:val="00BF18F1"/>
    <w:rsid w:val="00BF4D43"/>
    <w:rsid w:val="00C01D94"/>
    <w:rsid w:val="00C0336D"/>
    <w:rsid w:val="00C04287"/>
    <w:rsid w:val="00C0700F"/>
    <w:rsid w:val="00C10EC8"/>
    <w:rsid w:val="00C1191E"/>
    <w:rsid w:val="00C20F85"/>
    <w:rsid w:val="00C210A6"/>
    <w:rsid w:val="00C21422"/>
    <w:rsid w:val="00C2151B"/>
    <w:rsid w:val="00C22545"/>
    <w:rsid w:val="00C2531D"/>
    <w:rsid w:val="00C25F61"/>
    <w:rsid w:val="00C313DE"/>
    <w:rsid w:val="00C34B20"/>
    <w:rsid w:val="00C45C10"/>
    <w:rsid w:val="00C46242"/>
    <w:rsid w:val="00C53035"/>
    <w:rsid w:val="00C54212"/>
    <w:rsid w:val="00C6798C"/>
    <w:rsid w:val="00C67C39"/>
    <w:rsid w:val="00C70AFD"/>
    <w:rsid w:val="00C718BB"/>
    <w:rsid w:val="00C73B95"/>
    <w:rsid w:val="00C772F2"/>
    <w:rsid w:val="00C80C8D"/>
    <w:rsid w:val="00C857B5"/>
    <w:rsid w:val="00C90EBF"/>
    <w:rsid w:val="00C94AFC"/>
    <w:rsid w:val="00CA01E0"/>
    <w:rsid w:val="00CA2BE3"/>
    <w:rsid w:val="00CA7FA4"/>
    <w:rsid w:val="00CB5239"/>
    <w:rsid w:val="00CB53A0"/>
    <w:rsid w:val="00CB5623"/>
    <w:rsid w:val="00CC0EC3"/>
    <w:rsid w:val="00CC1380"/>
    <w:rsid w:val="00CC609B"/>
    <w:rsid w:val="00CD111B"/>
    <w:rsid w:val="00CD1922"/>
    <w:rsid w:val="00CE188F"/>
    <w:rsid w:val="00CE5125"/>
    <w:rsid w:val="00CF2226"/>
    <w:rsid w:val="00CF3BA5"/>
    <w:rsid w:val="00CF4193"/>
    <w:rsid w:val="00CF73AD"/>
    <w:rsid w:val="00D03EA4"/>
    <w:rsid w:val="00D0648A"/>
    <w:rsid w:val="00D06AA0"/>
    <w:rsid w:val="00D07FDC"/>
    <w:rsid w:val="00D10BC5"/>
    <w:rsid w:val="00D1469F"/>
    <w:rsid w:val="00D178AE"/>
    <w:rsid w:val="00D2183D"/>
    <w:rsid w:val="00D26794"/>
    <w:rsid w:val="00D271F4"/>
    <w:rsid w:val="00D32B95"/>
    <w:rsid w:val="00D353BE"/>
    <w:rsid w:val="00D3556C"/>
    <w:rsid w:val="00D37C9B"/>
    <w:rsid w:val="00D43C94"/>
    <w:rsid w:val="00D4543F"/>
    <w:rsid w:val="00D47F85"/>
    <w:rsid w:val="00D529CD"/>
    <w:rsid w:val="00D65901"/>
    <w:rsid w:val="00D65B25"/>
    <w:rsid w:val="00D65BBC"/>
    <w:rsid w:val="00D67DE8"/>
    <w:rsid w:val="00D67EFC"/>
    <w:rsid w:val="00D75BF0"/>
    <w:rsid w:val="00D76D1C"/>
    <w:rsid w:val="00D86993"/>
    <w:rsid w:val="00D91ED4"/>
    <w:rsid w:val="00D9224E"/>
    <w:rsid w:val="00DA12C3"/>
    <w:rsid w:val="00DA2DBC"/>
    <w:rsid w:val="00DA4CB5"/>
    <w:rsid w:val="00DB175F"/>
    <w:rsid w:val="00DB2163"/>
    <w:rsid w:val="00DB47DC"/>
    <w:rsid w:val="00DC231C"/>
    <w:rsid w:val="00DC2666"/>
    <w:rsid w:val="00DC2B04"/>
    <w:rsid w:val="00DC319D"/>
    <w:rsid w:val="00DC39EF"/>
    <w:rsid w:val="00DD6D55"/>
    <w:rsid w:val="00DD792C"/>
    <w:rsid w:val="00DE26A7"/>
    <w:rsid w:val="00DE51E2"/>
    <w:rsid w:val="00DF0A9D"/>
    <w:rsid w:val="00E01B36"/>
    <w:rsid w:val="00E128C7"/>
    <w:rsid w:val="00E132AD"/>
    <w:rsid w:val="00E152BD"/>
    <w:rsid w:val="00E16182"/>
    <w:rsid w:val="00E16FDC"/>
    <w:rsid w:val="00E348B4"/>
    <w:rsid w:val="00E34BFC"/>
    <w:rsid w:val="00E35736"/>
    <w:rsid w:val="00E37D71"/>
    <w:rsid w:val="00E4087B"/>
    <w:rsid w:val="00E46377"/>
    <w:rsid w:val="00E4733A"/>
    <w:rsid w:val="00E63D53"/>
    <w:rsid w:val="00E64B73"/>
    <w:rsid w:val="00E752D8"/>
    <w:rsid w:val="00E755F2"/>
    <w:rsid w:val="00E758A0"/>
    <w:rsid w:val="00E83AD5"/>
    <w:rsid w:val="00E86AB3"/>
    <w:rsid w:val="00E87691"/>
    <w:rsid w:val="00E87CCC"/>
    <w:rsid w:val="00E87D48"/>
    <w:rsid w:val="00E91496"/>
    <w:rsid w:val="00E92A7A"/>
    <w:rsid w:val="00E92F3B"/>
    <w:rsid w:val="00E93C6B"/>
    <w:rsid w:val="00E9428C"/>
    <w:rsid w:val="00E96D45"/>
    <w:rsid w:val="00EA5110"/>
    <w:rsid w:val="00EB1E68"/>
    <w:rsid w:val="00EB386B"/>
    <w:rsid w:val="00EB51B5"/>
    <w:rsid w:val="00EB7D30"/>
    <w:rsid w:val="00EC0BCF"/>
    <w:rsid w:val="00EC31BD"/>
    <w:rsid w:val="00EC3848"/>
    <w:rsid w:val="00EC4F5E"/>
    <w:rsid w:val="00EC56ED"/>
    <w:rsid w:val="00ED4304"/>
    <w:rsid w:val="00ED5147"/>
    <w:rsid w:val="00ED6836"/>
    <w:rsid w:val="00ED6BF2"/>
    <w:rsid w:val="00ED6E5C"/>
    <w:rsid w:val="00ED6E95"/>
    <w:rsid w:val="00ED7C98"/>
    <w:rsid w:val="00ED7E58"/>
    <w:rsid w:val="00EE0770"/>
    <w:rsid w:val="00EF2C91"/>
    <w:rsid w:val="00EF404C"/>
    <w:rsid w:val="00EF619B"/>
    <w:rsid w:val="00EF7608"/>
    <w:rsid w:val="00F01215"/>
    <w:rsid w:val="00F01350"/>
    <w:rsid w:val="00F02A63"/>
    <w:rsid w:val="00F03FFD"/>
    <w:rsid w:val="00F05ECA"/>
    <w:rsid w:val="00F07513"/>
    <w:rsid w:val="00F11C14"/>
    <w:rsid w:val="00F13D95"/>
    <w:rsid w:val="00F15BC0"/>
    <w:rsid w:val="00F16971"/>
    <w:rsid w:val="00F174B1"/>
    <w:rsid w:val="00F23E2A"/>
    <w:rsid w:val="00F24267"/>
    <w:rsid w:val="00F26D2F"/>
    <w:rsid w:val="00F335BE"/>
    <w:rsid w:val="00F3365B"/>
    <w:rsid w:val="00F358F3"/>
    <w:rsid w:val="00F37941"/>
    <w:rsid w:val="00F406BA"/>
    <w:rsid w:val="00F41597"/>
    <w:rsid w:val="00F45A24"/>
    <w:rsid w:val="00F45EE8"/>
    <w:rsid w:val="00F52CFA"/>
    <w:rsid w:val="00F63223"/>
    <w:rsid w:val="00F634BD"/>
    <w:rsid w:val="00F7101D"/>
    <w:rsid w:val="00F73C7C"/>
    <w:rsid w:val="00F740D4"/>
    <w:rsid w:val="00F74D4F"/>
    <w:rsid w:val="00F75FE5"/>
    <w:rsid w:val="00F802BD"/>
    <w:rsid w:val="00F82D96"/>
    <w:rsid w:val="00F85645"/>
    <w:rsid w:val="00FA2D66"/>
    <w:rsid w:val="00FA4A3C"/>
    <w:rsid w:val="00FB1F97"/>
    <w:rsid w:val="00FB4A50"/>
    <w:rsid w:val="00FB555C"/>
    <w:rsid w:val="00FB6042"/>
    <w:rsid w:val="00FC0562"/>
    <w:rsid w:val="00FC36A1"/>
    <w:rsid w:val="00FD04B2"/>
    <w:rsid w:val="00FD0CE0"/>
    <w:rsid w:val="00FD2B4B"/>
    <w:rsid w:val="00FD389A"/>
    <w:rsid w:val="00FD4C9B"/>
    <w:rsid w:val="00FE528C"/>
    <w:rsid w:val="00FE701E"/>
    <w:rsid w:val="00FF1EA0"/>
    <w:rsid w:val="00FF3553"/>
    <w:rsid w:val="00FF38C4"/>
    <w:rsid w:val="00FF4A36"/>
    <w:rsid w:val="00FF5931"/>
    <w:rsid w:val="00FF74B8"/>
    <w:rsid w:val="05B076F7"/>
    <w:rsid w:val="07BD3D12"/>
    <w:rsid w:val="088551EA"/>
    <w:rsid w:val="0C14BEF2"/>
    <w:rsid w:val="187503F7"/>
    <w:rsid w:val="1A4B1567"/>
    <w:rsid w:val="1C443C84"/>
    <w:rsid w:val="1DA8D0A9"/>
    <w:rsid w:val="1EAA6CDD"/>
    <w:rsid w:val="20463D3E"/>
    <w:rsid w:val="305A2B61"/>
    <w:rsid w:val="33CFDD3E"/>
    <w:rsid w:val="36E7F217"/>
    <w:rsid w:val="3A1F92D9"/>
    <w:rsid w:val="3BDE429C"/>
    <w:rsid w:val="3C18C2D5"/>
    <w:rsid w:val="3E10C062"/>
    <w:rsid w:val="3E180DFF"/>
    <w:rsid w:val="3E933094"/>
    <w:rsid w:val="3F0A65F1"/>
    <w:rsid w:val="425E5B9B"/>
    <w:rsid w:val="444C0F9A"/>
    <w:rsid w:val="4586DE40"/>
    <w:rsid w:val="4A3C0C6C"/>
    <w:rsid w:val="4B148019"/>
    <w:rsid w:val="4EF096E1"/>
    <w:rsid w:val="56674F81"/>
    <w:rsid w:val="5718FD32"/>
    <w:rsid w:val="58460DB9"/>
    <w:rsid w:val="58B9EEE9"/>
    <w:rsid w:val="5DAD4279"/>
    <w:rsid w:val="6482A976"/>
    <w:rsid w:val="66711530"/>
    <w:rsid w:val="668153E8"/>
    <w:rsid w:val="68430926"/>
    <w:rsid w:val="6F54E3A8"/>
    <w:rsid w:val="70BFF938"/>
    <w:rsid w:val="7573F99F"/>
    <w:rsid w:val="75960DBF"/>
    <w:rsid w:val="7622BC41"/>
    <w:rsid w:val="7714DCE8"/>
    <w:rsid w:val="78E34A2E"/>
    <w:rsid w:val="7DE153CC"/>
    <w:rsid w:val="7E0738A9"/>
    <w:rsid w:val="7FA309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48F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9E0"/>
  </w:style>
  <w:style w:type="paragraph" w:styleId="Heading1">
    <w:name w:val="heading 1"/>
    <w:basedOn w:val="Normal"/>
    <w:next w:val="Normal"/>
    <w:uiPriority w:val="9"/>
    <w:qFormat/>
    <w:rsid w:val="00FD04B2"/>
    <w:pPr>
      <w:keepNext/>
      <w:spacing w:before="240" w:after="60"/>
      <w:outlineLvl w:val="0"/>
    </w:pPr>
    <w:rPr>
      <w:b/>
      <w:sz w:val="28"/>
      <w:szCs w:val="28"/>
    </w:rPr>
  </w:style>
  <w:style w:type="paragraph" w:styleId="Heading2">
    <w:name w:val="heading 2"/>
    <w:basedOn w:val="Normal"/>
    <w:next w:val="Normal"/>
    <w:uiPriority w:val="9"/>
    <w:semiHidden/>
    <w:unhideWhenUsed/>
    <w:qFormat/>
    <w:rsid w:val="00FD04B2"/>
    <w:pPr>
      <w:keepNext/>
      <w:outlineLvl w:val="1"/>
    </w:pPr>
    <w:rPr>
      <w:b/>
    </w:rPr>
  </w:style>
  <w:style w:type="paragraph" w:styleId="Heading3">
    <w:name w:val="heading 3"/>
    <w:basedOn w:val="Normal"/>
    <w:next w:val="Normal"/>
    <w:uiPriority w:val="9"/>
    <w:semiHidden/>
    <w:unhideWhenUsed/>
    <w:qFormat/>
    <w:rsid w:val="00FD04B2"/>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FD04B2"/>
    <w:pPr>
      <w:keepNext/>
      <w:keepLines/>
      <w:spacing w:before="240" w:after="40"/>
      <w:outlineLvl w:val="3"/>
    </w:pPr>
    <w:rPr>
      <w:b/>
    </w:rPr>
  </w:style>
  <w:style w:type="paragraph" w:styleId="Heading5">
    <w:name w:val="heading 5"/>
    <w:basedOn w:val="Normal"/>
    <w:next w:val="Normal"/>
    <w:uiPriority w:val="9"/>
    <w:semiHidden/>
    <w:unhideWhenUsed/>
    <w:qFormat/>
    <w:rsid w:val="00FD04B2"/>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FD04B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D04B2"/>
    <w:pPr>
      <w:keepNext/>
      <w:keepLines/>
      <w:spacing w:before="480" w:after="120"/>
    </w:pPr>
    <w:rPr>
      <w:b/>
      <w:sz w:val="72"/>
      <w:szCs w:val="72"/>
    </w:rPr>
  </w:style>
  <w:style w:type="paragraph" w:styleId="Subtitle">
    <w:name w:val="Subtitle"/>
    <w:basedOn w:val="Normal"/>
    <w:next w:val="Normal"/>
    <w:uiPriority w:val="11"/>
    <w:qFormat/>
    <w:rsid w:val="00FD04B2"/>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D47F85"/>
    <w:pPr>
      <w:jc w:val="center"/>
    </w:pPr>
    <w:rPr>
      <w:noProof/>
    </w:rPr>
  </w:style>
  <w:style w:type="character" w:customStyle="1" w:styleId="EndNoteBibliographyTitleChar">
    <w:name w:val="EndNote Bibliography Title Char"/>
    <w:basedOn w:val="DefaultParagraphFont"/>
    <w:link w:val="EndNoteBibliographyTitle"/>
    <w:rsid w:val="00D47F85"/>
    <w:rPr>
      <w:noProof/>
    </w:rPr>
  </w:style>
  <w:style w:type="paragraph" w:customStyle="1" w:styleId="EndNoteBibliography">
    <w:name w:val="EndNote Bibliography"/>
    <w:basedOn w:val="Normal"/>
    <w:link w:val="EndNoteBibliographyChar"/>
    <w:rsid w:val="00D47F85"/>
    <w:rPr>
      <w:noProof/>
    </w:rPr>
  </w:style>
  <w:style w:type="character" w:customStyle="1" w:styleId="EndNoteBibliographyChar">
    <w:name w:val="EndNote Bibliography Char"/>
    <w:basedOn w:val="DefaultParagraphFont"/>
    <w:link w:val="EndNoteBibliography"/>
    <w:rsid w:val="00D47F85"/>
    <w:rPr>
      <w:noProof/>
    </w:rPr>
  </w:style>
  <w:style w:type="paragraph" w:styleId="BalloonText">
    <w:name w:val="Balloon Text"/>
    <w:basedOn w:val="Normal"/>
    <w:link w:val="BalloonTextChar"/>
    <w:uiPriority w:val="99"/>
    <w:semiHidden/>
    <w:unhideWhenUsed/>
    <w:rsid w:val="00AF103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1033"/>
    <w:rPr>
      <w:rFonts w:ascii="Times New Roman" w:hAnsi="Times New Roman" w:cs="Times New Roman"/>
      <w:sz w:val="18"/>
      <w:szCs w:val="18"/>
    </w:rPr>
  </w:style>
  <w:style w:type="paragraph" w:styleId="NormalWeb">
    <w:name w:val="Normal (Web)"/>
    <w:basedOn w:val="Normal"/>
    <w:uiPriority w:val="99"/>
    <w:semiHidden/>
    <w:unhideWhenUsed/>
    <w:rsid w:val="00922265"/>
    <w:pPr>
      <w:widowControl/>
      <w:jc w:val="left"/>
    </w:pPr>
    <w:rPr>
      <w:rFonts w:eastAsiaTheme="minorEastAsia"/>
      <w:sz w:val="22"/>
      <w:szCs w:val="22"/>
      <w:lang w:val="en-GB" w:eastAsia="en-GB"/>
    </w:rPr>
  </w:style>
  <w:style w:type="character" w:styleId="CommentReference">
    <w:name w:val="annotation reference"/>
    <w:basedOn w:val="DefaultParagraphFont"/>
    <w:uiPriority w:val="99"/>
    <w:semiHidden/>
    <w:unhideWhenUsed/>
    <w:rsid w:val="00E35736"/>
    <w:rPr>
      <w:sz w:val="16"/>
      <w:szCs w:val="16"/>
    </w:rPr>
  </w:style>
  <w:style w:type="paragraph" w:styleId="CommentText">
    <w:name w:val="annotation text"/>
    <w:basedOn w:val="Normal"/>
    <w:link w:val="CommentTextChar"/>
    <w:uiPriority w:val="99"/>
    <w:unhideWhenUsed/>
    <w:rsid w:val="00E35736"/>
    <w:rPr>
      <w:sz w:val="20"/>
      <w:szCs w:val="20"/>
    </w:rPr>
  </w:style>
  <w:style w:type="character" w:customStyle="1" w:styleId="CommentTextChar">
    <w:name w:val="Comment Text Char"/>
    <w:basedOn w:val="DefaultParagraphFont"/>
    <w:link w:val="CommentText"/>
    <w:uiPriority w:val="99"/>
    <w:rsid w:val="00E35736"/>
    <w:rPr>
      <w:sz w:val="20"/>
      <w:szCs w:val="20"/>
    </w:rPr>
  </w:style>
  <w:style w:type="paragraph" w:styleId="CommentSubject">
    <w:name w:val="annotation subject"/>
    <w:basedOn w:val="CommentText"/>
    <w:next w:val="CommentText"/>
    <w:link w:val="CommentSubjectChar"/>
    <w:uiPriority w:val="99"/>
    <w:semiHidden/>
    <w:unhideWhenUsed/>
    <w:rsid w:val="00E35736"/>
    <w:rPr>
      <w:b/>
      <w:bCs/>
    </w:rPr>
  </w:style>
  <w:style w:type="character" w:customStyle="1" w:styleId="CommentSubjectChar">
    <w:name w:val="Comment Subject Char"/>
    <w:basedOn w:val="CommentTextChar"/>
    <w:link w:val="CommentSubject"/>
    <w:uiPriority w:val="99"/>
    <w:semiHidden/>
    <w:rsid w:val="00E35736"/>
    <w:rPr>
      <w:b/>
      <w:bCs/>
      <w:sz w:val="20"/>
      <w:szCs w:val="20"/>
    </w:rPr>
  </w:style>
  <w:style w:type="paragraph" w:styleId="Footer">
    <w:name w:val="footer"/>
    <w:basedOn w:val="Normal"/>
    <w:link w:val="FooterChar"/>
    <w:uiPriority w:val="99"/>
    <w:unhideWhenUsed/>
    <w:rsid w:val="00CF2226"/>
    <w:pPr>
      <w:tabs>
        <w:tab w:val="center" w:pos="4513"/>
        <w:tab w:val="right" w:pos="9026"/>
      </w:tabs>
    </w:pPr>
  </w:style>
  <w:style w:type="character" w:customStyle="1" w:styleId="FooterChar">
    <w:name w:val="Footer Char"/>
    <w:basedOn w:val="DefaultParagraphFont"/>
    <w:link w:val="Footer"/>
    <w:uiPriority w:val="99"/>
    <w:rsid w:val="00CF2226"/>
  </w:style>
  <w:style w:type="character" w:styleId="LineNumber">
    <w:name w:val="line number"/>
    <w:basedOn w:val="DefaultParagraphFont"/>
    <w:uiPriority w:val="99"/>
    <w:semiHidden/>
    <w:unhideWhenUsed/>
    <w:rsid w:val="00CF2226"/>
  </w:style>
  <w:style w:type="character" w:customStyle="1" w:styleId="UnresolvedMention2">
    <w:name w:val="Unresolved Mention2"/>
    <w:basedOn w:val="DefaultParagraphFont"/>
    <w:uiPriority w:val="99"/>
    <w:semiHidden/>
    <w:unhideWhenUsed/>
    <w:rsid w:val="00765055"/>
    <w:rPr>
      <w:color w:val="605E5C"/>
      <w:shd w:val="clear" w:color="auto" w:fill="E1DFDD"/>
    </w:rPr>
  </w:style>
  <w:style w:type="character" w:styleId="PlaceholderText">
    <w:name w:val="Placeholder Text"/>
    <w:basedOn w:val="DefaultParagraphFont"/>
    <w:uiPriority w:val="99"/>
    <w:semiHidden/>
    <w:rsid w:val="00DC2B04"/>
    <w:rPr>
      <w:color w:val="808080"/>
    </w:rPr>
  </w:style>
  <w:style w:type="character" w:customStyle="1" w:styleId="UnresolvedMention3">
    <w:name w:val="Unresolved Mention3"/>
    <w:basedOn w:val="DefaultParagraphFont"/>
    <w:uiPriority w:val="99"/>
    <w:semiHidden/>
    <w:unhideWhenUsed/>
    <w:rsid w:val="00DC319D"/>
    <w:rPr>
      <w:color w:val="605E5C"/>
      <w:shd w:val="clear" w:color="auto" w:fill="E1DFDD"/>
    </w:rPr>
  </w:style>
  <w:style w:type="paragraph" w:styleId="ListParagraph">
    <w:name w:val="List Paragraph"/>
    <w:basedOn w:val="Normal"/>
    <w:uiPriority w:val="34"/>
    <w:qFormat/>
    <w:rsid w:val="00F45E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231476">
      <w:bodyDiv w:val="1"/>
      <w:marLeft w:val="0"/>
      <w:marRight w:val="0"/>
      <w:marTop w:val="0"/>
      <w:marBottom w:val="0"/>
      <w:divBdr>
        <w:top w:val="none" w:sz="0" w:space="0" w:color="auto"/>
        <w:left w:val="none" w:sz="0" w:space="0" w:color="auto"/>
        <w:bottom w:val="none" w:sz="0" w:space="0" w:color="auto"/>
        <w:right w:val="none" w:sz="0" w:space="0" w:color="auto"/>
      </w:divBdr>
    </w:div>
    <w:div w:id="263080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xw717@student.bham.ac.uk"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mailto:S.Shetty@bham.ac.uk" TargetMode="External"/><Relationship Id="rId17" Type="http://schemas.openxmlformats.org/officeDocument/2006/relationships/hyperlink" Target="mailto:marcozaki@mu.edu.eg" TargetMode="External"/><Relationship Id="rId2" Type="http://schemas.openxmlformats.org/officeDocument/2006/relationships/customXml" Target="../customXml/item2.xml"/><Relationship Id="rId16" Type="http://schemas.openxmlformats.org/officeDocument/2006/relationships/hyperlink" Target="mailto:helen.reeves@newcastle.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cozaki@mu.edu.eg" TargetMode="External"/><Relationship Id="rId5" Type="http://schemas.openxmlformats.org/officeDocument/2006/relationships/numbering" Target="numbering.xml"/><Relationship Id="rId15" Type="http://schemas.openxmlformats.org/officeDocument/2006/relationships/hyperlink" Target="mailto:fiona.oakley@newcastle.ac.uk"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A.Patten@bham.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9D959B2D8FA5C4980890EF71530081A" ma:contentTypeVersion="13" ma:contentTypeDescription="Create a new document." ma:contentTypeScope="" ma:versionID="bf72385468d8ff3f47ff45c11a769581">
  <xsd:schema xmlns:xsd="http://www.w3.org/2001/XMLSchema" xmlns:xs="http://www.w3.org/2001/XMLSchema" xmlns:p="http://schemas.microsoft.com/office/2006/metadata/properties" xmlns:ns3="1ff86b73-d2ed-45d1-9e31-5b4a0d263f49" xmlns:ns4="917767b3-d7cc-4621-8ad9-27e46fe3c43e" targetNamespace="http://schemas.microsoft.com/office/2006/metadata/properties" ma:root="true" ma:fieldsID="1de01018ef88ba5023de561046534fa3" ns3:_="" ns4:_="">
    <xsd:import namespace="1ff86b73-d2ed-45d1-9e31-5b4a0d263f49"/>
    <xsd:import namespace="917767b3-d7cc-4621-8ad9-27e46fe3c43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f86b73-d2ed-45d1-9e31-5b4a0d263f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767b3-d7cc-4621-8ad9-27e46fe3c43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38E566-0E69-4724-AD96-06C3D5D4E18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C1510B8-6B00-4FFD-9D7F-8A7DFDDC575E}">
  <ds:schemaRefs>
    <ds:schemaRef ds:uri="http://schemas.openxmlformats.org/officeDocument/2006/bibliography"/>
  </ds:schemaRefs>
</ds:datastoreItem>
</file>

<file path=customXml/itemProps3.xml><?xml version="1.0" encoding="utf-8"?>
<ds:datastoreItem xmlns:ds="http://schemas.openxmlformats.org/officeDocument/2006/customXml" ds:itemID="{B0FF6E25-E65F-4137-9535-BBBDB49102D6}">
  <ds:schemaRefs>
    <ds:schemaRef ds:uri="http://schemas.microsoft.com/sharepoint/v3/contenttype/forms"/>
  </ds:schemaRefs>
</ds:datastoreItem>
</file>

<file path=customXml/itemProps4.xml><?xml version="1.0" encoding="utf-8"?>
<ds:datastoreItem xmlns:ds="http://schemas.openxmlformats.org/officeDocument/2006/customXml" ds:itemID="{9CA6EB3E-15D5-492A-9700-9E593E75EC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f86b73-d2ed-45d1-9e31-5b4a0d263f49"/>
    <ds:schemaRef ds:uri="917767b3-d7cc-4621-8ad9-27e46fe3c4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979</Words>
  <Characters>5688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30T15:33:00Z</dcterms:created>
  <dcterms:modified xsi:type="dcterms:W3CDTF">2021-07-30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D959B2D8FA5C4980890EF71530081A</vt:lpwstr>
  </property>
</Properties>
</file>